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C0E5E0" w14:textId="09420982" w:rsidR="00E443FE" w:rsidRPr="00BC4063" w:rsidRDefault="00E443FE" w:rsidP="00B80C8B">
      <w:pPr>
        <w:rPr>
          <w:rFonts w:cs="Times New Roman"/>
        </w:rPr>
      </w:pPr>
      <w:proofErr w:type="spellStart"/>
      <w:r w:rsidRPr="00BC4063">
        <w:rPr>
          <w:rFonts w:cs="Times New Roman"/>
        </w:rPr>
        <w:t>FishPhyloMaker</w:t>
      </w:r>
      <w:proofErr w:type="spellEnd"/>
      <w:r w:rsidRPr="00BC4063">
        <w:rPr>
          <w:rFonts w:cs="Times New Roman"/>
        </w:rPr>
        <w:t xml:space="preserve">: </w:t>
      </w:r>
      <w:r w:rsidR="004F77AD" w:rsidRPr="00BC4063">
        <w:rPr>
          <w:rFonts w:cs="Times New Roman"/>
        </w:rPr>
        <w:t>A</w:t>
      </w:r>
      <w:r w:rsidR="00E056C2">
        <w:rPr>
          <w:rFonts w:cs="Times New Roman"/>
        </w:rPr>
        <w:t>n</w:t>
      </w:r>
      <w:r w:rsidRPr="00BC4063">
        <w:rPr>
          <w:rFonts w:cs="Times New Roman"/>
        </w:rPr>
        <w:t xml:space="preserve"> R package to </w:t>
      </w:r>
      <w:r w:rsidR="00381D30">
        <w:rPr>
          <w:rFonts w:cs="Times New Roman"/>
        </w:rPr>
        <w:t>generate</w:t>
      </w:r>
      <w:r w:rsidRPr="00BC4063">
        <w:rPr>
          <w:rFonts w:cs="Times New Roman"/>
        </w:rPr>
        <w:t xml:space="preserve"> phylogenies for </w:t>
      </w:r>
      <w:ins w:id="0" w:author="Bruno Eleres" w:date="2021-05-02T16:05:00Z">
        <w:r w:rsidR="00930324">
          <w:rPr>
            <w:rFonts w:cs="Times New Roman"/>
          </w:rPr>
          <w:t>ray-</w:t>
        </w:r>
      </w:ins>
      <w:r w:rsidR="004D7CF0">
        <w:rPr>
          <w:rFonts w:cs="Times New Roman"/>
        </w:rPr>
        <w:t>finned</w:t>
      </w:r>
      <w:del w:id="1" w:author="Bruno Eleres" w:date="2021-05-02T16:05:00Z">
        <w:r w:rsidR="004D7CF0" w:rsidDel="00930324">
          <w:rPr>
            <w:rFonts w:cs="Times New Roman"/>
          </w:rPr>
          <w:delText>-ray</w:delText>
        </w:r>
      </w:del>
      <w:r w:rsidR="004D7CF0">
        <w:rPr>
          <w:rFonts w:cs="Times New Roman"/>
        </w:rPr>
        <w:t xml:space="preserve"> </w:t>
      </w:r>
      <w:proofErr w:type="gramStart"/>
      <w:r w:rsidRPr="00BC4063">
        <w:rPr>
          <w:rFonts w:cs="Times New Roman"/>
        </w:rPr>
        <w:t>fish</w:t>
      </w:r>
      <w:r w:rsidR="00EE23D5">
        <w:rPr>
          <w:rFonts w:cs="Times New Roman"/>
        </w:rPr>
        <w:t>es</w:t>
      </w:r>
      <w:proofErr w:type="gramEnd"/>
    </w:p>
    <w:p w14:paraId="0D35BAAD" w14:textId="626D36FA" w:rsidR="00E443FE" w:rsidRPr="00B13047" w:rsidRDefault="00E443FE" w:rsidP="00B80C8B">
      <w:pPr>
        <w:rPr>
          <w:rFonts w:cs="Times New Roman"/>
          <w:lang w:val="pt-BR"/>
        </w:rPr>
      </w:pPr>
      <w:proofErr w:type="spellStart"/>
      <w:r w:rsidRPr="00B13047">
        <w:rPr>
          <w:rFonts w:cs="Times New Roman"/>
          <w:lang w:val="pt-BR"/>
        </w:rPr>
        <w:t>Authors</w:t>
      </w:r>
      <w:proofErr w:type="spellEnd"/>
      <w:r w:rsidRPr="00B13047">
        <w:rPr>
          <w:rFonts w:cs="Times New Roman"/>
          <w:lang w:val="pt-BR"/>
        </w:rPr>
        <w:t>: Gabriel Nakamura</w:t>
      </w:r>
      <w:r w:rsidR="000C1D0E" w:rsidRPr="00B13047">
        <w:rPr>
          <w:rFonts w:cs="Times New Roman"/>
          <w:vertAlign w:val="superscript"/>
          <w:lang w:val="pt-BR"/>
        </w:rPr>
        <w:t>1</w:t>
      </w:r>
      <w:r w:rsidR="00ED2AEB" w:rsidRPr="00B13047">
        <w:rPr>
          <w:rFonts w:cs="Times New Roman"/>
          <w:vertAlign w:val="superscript"/>
          <w:lang w:val="pt-BR"/>
        </w:rPr>
        <w:t xml:space="preserve">, </w:t>
      </w:r>
      <w:r w:rsidR="000C1D0E" w:rsidRPr="00B13047">
        <w:rPr>
          <w:rFonts w:cs="Times New Roman"/>
          <w:vertAlign w:val="superscript"/>
          <w:lang w:val="pt-BR"/>
        </w:rPr>
        <w:t>2</w:t>
      </w:r>
      <w:r w:rsidR="00ED2AEB" w:rsidRPr="00B13047">
        <w:rPr>
          <w:rFonts w:cs="Times New Roman"/>
          <w:vertAlign w:val="superscript"/>
          <w:lang w:val="pt-BR"/>
        </w:rPr>
        <w:t xml:space="preserve">, </w:t>
      </w:r>
      <w:r w:rsidR="000C1D0E" w:rsidRPr="00B13047">
        <w:rPr>
          <w:rFonts w:cs="Times New Roman"/>
          <w:vertAlign w:val="superscript"/>
          <w:lang w:val="pt-BR"/>
        </w:rPr>
        <w:t>*</w:t>
      </w:r>
      <w:r w:rsidRPr="00B13047">
        <w:rPr>
          <w:rFonts w:cs="Times New Roman"/>
          <w:lang w:val="pt-BR"/>
        </w:rPr>
        <w:t>, Aline Richter</w:t>
      </w:r>
      <w:r w:rsidR="000C1D0E" w:rsidRPr="00B13047">
        <w:rPr>
          <w:rFonts w:cs="Times New Roman"/>
          <w:vertAlign w:val="superscript"/>
          <w:lang w:val="pt-BR"/>
        </w:rPr>
        <w:t>1</w:t>
      </w:r>
      <w:r w:rsidRPr="00B13047">
        <w:rPr>
          <w:rFonts w:cs="Times New Roman"/>
          <w:lang w:val="pt-BR"/>
        </w:rPr>
        <w:t>, Bruno E. Soares</w:t>
      </w:r>
      <w:r w:rsidR="008004C3" w:rsidRPr="00B13047">
        <w:rPr>
          <w:rFonts w:cs="Times New Roman"/>
          <w:vertAlign w:val="superscript"/>
          <w:lang w:val="pt-BR"/>
        </w:rPr>
        <w:t>3</w:t>
      </w:r>
    </w:p>
    <w:p w14:paraId="54190918" w14:textId="45428C04" w:rsidR="00E443FE" w:rsidRPr="00B13047" w:rsidRDefault="000C1D0E" w:rsidP="000C1D0E">
      <w:pPr>
        <w:rPr>
          <w:rFonts w:cs="Times New Roman"/>
          <w:lang w:val="pt-BR"/>
        </w:rPr>
      </w:pPr>
      <w:r w:rsidRPr="00B13047">
        <w:rPr>
          <w:rFonts w:cs="Times New Roman"/>
          <w:lang w:val="pt-BR"/>
        </w:rPr>
        <w:t>1 – Universidade Federal do Rio Grande do Sul, Departamento de Ecologia</w:t>
      </w:r>
      <w:r w:rsidR="00F95F90" w:rsidRPr="00B13047">
        <w:rPr>
          <w:rFonts w:cs="Times New Roman"/>
          <w:lang w:val="pt-BR"/>
        </w:rPr>
        <w:t xml:space="preserve">, Bento Gonçalves Avenue, 9500, CP </w:t>
      </w:r>
    </w:p>
    <w:p w14:paraId="1C3210AA" w14:textId="457365EA" w:rsidR="00E443FE" w:rsidRDefault="00ED2AEB" w:rsidP="00B80C8B">
      <w:pPr>
        <w:rPr>
          <w:rFonts w:cs="Times New Roman"/>
        </w:rPr>
      </w:pPr>
      <w:r>
        <w:rPr>
          <w:rFonts w:cs="Times New Roman"/>
        </w:rPr>
        <w:t>2 – INCT Ecology, Evolution</w:t>
      </w:r>
      <w:ins w:id="2" w:author="Bruno Eleres" w:date="2021-05-02T16:05:00Z">
        <w:r w:rsidR="00930324">
          <w:rPr>
            <w:rFonts w:cs="Times New Roman"/>
          </w:rPr>
          <w:t>,</w:t>
        </w:r>
      </w:ins>
      <w:r>
        <w:rPr>
          <w:rFonts w:cs="Times New Roman"/>
        </w:rPr>
        <w:t xml:space="preserve"> and Biodiversity Conservation</w:t>
      </w:r>
    </w:p>
    <w:p w14:paraId="1FC55E65" w14:textId="40F04F1D" w:rsidR="008004C3" w:rsidRPr="00B13047" w:rsidRDefault="008004C3" w:rsidP="00B80C8B">
      <w:pPr>
        <w:rPr>
          <w:rFonts w:cs="Times New Roman"/>
          <w:lang w:val="pt-BR"/>
        </w:rPr>
      </w:pPr>
      <w:r w:rsidRPr="00B13047">
        <w:rPr>
          <w:rFonts w:cs="Times New Roman"/>
          <w:lang w:val="pt-BR"/>
        </w:rPr>
        <w:t>3 – Universidade Federal do Rio de Janeiro</w:t>
      </w:r>
    </w:p>
    <w:p w14:paraId="5E17DA22" w14:textId="38F101D8" w:rsidR="008004C3" w:rsidRPr="00BC4063" w:rsidRDefault="008004C3" w:rsidP="00B80C8B">
      <w:pPr>
        <w:rPr>
          <w:rFonts w:cs="Times New Roman"/>
        </w:rPr>
      </w:pPr>
      <w:r>
        <w:rPr>
          <w:rFonts w:cs="Times New Roman"/>
        </w:rPr>
        <w:t>*correspondence author: gabriel.nakamura.souza@gmail.com</w:t>
      </w:r>
    </w:p>
    <w:p w14:paraId="2FDFA902" w14:textId="2F91EC6F" w:rsidR="00E443FE" w:rsidRDefault="00E443FE" w:rsidP="00B80C8B">
      <w:pPr>
        <w:rPr>
          <w:rFonts w:cs="Times New Roman"/>
        </w:rPr>
      </w:pPr>
      <w:r w:rsidRPr="00BC4063">
        <w:rPr>
          <w:rFonts w:cs="Times New Roman"/>
        </w:rPr>
        <w:br w:type="page"/>
      </w:r>
    </w:p>
    <w:p w14:paraId="0C2828E2" w14:textId="7D523EAB" w:rsidR="00EF0F06" w:rsidRDefault="00EF0F06" w:rsidP="000454F7">
      <w:pPr>
        <w:pStyle w:val="Ttulo1"/>
      </w:pPr>
      <w:r>
        <w:lastRenderedPageBreak/>
        <w:t>Abstract</w:t>
      </w:r>
    </w:p>
    <w:p w14:paraId="2474C10D" w14:textId="10B548F2" w:rsidR="00C4202C" w:rsidRDefault="000F0EC0" w:rsidP="00B80C8B">
      <w:pPr>
        <w:rPr>
          <w:rFonts w:cs="Times New Roman"/>
        </w:rPr>
      </w:pPr>
      <w:r>
        <w:rPr>
          <w:rFonts w:cs="Times New Roman"/>
        </w:rPr>
        <w:t xml:space="preserve">1 – Phylogenies </w:t>
      </w:r>
      <w:ins w:id="3" w:author="Bruno Eleres" w:date="2021-05-02T15:52:00Z">
        <w:r w:rsidR="00B5763E">
          <w:rPr>
            <w:rFonts w:cs="Times New Roman"/>
          </w:rPr>
          <w:t>summarize</w:t>
        </w:r>
      </w:ins>
      <w:del w:id="4" w:author="Bruno Eleres" w:date="2021-05-02T15:52:00Z">
        <w:r w:rsidDel="00B5763E">
          <w:rPr>
            <w:rFonts w:cs="Times New Roman"/>
          </w:rPr>
          <w:delText>comprise</w:delText>
        </w:r>
      </w:del>
      <w:del w:id="5" w:author="Bruno Eleres" w:date="2021-05-02T15:50:00Z">
        <w:r w:rsidDel="00106478">
          <w:rPr>
            <w:rFonts w:cs="Times New Roman"/>
          </w:rPr>
          <w:delText>s</w:delText>
        </w:r>
      </w:del>
      <w:del w:id="6" w:author="Bruno Eleres" w:date="2021-05-02T15:52:00Z">
        <w:r w:rsidDel="00B5763E">
          <w:rPr>
            <w:rFonts w:cs="Times New Roman"/>
          </w:rPr>
          <w:delText xml:space="preserve"> an</w:delText>
        </w:r>
      </w:del>
      <w:r>
        <w:rPr>
          <w:rFonts w:cs="Times New Roman"/>
        </w:rPr>
        <w:t xml:space="preserve"> </w:t>
      </w:r>
      <w:r w:rsidR="006303CD">
        <w:rPr>
          <w:rFonts w:cs="Times New Roman"/>
        </w:rPr>
        <w:t xml:space="preserve">essential </w:t>
      </w:r>
      <w:del w:id="7" w:author="Bruno Eleres" w:date="2021-05-02T15:52:00Z">
        <w:r w:rsidR="006303CD" w:rsidDel="00B5763E">
          <w:rPr>
            <w:rFonts w:cs="Times New Roman"/>
          </w:rPr>
          <w:delText xml:space="preserve">source of </w:delText>
        </w:r>
      </w:del>
      <w:r w:rsidR="006303CD">
        <w:rPr>
          <w:rFonts w:cs="Times New Roman"/>
        </w:rPr>
        <w:t xml:space="preserve">information for evolutionary and ecological studies. They allow </w:t>
      </w:r>
      <w:del w:id="8" w:author="Bruno Eleres" w:date="2021-05-02T15:51:00Z">
        <w:r w:rsidR="006303CD" w:rsidDel="00E24758">
          <w:rPr>
            <w:rFonts w:cs="Times New Roman"/>
          </w:rPr>
          <w:delText>to investigate</w:delText>
        </w:r>
      </w:del>
      <w:ins w:id="9" w:author="Bruno Eleres" w:date="2021-05-02T15:51:00Z">
        <w:r w:rsidR="00E24758">
          <w:rPr>
            <w:rFonts w:cs="Times New Roman"/>
          </w:rPr>
          <w:t>investigating</w:t>
        </w:r>
      </w:ins>
      <w:r w:rsidR="006303CD">
        <w:rPr>
          <w:rFonts w:cs="Times New Roman"/>
        </w:rPr>
        <w:t xml:space="preserve"> </w:t>
      </w:r>
      <w:del w:id="10" w:author="Bruno Eleres" w:date="2021-05-02T15:51:00Z">
        <w:r w:rsidR="00A65458" w:rsidDel="00E24758">
          <w:rPr>
            <w:rFonts w:cs="Times New Roman"/>
          </w:rPr>
          <w:delText xml:space="preserve">hypothesis </w:delText>
        </w:r>
      </w:del>
      <w:ins w:id="11" w:author="Bruno Eleres" w:date="2021-05-02T15:51:00Z">
        <w:r w:rsidR="00E24758">
          <w:rPr>
            <w:rFonts w:cs="Times New Roman"/>
          </w:rPr>
          <w:t xml:space="preserve">hypotheses </w:t>
        </w:r>
      </w:ins>
      <w:r w:rsidR="00A65458">
        <w:rPr>
          <w:rFonts w:cs="Times New Roman"/>
        </w:rPr>
        <w:t xml:space="preserve">from trait </w:t>
      </w:r>
      <w:del w:id="12" w:author="Bruno Eleres" w:date="2021-05-02T15:57:00Z">
        <w:r w:rsidR="00A65458" w:rsidDel="00530C05">
          <w:rPr>
            <w:rFonts w:cs="Times New Roman"/>
          </w:rPr>
          <w:delText>pattern</w:delText>
        </w:r>
        <w:r w:rsidR="00514BCE" w:rsidDel="00530C05">
          <w:rPr>
            <w:rFonts w:cs="Times New Roman"/>
          </w:rPr>
          <w:delText>s</w:delText>
        </w:r>
        <w:r w:rsidR="00A65458" w:rsidDel="00530C05">
          <w:rPr>
            <w:rFonts w:cs="Times New Roman"/>
          </w:rPr>
          <w:delText xml:space="preserve"> </w:delText>
        </w:r>
      </w:del>
      <w:r w:rsidR="00A65458">
        <w:rPr>
          <w:rFonts w:cs="Times New Roman"/>
        </w:rPr>
        <w:t xml:space="preserve">evolution to the relationship </w:t>
      </w:r>
      <w:del w:id="13" w:author="Bruno Eleres" w:date="2021-05-02T15:57:00Z">
        <w:r w:rsidR="00A65458" w:rsidDel="00530C05">
          <w:rPr>
            <w:rFonts w:cs="Times New Roman"/>
          </w:rPr>
          <w:delText xml:space="preserve">among </w:delText>
        </w:r>
      </w:del>
      <w:ins w:id="14" w:author="Bruno Eleres" w:date="2021-05-02T15:57:00Z">
        <w:r w:rsidR="00530C05">
          <w:rPr>
            <w:rFonts w:cs="Times New Roman"/>
          </w:rPr>
          <w:t xml:space="preserve">between </w:t>
        </w:r>
      </w:ins>
      <w:r w:rsidR="00A65458">
        <w:rPr>
          <w:rFonts w:cs="Times New Roman"/>
        </w:rPr>
        <w:t>evolutionary diversity and ecosystem functioning</w:t>
      </w:r>
      <w:r w:rsidR="00C4202C">
        <w:rPr>
          <w:rFonts w:cs="Times New Roman"/>
        </w:rPr>
        <w:t xml:space="preserve">. However, </w:t>
      </w:r>
      <w:del w:id="15" w:author="Bruno Eleres" w:date="2021-05-02T15:59:00Z">
        <w:r w:rsidR="00C4202C" w:rsidDel="00CB01FF">
          <w:rPr>
            <w:rFonts w:cs="Times New Roman"/>
          </w:rPr>
          <w:delText xml:space="preserve">for some groups, like fishes, </w:delText>
        </w:r>
      </w:del>
      <w:r w:rsidR="00055D3F">
        <w:rPr>
          <w:rFonts w:cs="Times New Roman"/>
        </w:rPr>
        <w:t>obtain</w:t>
      </w:r>
      <w:ins w:id="16" w:author="Bruno Eleres" w:date="2021-05-02T15:58:00Z">
        <w:r w:rsidR="00CB01FF">
          <w:rPr>
            <w:rFonts w:cs="Times New Roman"/>
          </w:rPr>
          <w:t>ing</w:t>
        </w:r>
      </w:ins>
      <w:r w:rsidR="00055D3F">
        <w:rPr>
          <w:rFonts w:cs="Times New Roman"/>
        </w:rPr>
        <w:t xml:space="preserve"> </w:t>
      </w:r>
      <w:r w:rsidR="00C4202C">
        <w:rPr>
          <w:rFonts w:cs="Times New Roman"/>
        </w:rPr>
        <w:t xml:space="preserve">a phylogenetic hypothesis </w:t>
      </w:r>
      <w:r w:rsidR="002A1A4B">
        <w:rPr>
          <w:rFonts w:cs="Times New Roman"/>
        </w:rPr>
        <w:t>that include</w:t>
      </w:r>
      <w:ins w:id="17" w:author="Bruno Eleres" w:date="2021-05-02T15:59:00Z">
        <w:r w:rsidR="00CB01FF">
          <w:rPr>
            <w:rFonts w:cs="Times New Roman"/>
          </w:rPr>
          <w:t>s</w:t>
        </w:r>
      </w:ins>
      <w:r w:rsidR="002A1A4B">
        <w:rPr>
          <w:rFonts w:cs="Times New Roman"/>
        </w:rPr>
        <w:t xml:space="preserve"> all </w:t>
      </w:r>
      <w:ins w:id="18" w:author="Bruno Eleres" w:date="2021-05-02T15:59:00Z">
        <w:r w:rsidR="00CB01FF">
          <w:rPr>
            <w:rFonts w:cs="Times New Roman"/>
          </w:rPr>
          <w:t xml:space="preserve">fish </w:t>
        </w:r>
      </w:ins>
      <w:r w:rsidR="002A1A4B">
        <w:rPr>
          <w:rFonts w:cs="Times New Roman"/>
        </w:rPr>
        <w:t xml:space="preserve">species </w:t>
      </w:r>
      <w:del w:id="19" w:author="Bruno Eleres" w:date="2021-05-02T15:58:00Z">
        <w:r w:rsidR="002A1A4B" w:rsidDel="00CB01FF">
          <w:rPr>
            <w:rFonts w:cs="Times New Roman"/>
          </w:rPr>
          <w:delText>of interest</w:delText>
        </w:r>
        <w:r w:rsidR="00A07C42" w:rsidDel="00CB01FF">
          <w:rPr>
            <w:rFonts w:cs="Times New Roman"/>
          </w:rPr>
          <w:delText xml:space="preserve"> </w:delText>
        </w:r>
      </w:del>
      <w:ins w:id="20" w:author="Bruno Eleres" w:date="2021-05-02T15:58:00Z">
        <w:r w:rsidR="00CB01FF">
          <w:rPr>
            <w:rFonts w:cs="Times New Roman"/>
          </w:rPr>
          <w:t>with</w:t>
        </w:r>
      </w:ins>
      <w:r w:rsidR="00A07C42">
        <w:rPr>
          <w:rFonts w:cs="Times New Roman"/>
        </w:rPr>
        <w:t>in a local</w:t>
      </w:r>
      <w:r w:rsidR="00055D3F">
        <w:rPr>
          <w:rFonts w:cs="Times New Roman"/>
        </w:rPr>
        <w:t xml:space="preserve"> assemblage</w:t>
      </w:r>
      <w:r w:rsidR="002A1A4B">
        <w:rPr>
          <w:rFonts w:cs="Times New Roman"/>
        </w:rPr>
        <w:t xml:space="preserve"> </w:t>
      </w:r>
      <w:r w:rsidR="00A07C42">
        <w:rPr>
          <w:rFonts w:cs="Times New Roman"/>
        </w:rPr>
        <w:t xml:space="preserve">can be </w:t>
      </w:r>
      <w:del w:id="21" w:author="Bruno Eleres" w:date="2021-05-02T15:59:00Z">
        <w:r w:rsidR="00A07C42" w:rsidDel="002639A8">
          <w:rPr>
            <w:rFonts w:cs="Times New Roman"/>
          </w:rPr>
          <w:delText xml:space="preserve">a </w:delText>
        </w:r>
        <w:r w:rsidR="002A1A4B" w:rsidDel="002639A8">
          <w:rPr>
            <w:rFonts w:cs="Times New Roman"/>
          </w:rPr>
          <w:delText xml:space="preserve">difficult task, </w:delText>
        </w:r>
        <w:r w:rsidR="00650853" w:rsidDel="002639A8">
          <w:rPr>
            <w:rFonts w:cs="Times New Roman"/>
          </w:rPr>
          <w:delText>hindering studies involving this group</w:delText>
        </w:r>
        <w:r w:rsidR="00A07C42" w:rsidDel="002639A8">
          <w:rPr>
            <w:rFonts w:cs="Times New Roman"/>
          </w:rPr>
          <w:delText xml:space="preserve">, mainly in </w:delText>
        </w:r>
        <w:r w:rsidR="00BA0262" w:rsidDel="002639A8">
          <w:rPr>
            <w:rFonts w:cs="Times New Roman"/>
          </w:rPr>
          <w:delText xml:space="preserve">tropical </w:delText>
        </w:r>
        <w:r w:rsidR="00A07C42" w:rsidDel="002639A8">
          <w:rPr>
            <w:rFonts w:cs="Times New Roman"/>
          </w:rPr>
          <w:delText>region</w:delText>
        </w:r>
      </w:del>
      <w:ins w:id="22" w:author="Bruno Eleres" w:date="2021-05-02T15:59:00Z">
        <w:r w:rsidR="002639A8">
          <w:rPr>
            <w:rFonts w:cs="Times New Roman"/>
          </w:rPr>
          <w:t>difficult, hindering studies involving this group</w:t>
        </w:r>
      </w:ins>
      <w:r w:rsidR="00A07C42">
        <w:rPr>
          <w:rFonts w:cs="Times New Roman"/>
        </w:rPr>
        <w:t>.</w:t>
      </w:r>
    </w:p>
    <w:p w14:paraId="573B2B31" w14:textId="4A7BFAC2" w:rsidR="00EF0F06" w:rsidRDefault="00C4202C" w:rsidP="00B80C8B">
      <w:pPr>
        <w:rPr>
          <w:rFonts w:cs="Times New Roman"/>
        </w:rPr>
      </w:pPr>
      <w:r>
        <w:rPr>
          <w:rFonts w:cs="Times New Roman"/>
        </w:rPr>
        <w:t xml:space="preserve">2 </w:t>
      </w:r>
      <w:r w:rsidR="00650853">
        <w:rPr>
          <w:rFonts w:cs="Times New Roman"/>
        </w:rPr>
        <w:t>–</w:t>
      </w:r>
      <w:r>
        <w:rPr>
          <w:rFonts w:cs="Times New Roman"/>
        </w:rPr>
        <w:t xml:space="preserve"> </w:t>
      </w:r>
      <w:del w:id="23" w:author="Bruno Eleres" w:date="2021-05-02T16:03:00Z">
        <w:r w:rsidR="00650853" w:rsidDel="003D5EE9">
          <w:rPr>
            <w:rFonts w:cs="Times New Roman"/>
          </w:rPr>
          <w:delText>In order t</w:delText>
        </w:r>
      </w:del>
      <w:ins w:id="24" w:author="Bruno Eleres" w:date="2021-05-02T16:03:00Z">
        <w:r w:rsidR="003D5EE9">
          <w:rPr>
            <w:rFonts w:cs="Times New Roman"/>
          </w:rPr>
          <w:t>T</w:t>
        </w:r>
      </w:ins>
      <w:r w:rsidR="00650853">
        <w:rPr>
          <w:rFonts w:cs="Times New Roman"/>
        </w:rPr>
        <w:t xml:space="preserve">o facilitate the obtention of phylogenetic information for </w:t>
      </w:r>
      <w:ins w:id="25" w:author="Bruno Eleres" w:date="2021-05-02T16:05:00Z">
        <w:r w:rsidR="00930324">
          <w:rPr>
            <w:rFonts w:cs="Times New Roman"/>
          </w:rPr>
          <w:t>ray-</w:t>
        </w:r>
      </w:ins>
      <w:del w:id="26" w:author="Bruno Eleres" w:date="2021-05-02T16:03:00Z">
        <w:r w:rsidR="00650853" w:rsidDel="003D5EE9">
          <w:rPr>
            <w:rFonts w:cs="Times New Roman"/>
          </w:rPr>
          <w:delText xml:space="preserve">bony </w:delText>
        </w:r>
      </w:del>
      <w:ins w:id="27" w:author="Bruno Eleres" w:date="2021-05-02T16:03:00Z">
        <w:r w:rsidR="003D5EE9">
          <w:rPr>
            <w:rFonts w:cs="Times New Roman"/>
          </w:rPr>
          <w:t xml:space="preserve">finned </w:t>
        </w:r>
      </w:ins>
      <w:r w:rsidR="00650853">
        <w:rPr>
          <w:rFonts w:cs="Times New Roman"/>
        </w:rPr>
        <w:t>fish</w:t>
      </w:r>
      <w:ins w:id="28" w:author="Bruno Eleres" w:date="2021-05-02T16:03:00Z">
        <w:r w:rsidR="003D5EE9">
          <w:rPr>
            <w:rFonts w:cs="Times New Roman"/>
          </w:rPr>
          <w:t>es</w:t>
        </w:r>
      </w:ins>
      <w:r w:rsidR="00650853">
        <w:rPr>
          <w:rFonts w:cs="Times New Roman"/>
        </w:rPr>
        <w:t xml:space="preserve"> in a standardized and reliable way</w:t>
      </w:r>
      <w:ins w:id="29" w:author="Bruno Eleres" w:date="2021-05-02T16:03:00Z">
        <w:r w:rsidR="003D5EE9">
          <w:rPr>
            <w:rFonts w:cs="Times New Roman"/>
          </w:rPr>
          <w:t>,</w:t>
        </w:r>
      </w:ins>
      <w:r w:rsidR="00650853">
        <w:rPr>
          <w:rFonts w:cs="Times New Roman"/>
        </w:rPr>
        <w:t xml:space="preserve"> we developed the R package </w:t>
      </w:r>
      <w:proofErr w:type="spellStart"/>
      <w:r w:rsidR="00650853">
        <w:rPr>
          <w:rFonts w:cs="Times New Roman"/>
        </w:rPr>
        <w:t>FishPhyloMaker</w:t>
      </w:r>
      <w:proofErr w:type="spellEnd"/>
      <w:r w:rsidR="00650853">
        <w:rPr>
          <w:rFonts w:cs="Times New Roman"/>
        </w:rPr>
        <w:t xml:space="preserve">. </w:t>
      </w:r>
      <w:proofErr w:type="spellStart"/>
      <w:r w:rsidR="00CC1A38">
        <w:rPr>
          <w:rFonts w:cs="Times New Roman"/>
        </w:rPr>
        <w:t>FishPhyloMaker</w:t>
      </w:r>
      <w:proofErr w:type="spellEnd"/>
      <w:r w:rsidR="00CC1A38">
        <w:rPr>
          <w:rFonts w:cs="Times New Roman"/>
        </w:rPr>
        <w:t xml:space="preserve"> </w:t>
      </w:r>
      <w:del w:id="30" w:author="Bruno Eleres" w:date="2021-05-02T16:03:00Z">
        <w:r w:rsidR="00CC1A38" w:rsidDel="003D5EE9">
          <w:rPr>
            <w:rFonts w:cs="Times New Roman"/>
          </w:rPr>
          <w:delText xml:space="preserve">automatize </w:delText>
        </w:r>
      </w:del>
      <w:ins w:id="31" w:author="Bruno Eleres" w:date="2021-05-02T16:03:00Z">
        <w:r w:rsidR="003D5EE9">
          <w:rPr>
            <w:rFonts w:cs="Times New Roman"/>
          </w:rPr>
          <w:t xml:space="preserve">automates </w:t>
        </w:r>
      </w:ins>
      <w:r w:rsidR="00CC1A38">
        <w:rPr>
          <w:rFonts w:cs="Times New Roman"/>
        </w:rPr>
        <w:t xml:space="preserve">the </w:t>
      </w:r>
      <w:r w:rsidR="00E51FA5">
        <w:rPr>
          <w:rFonts w:cs="Times New Roman"/>
        </w:rPr>
        <w:t>insertion procedure of</w:t>
      </w:r>
      <w:r w:rsidR="002A761D">
        <w:rPr>
          <w:rFonts w:cs="Times New Roman"/>
        </w:rPr>
        <w:t xml:space="preserve"> </w:t>
      </w:r>
      <w:r w:rsidR="00E51FA5">
        <w:rPr>
          <w:rFonts w:cs="Times New Roman"/>
        </w:rPr>
        <w:t xml:space="preserve">absent </w:t>
      </w:r>
      <w:r w:rsidR="00553B30">
        <w:rPr>
          <w:rFonts w:cs="Times New Roman"/>
        </w:rPr>
        <w:t>species</w:t>
      </w:r>
      <w:r w:rsidR="00F3736C">
        <w:rPr>
          <w:rFonts w:cs="Times New Roman"/>
        </w:rPr>
        <w:t xml:space="preserve"> in phylogeny</w:t>
      </w:r>
      <w:r w:rsidR="00553B30">
        <w:rPr>
          <w:rFonts w:cs="Times New Roman"/>
        </w:rPr>
        <w:t xml:space="preserve"> </w:t>
      </w:r>
      <w:r w:rsidR="00055D3F">
        <w:rPr>
          <w:rFonts w:cs="Times New Roman"/>
        </w:rPr>
        <w:t xml:space="preserve">using </w:t>
      </w:r>
      <w:r w:rsidR="00C20381">
        <w:rPr>
          <w:rFonts w:cs="Times New Roman"/>
        </w:rPr>
        <w:t xml:space="preserve">the most comprehensive </w:t>
      </w:r>
      <w:r w:rsidR="005F756B">
        <w:rPr>
          <w:rFonts w:cs="Times New Roman"/>
        </w:rPr>
        <w:t xml:space="preserve">phylogeny of </w:t>
      </w:r>
      <w:ins w:id="32" w:author="Bruno Eleres" w:date="2021-05-02T16:07:00Z">
        <w:r w:rsidR="000A2F54">
          <w:rPr>
            <w:rFonts w:cs="Times New Roman"/>
          </w:rPr>
          <w:t>ray-</w:t>
        </w:r>
      </w:ins>
      <w:r w:rsidR="005F756B">
        <w:rPr>
          <w:rFonts w:cs="Times New Roman"/>
        </w:rPr>
        <w:t>finned</w:t>
      </w:r>
      <w:del w:id="33" w:author="Bruno Eleres" w:date="2021-05-02T16:07:00Z">
        <w:r w:rsidR="005F756B" w:rsidDel="000A2F54">
          <w:rPr>
            <w:rFonts w:cs="Times New Roman"/>
          </w:rPr>
          <w:delText>-ray</w:delText>
        </w:r>
      </w:del>
      <w:r w:rsidR="005F756B">
        <w:rPr>
          <w:rFonts w:cs="Times New Roman"/>
        </w:rPr>
        <w:t xml:space="preserve"> fishes</w:t>
      </w:r>
      <w:r w:rsidR="00055D3F">
        <w:rPr>
          <w:rFonts w:cs="Times New Roman"/>
        </w:rPr>
        <w:t xml:space="preserve"> as a backbone</w:t>
      </w:r>
      <w:r w:rsidR="009B2207">
        <w:rPr>
          <w:rFonts w:cs="Times New Roman"/>
        </w:rPr>
        <w:t xml:space="preserve">. The insertion is made </w:t>
      </w:r>
      <w:r w:rsidR="00530727">
        <w:rPr>
          <w:rFonts w:cs="Times New Roman"/>
        </w:rPr>
        <w:t>sequentially, following the taxonomy hierarchy of species</w:t>
      </w:r>
      <w:del w:id="34" w:author="Bruno Eleres" w:date="2021-05-02T16:07:00Z">
        <w:r w:rsidR="00530727" w:rsidDel="000A2F54">
          <w:rPr>
            <w:rFonts w:cs="Times New Roman"/>
          </w:rPr>
          <w:delText xml:space="preserve"> and the user can choose if </w:delText>
        </w:r>
        <w:r w:rsidR="00B95A79" w:rsidDel="000A2F54">
          <w:rPr>
            <w:rFonts w:cs="Times New Roman"/>
          </w:rPr>
          <w:delText xml:space="preserve">the insertion will be done </w:delText>
        </w:r>
        <w:r w:rsidR="001E1FA1" w:rsidDel="000A2F54">
          <w:rPr>
            <w:rFonts w:cs="Times New Roman"/>
          </w:rPr>
          <w:delText xml:space="preserve">through an </w:delText>
        </w:r>
        <w:r w:rsidR="009B2207" w:rsidDel="000A2F54">
          <w:rPr>
            <w:rFonts w:cs="Times New Roman"/>
          </w:rPr>
          <w:delText>interactive procedure</w:delText>
        </w:r>
        <w:r w:rsidR="00B95A79" w:rsidDel="000A2F54">
          <w:rPr>
            <w:rFonts w:cs="Times New Roman"/>
          </w:rPr>
          <w:delText xml:space="preserve"> or automatic</w:delText>
        </w:r>
        <w:r w:rsidR="00920A9F" w:rsidDel="000A2F54">
          <w:rPr>
            <w:rFonts w:cs="Times New Roman"/>
          </w:rPr>
          <w:delText>ally,</w:delText>
        </w:r>
        <w:r w:rsidR="009B2207" w:rsidDel="000A2F54">
          <w:rPr>
            <w:rFonts w:cs="Times New Roman"/>
          </w:rPr>
          <w:delText xml:space="preserve"> </w:delText>
        </w:r>
        <w:r w:rsidR="00920A9F" w:rsidDel="000A2F54">
          <w:rPr>
            <w:rFonts w:cs="Times New Roman"/>
          </w:rPr>
          <w:delText>facilitating the use of FishPhyloMaker package</w:delText>
        </w:r>
        <w:r w:rsidR="009712F2" w:rsidDel="000A2F54">
          <w:rPr>
            <w:rFonts w:cs="Times New Roman"/>
          </w:rPr>
          <w:delText xml:space="preserve"> by</w:delText>
        </w:r>
      </w:del>
      <w:ins w:id="35" w:author="Bruno Eleres" w:date="2021-05-02T16:07:00Z">
        <w:r w:rsidR="000A2F54">
          <w:rPr>
            <w:rFonts w:cs="Times New Roman"/>
          </w:rPr>
          <w:t xml:space="preserve">. The user can choose if the insertion will be done through an interactive procedure or automatically, facilitating the use of </w:t>
        </w:r>
      </w:ins>
      <w:ins w:id="36" w:author="Bruno Eleres" w:date="2021-05-02T16:08:00Z">
        <w:r w:rsidR="00FC5D03">
          <w:rPr>
            <w:rFonts w:cs="Times New Roman"/>
          </w:rPr>
          <w:t xml:space="preserve">the </w:t>
        </w:r>
      </w:ins>
      <w:proofErr w:type="spellStart"/>
      <w:ins w:id="37" w:author="Bruno Eleres" w:date="2021-05-02T16:07:00Z">
        <w:r w:rsidR="000A2F54">
          <w:rPr>
            <w:rFonts w:cs="Times New Roman"/>
          </w:rPr>
          <w:t>FishPhyloMaker</w:t>
        </w:r>
        <w:proofErr w:type="spellEnd"/>
        <w:r w:rsidR="000A2F54">
          <w:rPr>
            <w:rFonts w:cs="Times New Roman"/>
          </w:rPr>
          <w:t xml:space="preserve"> package</w:t>
        </w:r>
      </w:ins>
      <w:r w:rsidR="009712F2">
        <w:rPr>
          <w:rFonts w:cs="Times New Roman"/>
        </w:rPr>
        <w:t xml:space="preserve"> </w:t>
      </w:r>
      <w:ins w:id="38" w:author="Bruno Eleres" w:date="2021-05-02T16:08:00Z">
        <w:r w:rsidR="00D47EF4">
          <w:rPr>
            <w:rFonts w:cs="Times New Roman"/>
          </w:rPr>
          <w:t xml:space="preserve">by unspecialized </w:t>
        </w:r>
        <w:r w:rsidR="00FC5D03">
          <w:rPr>
            <w:rFonts w:cs="Times New Roman"/>
          </w:rPr>
          <w:t>users</w:t>
        </w:r>
      </w:ins>
      <w:del w:id="39" w:author="Bruno Eleres" w:date="2021-05-02T16:08:00Z">
        <w:r w:rsidR="009712F2" w:rsidDel="00FC5D03">
          <w:rPr>
            <w:rFonts w:cs="Times New Roman"/>
          </w:rPr>
          <w:delText>non-specialists</w:delText>
        </w:r>
      </w:del>
      <w:del w:id="40" w:author="Bruno Eleres" w:date="2021-05-02T16:07:00Z">
        <w:r w:rsidR="009712F2" w:rsidDel="00D47EF4">
          <w:rPr>
            <w:rFonts w:cs="Times New Roman"/>
          </w:rPr>
          <w:delText xml:space="preserve"> </w:delText>
        </w:r>
        <w:r w:rsidR="00FC6242" w:rsidDel="00D47EF4">
          <w:rPr>
            <w:rFonts w:cs="Times New Roman"/>
          </w:rPr>
          <w:delText>in the group</w:delText>
        </w:r>
      </w:del>
      <w:r w:rsidR="006C3AC5">
        <w:rPr>
          <w:rFonts w:cs="Times New Roman"/>
        </w:rPr>
        <w:t>.</w:t>
      </w:r>
    </w:p>
    <w:p w14:paraId="1DF67C3A" w14:textId="4A055045" w:rsidR="00F22355" w:rsidRDefault="00F22355" w:rsidP="00B80C8B">
      <w:pPr>
        <w:rPr>
          <w:rFonts w:cs="Times New Roman"/>
        </w:rPr>
      </w:pPr>
      <w:r>
        <w:rPr>
          <w:rFonts w:cs="Times New Roman"/>
        </w:rPr>
        <w:t>3 –</w:t>
      </w:r>
      <w:r w:rsidR="001C118F">
        <w:rPr>
          <w:rFonts w:cs="Times New Roman"/>
        </w:rPr>
        <w:t xml:space="preserve"> W</w:t>
      </w:r>
      <w:r>
        <w:rPr>
          <w:rFonts w:cs="Times New Roman"/>
        </w:rPr>
        <w:t xml:space="preserve">e presented the main functions of </w:t>
      </w:r>
      <w:ins w:id="41" w:author="Bruno Eleres" w:date="2021-05-02T16:08:00Z">
        <w:r w:rsidR="00FC5D03">
          <w:rPr>
            <w:rFonts w:cs="Times New Roman"/>
          </w:rPr>
          <w:t xml:space="preserve">the </w:t>
        </w:r>
      </w:ins>
      <w:proofErr w:type="spellStart"/>
      <w:r>
        <w:rPr>
          <w:rFonts w:cs="Times New Roman"/>
        </w:rPr>
        <w:t>FishPhyloMaker</w:t>
      </w:r>
      <w:proofErr w:type="spellEnd"/>
      <w:r>
        <w:rPr>
          <w:rFonts w:cs="Times New Roman"/>
        </w:rPr>
        <w:t xml:space="preserve"> package</w:t>
      </w:r>
      <w:r w:rsidR="00AE5CF5">
        <w:rPr>
          <w:rFonts w:cs="Times New Roman"/>
        </w:rPr>
        <w:t xml:space="preserve">, </w:t>
      </w:r>
      <w:proofErr w:type="spellStart"/>
      <w:proofErr w:type="gramStart"/>
      <w:r w:rsidR="00AE5CF5">
        <w:rPr>
          <w:rFonts w:cs="Times New Roman"/>
        </w:rPr>
        <w:t>FishTaxaMaker</w:t>
      </w:r>
      <w:proofErr w:type="spellEnd"/>
      <w:r w:rsidR="00B13924">
        <w:rPr>
          <w:rFonts w:cs="Times New Roman"/>
        </w:rPr>
        <w:t>(</w:t>
      </w:r>
      <w:proofErr w:type="gramEnd"/>
      <w:r w:rsidR="00B13924">
        <w:rPr>
          <w:rFonts w:cs="Times New Roman"/>
        </w:rPr>
        <w:t>)</w:t>
      </w:r>
      <w:r w:rsidR="00AE5CF5">
        <w:rPr>
          <w:rFonts w:cs="Times New Roman"/>
        </w:rPr>
        <w:t xml:space="preserve"> and </w:t>
      </w:r>
      <w:proofErr w:type="spellStart"/>
      <w:r w:rsidR="00AE5CF5">
        <w:rPr>
          <w:rFonts w:cs="Times New Roman"/>
        </w:rPr>
        <w:t>FishPhyloMaker</w:t>
      </w:r>
      <w:proofErr w:type="spellEnd"/>
      <w:r w:rsidR="00AE5CF5">
        <w:rPr>
          <w:rFonts w:cs="Times New Roman"/>
        </w:rPr>
        <w:t>()</w:t>
      </w:r>
      <w:ins w:id="42" w:author="Bruno Eleres" w:date="2021-05-02T16:08:00Z">
        <w:r w:rsidR="00FC5D03">
          <w:rPr>
            <w:rFonts w:cs="Times New Roman"/>
          </w:rPr>
          <w:t>.</w:t>
        </w:r>
      </w:ins>
      <w:del w:id="43" w:author="Bruno Eleres" w:date="2021-05-02T16:08:00Z">
        <w:r w:rsidR="00AE5CF5" w:rsidDel="00FC5D03">
          <w:rPr>
            <w:rFonts w:cs="Times New Roman"/>
          </w:rPr>
          <w:delText>,</w:delText>
        </w:r>
      </w:del>
      <w:r w:rsidR="00AE5CF5">
        <w:rPr>
          <w:rFonts w:cs="Times New Roman"/>
        </w:rPr>
        <w:t xml:space="preserve"> </w:t>
      </w:r>
      <w:ins w:id="44" w:author="Bruno Eleres" w:date="2021-05-02T16:08:00Z">
        <w:r w:rsidR="00FC5D03">
          <w:rPr>
            <w:rFonts w:cs="Times New Roman"/>
          </w:rPr>
          <w:t>Th</w:t>
        </w:r>
      </w:ins>
      <w:ins w:id="45" w:author="Bruno Eleres" w:date="2021-05-02T16:09:00Z">
        <w:r w:rsidR="00FC5D03">
          <w:rPr>
            <w:rFonts w:cs="Times New Roman"/>
          </w:rPr>
          <w:t>e functions</w:t>
        </w:r>
      </w:ins>
      <w:del w:id="46" w:author="Bruno Eleres" w:date="2021-05-02T16:09:00Z">
        <w:r w:rsidR="00AE5CF5" w:rsidDel="00FC5D03">
          <w:rPr>
            <w:rFonts w:cs="Times New Roman"/>
          </w:rPr>
          <w:delText>that together</w:delText>
        </w:r>
      </w:del>
      <w:r w:rsidR="00AE5CF5">
        <w:rPr>
          <w:rFonts w:cs="Times New Roman"/>
        </w:rPr>
        <w:t xml:space="preserve"> </w:t>
      </w:r>
      <w:ins w:id="47" w:author="Bruno Eleres" w:date="2021-05-02T16:09:00Z">
        <w:r w:rsidR="00FC5D03">
          <w:rPr>
            <w:rFonts w:cs="Times New Roman"/>
          </w:rPr>
          <w:t>assess</w:t>
        </w:r>
      </w:ins>
      <w:del w:id="48" w:author="Bruno Eleres" w:date="2021-05-02T16:09:00Z">
        <w:r w:rsidR="00AE5CF5" w:rsidDel="00FC5D03">
          <w:rPr>
            <w:rFonts w:cs="Times New Roman"/>
          </w:rPr>
          <w:delText xml:space="preserve">allows for the assessment of </w:delText>
        </w:r>
      </w:del>
      <w:ins w:id="49" w:author="Bruno Eleres" w:date="2021-05-02T16:09:00Z">
        <w:r w:rsidR="00FC5D03">
          <w:rPr>
            <w:rFonts w:cs="Times New Roman"/>
          </w:rPr>
          <w:t xml:space="preserve"> the </w:t>
        </w:r>
      </w:ins>
      <w:r w:rsidR="00AE5CF5">
        <w:rPr>
          <w:rFonts w:cs="Times New Roman"/>
        </w:rPr>
        <w:t>validity of species names</w:t>
      </w:r>
      <w:r w:rsidR="00FB3026">
        <w:rPr>
          <w:rFonts w:cs="Times New Roman"/>
        </w:rPr>
        <w:t xml:space="preserve"> </w:t>
      </w:r>
      <w:r w:rsidR="00AE5CF5">
        <w:rPr>
          <w:rFonts w:cs="Times New Roman"/>
        </w:rPr>
        <w:t>and generate</w:t>
      </w:r>
      <w:r w:rsidR="00FB3026">
        <w:rPr>
          <w:rFonts w:cs="Times New Roman"/>
        </w:rPr>
        <w:t xml:space="preserve"> dated phylogenies for a local pool of species</w:t>
      </w:r>
      <w:r w:rsidR="00EA7602">
        <w:rPr>
          <w:rFonts w:cs="Times New Roman"/>
        </w:rPr>
        <w:t xml:space="preserve">, </w:t>
      </w:r>
      <w:r w:rsidR="00801ED3">
        <w:rPr>
          <w:rFonts w:cs="Times New Roman"/>
        </w:rPr>
        <w:t>respectively</w:t>
      </w:r>
      <w:r w:rsidR="00DF6813">
        <w:rPr>
          <w:rFonts w:cs="Times New Roman"/>
        </w:rPr>
        <w:t>.</w:t>
      </w:r>
      <w:r w:rsidR="00FB3026">
        <w:rPr>
          <w:rFonts w:cs="Times New Roman"/>
        </w:rPr>
        <w:t xml:space="preserve"> </w:t>
      </w:r>
      <w:r w:rsidR="00AF326F">
        <w:rPr>
          <w:rFonts w:cs="Times New Roman"/>
        </w:rPr>
        <w:t>We also show how the insertions can be mapped in</w:t>
      </w:r>
      <w:ins w:id="50" w:author="Bruno Eleres" w:date="2021-05-02T16:09:00Z">
        <w:r w:rsidR="00336444">
          <w:rPr>
            <w:rFonts w:cs="Times New Roman"/>
          </w:rPr>
          <w:t>to</w:t>
        </w:r>
      </w:ins>
      <w:r w:rsidR="00AF326F">
        <w:rPr>
          <w:rFonts w:cs="Times New Roman"/>
        </w:rPr>
        <w:t xml:space="preserve"> the phylogenetic tree, allowing </w:t>
      </w:r>
      <w:ins w:id="51" w:author="Bruno Eleres" w:date="2021-05-03T12:00:00Z">
        <w:r w:rsidR="00C52D74">
          <w:rPr>
            <w:rFonts w:cs="Times New Roman"/>
          </w:rPr>
          <w:t xml:space="preserve">one </w:t>
        </w:r>
      </w:ins>
      <w:r w:rsidR="00AF326F">
        <w:rPr>
          <w:rFonts w:cs="Times New Roman"/>
        </w:rPr>
        <w:t xml:space="preserve">to </w:t>
      </w:r>
      <w:r w:rsidR="006A578C">
        <w:rPr>
          <w:rFonts w:cs="Times New Roman"/>
        </w:rPr>
        <w:t xml:space="preserve">identify </w:t>
      </w:r>
      <w:ins w:id="52" w:author="Bruno Eleres" w:date="2021-05-03T12:01:00Z">
        <w:r w:rsidR="0029334F">
          <w:rPr>
            <w:rFonts w:cs="Times New Roman"/>
          </w:rPr>
          <w:t xml:space="preserve">the lack of </w:t>
        </w:r>
      </w:ins>
      <w:r w:rsidR="006A578C">
        <w:rPr>
          <w:rFonts w:cs="Times New Roman"/>
        </w:rPr>
        <w:t xml:space="preserve">phylogenetic </w:t>
      </w:r>
      <w:ins w:id="53" w:author="Bruno Eleres" w:date="2021-05-03T12:01:00Z">
        <w:r w:rsidR="0029334F">
          <w:rPr>
            <w:rFonts w:cs="Times New Roman"/>
          </w:rPr>
          <w:t xml:space="preserve">information in </w:t>
        </w:r>
      </w:ins>
      <w:del w:id="54" w:author="Bruno Eleres" w:date="2021-05-03T12:01:00Z">
        <w:r w:rsidR="006A578C" w:rsidDel="0029334F">
          <w:rPr>
            <w:rFonts w:cs="Times New Roman"/>
          </w:rPr>
          <w:delText xml:space="preserve">gaps in the relationships of species of the </w:delText>
        </w:r>
      </w:del>
      <w:r w:rsidR="006A578C">
        <w:rPr>
          <w:rFonts w:cs="Times New Roman"/>
        </w:rPr>
        <w:t xml:space="preserve">local </w:t>
      </w:r>
      <w:r w:rsidR="009D0DE9">
        <w:rPr>
          <w:rFonts w:cs="Times New Roman"/>
        </w:rPr>
        <w:t>assemblages</w:t>
      </w:r>
      <w:r w:rsidR="006A578C">
        <w:rPr>
          <w:rFonts w:cs="Times New Roman"/>
        </w:rPr>
        <w:t>.</w:t>
      </w:r>
    </w:p>
    <w:p w14:paraId="4105218D" w14:textId="0C0CF3AA" w:rsidR="00347468" w:rsidRPr="00BC4063" w:rsidRDefault="001B3261" w:rsidP="0083528E">
      <w:pPr>
        <w:rPr>
          <w:rFonts w:cs="Times New Roman"/>
        </w:rPr>
      </w:pPr>
      <w:r>
        <w:rPr>
          <w:rFonts w:cs="Times New Roman"/>
        </w:rPr>
        <w:t>4</w:t>
      </w:r>
      <w:del w:id="55" w:author="Bruno Eleres" w:date="2021-05-02T16:10:00Z">
        <w:r w:rsidDel="00256984">
          <w:rPr>
            <w:rFonts w:cs="Times New Roman"/>
          </w:rPr>
          <w:delText>-</w:delText>
        </w:r>
        <w:r w:rsidR="00347468" w:rsidDel="00256984">
          <w:rPr>
            <w:rFonts w:cs="Times New Roman"/>
          </w:rPr>
          <w:delText xml:space="preserve"> </w:delText>
        </w:r>
      </w:del>
      <w:ins w:id="56" w:author="Bruno Eleres" w:date="2021-05-02T16:10:00Z">
        <w:r w:rsidR="00256984">
          <w:rPr>
            <w:rFonts w:cs="Times New Roman"/>
          </w:rPr>
          <w:t xml:space="preserve"> – </w:t>
        </w:r>
      </w:ins>
      <w:proofErr w:type="spellStart"/>
      <w:r w:rsidR="006A578C">
        <w:rPr>
          <w:rFonts w:cs="Times New Roman"/>
        </w:rPr>
        <w:t>FishPhyloMaker</w:t>
      </w:r>
      <w:proofErr w:type="spellEnd"/>
      <w:r w:rsidR="006A578C">
        <w:rPr>
          <w:rFonts w:cs="Times New Roman"/>
        </w:rPr>
        <w:t xml:space="preserve"> facilitate</w:t>
      </w:r>
      <w:r w:rsidR="00391EDC">
        <w:rPr>
          <w:rFonts w:cs="Times New Roman"/>
        </w:rPr>
        <w:t>s</w:t>
      </w:r>
      <w:r w:rsidR="006A578C">
        <w:rPr>
          <w:rFonts w:cs="Times New Roman"/>
        </w:rPr>
        <w:t xml:space="preserve"> the generation of phylogenetic trees</w:t>
      </w:r>
      <w:r w:rsidR="004F6E1D">
        <w:rPr>
          <w:rFonts w:cs="Times New Roman"/>
        </w:rPr>
        <w:t xml:space="preserve"> through a reliable and </w:t>
      </w:r>
      <w:r w:rsidR="001966BE">
        <w:rPr>
          <w:rFonts w:cs="Times New Roman"/>
        </w:rPr>
        <w:t>reproducible way</w:t>
      </w:r>
      <w:r w:rsidR="006A578C">
        <w:rPr>
          <w:rFonts w:cs="Times New Roman"/>
        </w:rPr>
        <w:t xml:space="preserve"> for the most diversified group of vertebrates</w:t>
      </w:r>
      <w:ins w:id="57" w:author="Bruno Eleres" w:date="2021-05-02T16:11:00Z">
        <w:r w:rsidR="003B1A83">
          <w:rPr>
            <w:rFonts w:cs="Times New Roman"/>
          </w:rPr>
          <w:t xml:space="preserve"> within a user-friendly</w:t>
        </w:r>
      </w:ins>
      <w:ins w:id="58" w:author="Aline Richter" w:date="2021-04-28T15:02:00Z">
        <w:del w:id="59" w:author="Bruno Eleres" w:date="2021-05-02T16:11:00Z">
          <w:r w:rsidR="00727D48" w:rsidDel="003B1A83">
            <w:rPr>
              <w:rFonts w:cs="Times New Roman"/>
            </w:rPr>
            <w:delText>, beside their</w:delText>
          </w:r>
        </w:del>
        <w:r w:rsidR="00727D48">
          <w:rPr>
            <w:rFonts w:cs="Times New Roman"/>
          </w:rPr>
          <w:t xml:space="preserve"> interface</w:t>
        </w:r>
        <w:del w:id="60" w:author="Bruno Eleres" w:date="2021-05-02T16:11:00Z">
          <w:r w:rsidR="00727D48" w:rsidDel="003B1A83">
            <w:rPr>
              <w:rFonts w:cs="Times New Roman"/>
            </w:rPr>
            <w:delText xml:space="preserve"> user-friendly</w:delText>
          </w:r>
        </w:del>
      </w:ins>
      <w:r w:rsidR="001966BE">
        <w:rPr>
          <w:rFonts w:cs="Times New Roman"/>
        </w:rPr>
        <w:t>. The package</w:t>
      </w:r>
      <w:r w:rsidR="006A578C">
        <w:rPr>
          <w:rFonts w:cs="Times New Roman"/>
        </w:rPr>
        <w:t xml:space="preserve"> </w:t>
      </w:r>
      <w:del w:id="61" w:author="Aline Richter" w:date="2021-04-28T14:59:00Z">
        <w:r w:rsidR="007C3340" w:rsidDel="00727D48">
          <w:rPr>
            <w:rFonts w:cs="Times New Roman"/>
          </w:rPr>
          <w:delText>adopt</w:delText>
        </w:r>
      </w:del>
      <w:ins w:id="62" w:author="Aline Richter" w:date="2021-04-28T14:59:00Z">
        <w:r w:rsidR="00727D48">
          <w:rPr>
            <w:rFonts w:cs="Times New Roman"/>
          </w:rPr>
          <w:t>adopts</w:t>
        </w:r>
      </w:ins>
      <w:r w:rsidR="007C3340">
        <w:rPr>
          <w:rFonts w:cs="Times New Roman"/>
        </w:rPr>
        <w:t xml:space="preserve"> </w:t>
      </w:r>
      <w:del w:id="63" w:author="Bruno Eleres" w:date="2021-05-02T16:11:00Z">
        <w:r w:rsidR="007C3340" w:rsidDel="003B1A83">
          <w:rPr>
            <w:rFonts w:cs="Times New Roman"/>
          </w:rPr>
          <w:delText xml:space="preserve">well </w:delText>
        </w:r>
      </w:del>
      <w:ins w:id="64" w:author="Bruno Eleres" w:date="2021-05-02T16:11:00Z">
        <w:r w:rsidR="003B1A83">
          <w:rPr>
            <w:rFonts w:cs="Times New Roman"/>
          </w:rPr>
          <w:t>well-</w:t>
        </w:r>
      </w:ins>
      <w:r w:rsidR="007C3340">
        <w:rPr>
          <w:rFonts w:cs="Times New Roman"/>
        </w:rPr>
        <w:t>known rules of insertion</w:t>
      </w:r>
      <w:ins w:id="65" w:author="Bruno Eleres" w:date="2021-05-02T16:11:00Z">
        <w:r w:rsidR="003B1A83">
          <w:rPr>
            <w:rFonts w:cs="Times New Roman"/>
          </w:rPr>
          <w:t>,</w:t>
        </w:r>
      </w:ins>
      <w:r w:rsidR="007C3340">
        <w:rPr>
          <w:rFonts w:cs="Times New Roman"/>
        </w:rPr>
        <w:t xml:space="preserve"> </w:t>
      </w:r>
      <w:r w:rsidR="006A578C">
        <w:rPr>
          <w:rFonts w:cs="Times New Roman"/>
        </w:rPr>
        <w:t xml:space="preserve">which will </w:t>
      </w:r>
      <w:r w:rsidR="008630CB">
        <w:rPr>
          <w:rFonts w:cs="Times New Roman"/>
        </w:rPr>
        <w:t xml:space="preserve">expand the range of evolutionary and ecological questions </w:t>
      </w:r>
      <w:r w:rsidR="00256674">
        <w:rPr>
          <w:rFonts w:cs="Times New Roman"/>
        </w:rPr>
        <w:t xml:space="preserve">that can be addressed using </w:t>
      </w:r>
      <w:del w:id="66" w:author="Bruno Eleres" w:date="2021-05-02T16:12:00Z">
        <w:r w:rsidR="00256674" w:rsidDel="003B1A83">
          <w:rPr>
            <w:rFonts w:cs="Times New Roman"/>
          </w:rPr>
          <w:delText xml:space="preserve">bony </w:delText>
        </w:r>
      </w:del>
      <w:ins w:id="67" w:author="Bruno Eleres" w:date="2021-05-02T16:12:00Z">
        <w:r w:rsidR="003B1A83">
          <w:rPr>
            <w:rFonts w:cs="Times New Roman"/>
          </w:rPr>
          <w:t xml:space="preserve">ray-finned </w:t>
        </w:r>
      </w:ins>
      <w:r w:rsidR="00256674">
        <w:rPr>
          <w:rFonts w:cs="Times New Roman"/>
        </w:rPr>
        <w:t xml:space="preserve">fishes as </w:t>
      </w:r>
      <w:del w:id="68" w:author="Bruno Eleres" w:date="2021-05-02T16:12:00Z">
        <w:r w:rsidR="00256674" w:rsidDel="003B1A83">
          <w:rPr>
            <w:rFonts w:cs="Times New Roman"/>
          </w:rPr>
          <w:delText xml:space="preserve">a </w:delText>
        </w:r>
      </w:del>
      <w:r w:rsidR="00256674">
        <w:rPr>
          <w:rFonts w:cs="Times New Roman"/>
        </w:rPr>
        <w:t>study model</w:t>
      </w:r>
      <w:ins w:id="69" w:author="Bruno Eleres" w:date="2021-05-02T16:12:00Z">
        <w:r w:rsidR="003B1A83">
          <w:rPr>
            <w:rFonts w:cs="Times New Roman"/>
          </w:rPr>
          <w:t>s</w:t>
        </w:r>
      </w:ins>
      <w:del w:id="70" w:author="Bruno Eleres" w:date="2021-05-02T16:12:00Z">
        <w:r w:rsidR="008B459A" w:rsidDel="003B1A83">
          <w:rPr>
            <w:rFonts w:cs="Times New Roman"/>
          </w:rPr>
          <w:delText xml:space="preserve"> (mainly in community phylogenetic studies)</w:delText>
        </w:r>
      </w:del>
      <w:r w:rsidR="00256674">
        <w:rPr>
          <w:rFonts w:cs="Times New Roman"/>
        </w:rPr>
        <w:t>.</w:t>
      </w:r>
      <w:del w:id="71" w:author="Bruno Eleres" w:date="2021-05-02T16:12:00Z">
        <w:r w:rsidR="00256674" w:rsidDel="00C60664">
          <w:rPr>
            <w:rFonts w:cs="Times New Roman"/>
          </w:rPr>
          <w:delText xml:space="preserve"> Also, </w:delText>
        </w:r>
        <w:r w:rsidR="00B07B0B" w:rsidDel="00C60664">
          <w:rPr>
            <w:rFonts w:cs="Times New Roman"/>
          </w:rPr>
          <w:delText>will allow</w:delText>
        </w:r>
        <w:r w:rsidR="00256674" w:rsidDel="00C60664">
          <w:rPr>
            <w:rFonts w:cs="Times New Roman"/>
          </w:rPr>
          <w:delText xml:space="preserve"> to identify shortfalls in t</w:delText>
        </w:r>
        <w:r w:rsidR="0026709D" w:rsidDel="00C60664">
          <w:rPr>
            <w:rFonts w:cs="Times New Roman"/>
          </w:rPr>
          <w:delText>he evolutionary relationships</w:delText>
        </w:r>
        <w:r w:rsidR="001966BE" w:rsidDel="00C60664">
          <w:rPr>
            <w:rFonts w:cs="Times New Roman"/>
          </w:rPr>
          <w:delText xml:space="preserve"> of </w:delText>
        </w:r>
        <w:r w:rsidR="00B07B0B" w:rsidDel="00C60664">
          <w:rPr>
            <w:rFonts w:cs="Times New Roman"/>
          </w:rPr>
          <w:delText xml:space="preserve">fish </w:delText>
        </w:r>
        <w:r w:rsidR="001966BE" w:rsidDel="00C60664">
          <w:rPr>
            <w:rFonts w:cs="Times New Roman"/>
          </w:rPr>
          <w:delText>species</w:delText>
        </w:r>
        <w:r w:rsidR="0026709D" w:rsidDel="00C60664">
          <w:rPr>
            <w:rFonts w:cs="Times New Roman"/>
          </w:rPr>
          <w:delText>.</w:delText>
        </w:r>
      </w:del>
      <w:r w:rsidR="00347468">
        <w:rPr>
          <w:rFonts w:cs="Times New Roman"/>
        </w:rPr>
        <w:br w:type="page"/>
      </w:r>
    </w:p>
    <w:p w14:paraId="2D6D0830" w14:textId="6DE1D41D" w:rsidR="00E443FE" w:rsidRDefault="00E443FE" w:rsidP="00286956">
      <w:pPr>
        <w:pStyle w:val="Ttulo1"/>
      </w:pPr>
      <w:r w:rsidRPr="00BC4063">
        <w:lastRenderedPageBreak/>
        <w:t>Introduction</w:t>
      </w:r>
    </w:p>
    <w:p w14:paraId="2CF37B9C" w14:textId="3BF0E69E" w:rsidR="0091005A" w:rsidRDefault="000670D2" w:rsidP="0091005A">
      <w:pPr>
        <w:rPr>
          <w:ins w:id="72" w:author="Gabriel Nakamura" w:date="2021-04-29T20:21:00Z"/>
          <w:rFonts w:cs="Times New Roman"/>
        </w:rPr>
      </w:pPr>
      <w:r w:rsidRPr="28063297">
        <w:rPr>
          <w:rFonts w:cs="Times New Roman"/>
        </w:rPr>
        <w:t xml:space="preserve">Phylogenies </w:t>
      </w:r>
      <w:r w:rsidR="00F07562" w:rsidRPr="28063297">
        <w:rPr>
          <w:rFonts w:cs="Times New Roman"/>
        </w:rPr>
        <w:t>have</w:t>
      </w:r>
      <w:r w:rsidR="0057539A" w:rsidRPr="28063297">
        <w:rPr>
          <w:rFonts w:cs="Times New Roman"/>
        </w:rPr>
        <w:t xml:space="preserve"> been widely </w:t>
      </w:r>
      <w:del w:id="73" w:author="Bruno Eleres" w:date="2021-05-02T16:33:00Z">
        <w:r w:rsidR="00274D3A" w:rsidRPr="28063297" w:rsidDel="0077373C">
          <w:rPr>
            <w:rFonts w:cs="Times New Roman"/>
          </w:rPr>
          <w:delText xml:space="preserve">used </w:delText>
        </w:r>
      </w:del>
      <w:ins w:id="74" w:author="Bruno Eleres" w:date="2021-05-02T16:33:00Z">
        <w:r w:rsidR="0077373C">
          <w:rPr>
            <w:rFonts w:cs="Times New Roman"/>
          </w:rPr>
          <w:t>explored</w:t>
        </w:r>
        <w:r w:rsidR="0077373C" w:rsidRPr="28063297">
          <w:rPr>
            <w:rFonts w:cs="Times New Roman"/>
          </w:rPr>
          <w:t xml:space="preserve"> </w:t>
        </w:r>
      </w:ins>
      <w:r w:rsidR="00274D3A" w:rsidRPr="28063297">
        <w:rPr>
          <w:rFonts w:cs="Times New Roman"/>
        </w:rPr>
        <w:t>in ecology</w:t>
      </w:r>
      <w:del w:id="75" w:author="Bruno Eleres" w:date="2021-05-02T16:33:00Z">
        <w:r w:rsidR="00274D3A" w:rsidRPr="28063297" w:rsidDel="0077373C">
          <w:rPr>
            <w:rFonts w:cs="Times New Roman"/>
          </w:rPr>
          <w:delText>, particularly</w:delText>
        </w:r>
      </w:del>
      <w:r w:rsidR="00274D3A" w:rsidRPr="28063297">
        <w:rPr>
          <w:rFonts w:cs="Times New Roman"/>
        </w:rPr>
        <w:t xml:space="preserve"> in the last </w:t>
      </w:r>
      <w:ins w:id="76" w:author="Bruno Eleres" w:date="2021-05-02T16:33:00Z">
        <w:r w:rsidR="0077373C">
          <w:rPr>
            <w:rFonts w:cs="Times New Roman"/>
          </w:rPr>
          <w:t>decades</w:t>
        </w:r>
      </w:ins>
      <w:del w:id="77" w:author="Bruno Eleres" w:date="2021-05-02T16:33:00Z">
        <w:r w:rsidR="00274D3A" w:rsidRPr="28063297" w:rsidDel="0077373C">
          <w:rPr>
            <w:rFonts w:cs="Times New Roman"/>
          </w:rPr>
          <w:delText>20 years</w:delText>
        </w:r>
        <w:r w:rsidR="00A577BF" w:rsidDel="0077373C">
          <w:rPr>
            <w:rFonts w:cs="Times New Roman"/>
          </w:rPr>
          <w:delText>,</w:delText>
        </w:r>
        <w:r w:rsidR="00274D3A" w:rsidRPr="28063297" w:rsidDel="0077373C">
          <w:rPr>
            <w:rFonts w:cs="Times New Roman"/>
          </w:rPr>
          <w:delText xml:space="preserve"> </w:delText>
        </w:r>
        <w:r w:rsidR="00C430B3" w:rsidDel="0077373C">
          <w:rPr>
            <w:rFonts w:cs="Times New Roman"/>
          </w:rPr>
          <w:delText>mainly</w:delText>
        </w:r>
      </w:del>
      <w:r w:rsidR="00C430B3">
        <w:rPr>
          <w:rFonts w:cs="Times New Roman"/>
        </w:rPr>
        <w:t xml:space="preserve"> due to</w:t>
      </w:r>
      <w:r w:rsidR="00C430B3" w:rsidRPr="28063297">
        <w:rPr>
          <w:rFonts w:cs="Times New Roman"/>
        </w:rPr>
        <w:t xml:space="preserve"> </w:t>
      </w:r>
      <w:r w:rsidR="00274D3A" w:rsidRPr="28063297">
        <w:rPr>
          <w:rFonts w:cs="Times New Roman"/>
        </w:rPr>
        <w:t xml:space="preserve">the development of </w:t>
      </w:r>
      <w:r w:rsidR="00263103" w:rsidRPr="28063297">
        <w:rPr>
          <w:rFonts w:cs="Times New Roman"/>
        </w:rPr>
        <w:t>theoretical frameworks (</w:t>
      </w:r>
      <w:r w:rsidR="00263103" w:rsidRPr="28063297">
        <w:rPr>
          <w:rFonts w:cs="Times New Roman"/>
          <w:i/>
        </w:rPr>
        <w:t>e.g.</w:t>
      </w:r>
      <w:ins w:id="78" w:author="Bruno Eleres" w:date="2021-05-02T16:13:00Z">
        <w:r w:rsidR="005E657A">
          <w:rPr>
            <w:rFonts w:cs="Times New Roman"/>
            <w:i/>
          </w:rPr>
          <w:t>,</w:t>
        </w:r>
      </w:ins>
      <w:r w:rsidR="00263103" w:rsidRPr="28063297">
        <w:rPr>
          <w:rFonts w:cs="Times New Roman"/>
        </w:rPr>
        <w:t xml:space="preserve"> </w:t>
      </w:r>
      <w:r w:rsidR="00C85C6F" w:rsidRPr="28063297">
        <w:rPr>
          <w:rFonts w:cs="Times New Roman"/>
        </w:rPr>
        <w:fldChar w:fldCharType="begin" w:fldLock="1"/>
      </w:r>
      <w:r w:rsidR="00D51236">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505f6ae-8618-4bcc-b465-f5d62cf8193b"]}],"mendeley":{"formattedCitation":"(Webb, Ackerly, &amp; Kembel, 2008)","manualFormatting":"Webb et al. 2008","plainTextFormattedCitation":"(Webb, Ackerly, &amp; Kembel, 2008)","previouslyFormattedCitation":"(Webb, Ackerly, &amp; Kembel, 2008)"},"properties":{"noteIndex":0},"schema":"https://github.com/citation-style-language/schema/raw/master/csl-citation.json"}</w:instrText>
      </w:r>
      <w:r w:rsidR="00C85C6F" w:rsidRPr="28063297">
        <w:rPr>
          <w:rFonts w:cs="Times New Roman"/>
        </w:rPr>
        <w:fldChar w:fldCharType="separate"/>
      </w:r>
      <w:r w:rsidR="00C85C6F" w:rsidRPr="28063297">
        <w:rPr>
          <w:rFonts w:cs="Times New Roman"/>
          <w:noProof/>
        </w:rPr>
        <w:t>Webb et al. 2008</w:t>
      </w:r>
      <w:r w:rsidR="00C85C6F" w:rsidRPr="28063297">
        <w:rPr>
          <w:rFonts w:cs="Times New Roman"/>
        </w:rPr>
        <w:fldChar w:fldCharType="end"/>
      </w:r>
      <w:r w:rsidR="00BB4A89" w:rsidRPr="28063297">
        <w:rPr>
          <w:rFonts w:cs="Times New Roman"/>
        </w:rPr>
        <w:t xml:space="preserve">, </w:t>
      </w:r>
      <w:r w:rsidR="00A11724" w:rsidRPr="28063297">
        <w:rPr>
          <w:rFonts w:cs="Times New Roman"/>
        </w:rPr>
        <w:fldChar w:fldCharType="begin" w:fldLock="1"/>
      </w:r>
      <w:r w:rsidR="00D51236">
        <w:rPr>
          <w:rFonts w:cs="Times New Roman"/>
        </w:rPr>
        <w:instrText>ADDIN CSL_CITATION {"citationItems":[{"id":"ITEM-1","itemData":{"DOI":"0003-0147/85/2501-0001","author":[{"dropping-particle":"","family":"Felsenstein","given":"Joseph","non-dropping-particle":"","parse-names":false,"suffix":""}],"container-title":"The American Naturalist","id":"ITEM-1","issue":"1","issued":{"date-parts":[["1985"]]},"page":"1-15","title":"Phylogenies and the comparative method","type":"article-journal","volume":"125"},"uris":["http://www.mendeley.com/documents/?uuid=8e7979ed-9d49-49f1-894f-56b2c40edcd1"]},{"id":"ITEM-2","itemData":{"DOI":"10.1016/0006-3207(92)91201-3","ISBN":"0006-3207","ISSN":"00063207","PMID":"3124","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author":[{"dropping-particle":"","family":"Faith","given":"Daniel P.","non-dropping-particle":"","parse-names":false,"suffix":""}],"container-title":"Biological Conservation","id":"ITEM-2","issued":{"date-parts":[["1992"]]},"page":"1-10","title":"Conservation evaluation and phylogenetic diversity","type":"article-journal","volume":"61"},"uris":["http://www.mendeley.com/documents/?uuid=9c2e825c-9baf-4859-b1cb-3ac39486901e"]}],"mendeley":{"formattedCitation":"(Felsenstein, 1985; Faith, 1992)","manualFormatting":"Felsenstein 1985)","plainTextFormattedCitation":"(Felsenstein, 1985; Faith, 1992)","previouslyFormattedCitation":"(Felsenstein, 1985; Faith, 1992)"},"properties":{"noteIndex":0},"schema":"https://github.com/citation-style-language/schema/raw/master/csl-citation.json"}</w:instrText>
      </w:r>
      <w:r w:rsidR="00A11724" w:rsidRPr="28063297">
        <w:rPr>
          <w:rFonts w:cs="Times New Roman"/>
        </w:rPr>
        <w:fldChar w:fldCharType="separate"/>
      </w:r>
      <w:r w:rsidR="00A11724" w:rsidRPr="28063297">
        <w:rPr>
          <w:rFonts w:cs="Times New Roman"/>
          <w:noProof/>
        </w:rPr>
        <w:t>Felsenstein 1985)</w:t>
      </w:r>
      <w:r w:rsidR="00A11724" w:rsidRPr="28063297">
        <w:rPr>
          <w:rFonts w:cs="Times New Roman"/>
        </w:rPr>
        <w:fldChar w:fldCharType="end"/>
      </w:r>
      <w:r w:rsidR="00A577BF">
        <w:rPr>
          <w:rFonts w:cs="Times New Roman"/>
        </w:rPr>
        <w:t>,</w:t>
      </w:r>
      <w:r w:rsidR="00263103" w:rsidRPr="28063297">
        <w:rPr>
          <w:rFonts w:cs="Times New Roman"/>
        </w:rPr>
        <w:t xml:space="preserve"> numerical methods</w:t>
      </w:r>
      <w:ins w:id="79" w:author="Bruno Eleres" w:date="2021-05-02T16:33:00Z">
        <w:r w:rsidR="0077373C">
          <w:rPr>
            <w:rFonts w:cs="Times New Roman"/>
          </w:rPr>
          <w:t>,</w:t>
        </w:r>
      </w:ins>
      <w:r w:rsidR="00BE21E5" w:rsidRPr="28063297">
        <w:rPr>
          <w:rFonts w:cs="Times New Roman"/>
        </w:rPr>
        <w:t xml:space="preserve"> and software </w:t>
      </w:r>
      <w:r w:rsidR="002414D3" w:rsidRPr="28063297">
        <w:rPr>
          <w:rFonts w:cs="Times New Roman"/>
        </w:rPr>
        <w:fldChar w:fldCharType="begin" w:fldLock="1"/>
      </w:r>
      <w:r w:rsidR="00D51236">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9a6fc88d-c36e-4fa1-b006-25a660246072"]}],"mendeley":{"formattedCitation":"(Webb et al., 2008)","plainTextFormattedCitation":"(Webb et al., 2008)","previouslyFormattedCitation":"(Webb et al., 2008)"},"properties":{"noteIndex":0},"schema":"https://github.com/citation-style-language/schema/raw/master/csl-citation.json"}</w:instrText>
      </w:r>
      <w:r w:rsidR="002414D3" w:rsidRPr="28063297">
        <w:rPr>
          <w:rFonts w:cs="Times New Roman"/>
        </w:rPr>
        <w:fldChar w:fldCharType="separate"/>
      </w:r>
      <w:r w:rsidR="00D51236" w:rsidRPr="00D51236">
        <w:rPr>
          <w:rFonts w:cs="Times New Roman"/>
          <w:noProof/>
        </w:rPr>
        <w:t>(Webb et al., 2008)</w:t>
      </w:r>
      <w:r w:rsidR="002414D3" w:rsidRPr="28063297">
        <w:rPr>
          <w:rFonts w:cs="Times New Roman"/>
        </w:rPr>
        <w:fldChar w:fldCharType="end"/>
      </w:r>
      <w:del w:id="80" w:author="Aline Richter" w:date="2021-04-28T15:04:00Z">
        <w:r w:rsidR="008A2F70" w:rsidDel="00727D48">
          <w:rPr>
            <w:rFonts w:cs="Times New Roman"/>
          </w:rPr>
          <w:delText>,</w:delText>
        </w:r>
      </w:del>
      <w:ins w:id="81" w:author="Aline Richter" w:date="2021-04-28T15:04:00Z">
        <w:r w:rsidR="00727D48">
          <w:rPr>
            <w:rFonts w:cs="Times New Roman"/>
          </w:rPr>
          <w:t>.</w:t>
        </w:r>
      </w:ins>
      <w:r w:rsidR="008A2F70">
        <w:rPr>
          <w:rFonts w:cs="Times New Roman"/>
        </w:rPr>
        <w:t xml:space="preserve"> </w:t>
      </w:r>
      <w:ins w:id="82" w:author="Aline Richter" w:date="2021-04-28T15:04:00Z">
        <w:del w:id="83" w:author="Bruno Eleres" w:date="2021-05-02T16:45:00Z">
          <w:r w:rsidR="00727D48" w:rsidDel="00AD46B8">
            <w:rPr>
              <w:rFonts w:cs="Times New Roman"/>
            </w:rPr>
            <w:delText xml:space="preserve">This tool allows us to </w:delText>
          </w:r>
        </w:del>
      </w:ins>
      <w:del w:id="84" w:author="Bruno Eleres" w:date="2021-05-02T16:45:00Z">
        <w:r w:rsidR="008923D7" w:rsidRPr="28063297" w:rsidDel="00AD46B8">
          <w:rPr>
            <w:rFonts w:cs="Times New Roman"/>
          </w:rPr>
          <w:delText>advanc</w:delText>
        </w:r>
        <w:r w:rsidR="002414D3" w:rsidRPr="28063297" w:rsidDel="00AD46B8">
          <w:rPr>
            <w:rFonts w:cs="Times New Roman"/>
          </w:rPr>
          <w:delText>ing</w:delText>
        </w:r>
      </w:del>
      <w:ins w:id="85" w:author="Aline Richter" w:date="2021-04-28T15:04:00Z">
        <w:del w:id="86" w:author="Bruno Eleres" w:date="2021-05-02T16:45:00Z">
          <w:r w:rsidR="00727D48" w:rsidDel="00AD46B8">
            <w:rPr>
              <w:rFonts w:cs="Times New Roman"/>
            </w:rPr>
            <w:delText>e</w:delText>
          </w:r>
        </w:del>
      </w:ins>
      <w:del w:id="87" w:author="Bruno Eleres" w:date="2021-05-02T16:45:00Z">
        <w:r w:rsidR="008923D7" w:rsidRPr="28063297" w:rsidDel="00AD46B8">
          <w:rPr>
            <w:rFonts w:cs="Times New Roman"/>
          </w:rPr>
          <w:delText xml:space="preserve"> </w:delText>
        </w:r>
        <w:r w:rsidR="001B388C" w:rsidRPr="28063297" w:rsidDel="00AD46B8">
          <w:rPr>
            <w:rFonts w:cs="Times New Roman"/>
          </w:rPr>
          <w:delText>our</w:delText>
        </w:r>
        <w:r w:rsidR="008923D7" w:rsidRPr="28063297" w:rsidDel="00AD46B8">
          <w:rPr>
            <w:rFonts w:cs="Times New Roman"/>
          </w:rPr>
          <w:delText xml:space="preserve"> knowledge </w:delText>
        </w:r>
        <w:r w:rsidR="00827759" w:rsidRPr="28063297" w:rsidDel="00AD46B8">
          <w:rPr>
            <w:rFonts w:cs="Times New Roman"/>
          </w:rPr>
          <w:delText>at different scales of investigation.</w:delText>
        </w:r>
        <w:r w:rsidR="002B4076" w:rsidDel="00AD46B8">
          <w:rPr>
            <w:rFonts w:cs="Times New Roman"/>
          </w:rPr>
          <w:delText xml:space="preserve"> </w:delText>
        </w:r>
      </w:del>
      <w:ins w:id="88" w:author="Bruno Eleres" w:date="2021-05-02T16:50:00Z">
        <w:r w:rsidR="00C13399">
          <w:rPr>
            <w:rFonts w:cs="Times New Roman"/>
          </w:rPr>
          <w:t>T</w:t>
        </w:r>
      </w:ins>
      <w:ins w:id="89" w:author="Gabriel Nakamura" w:date="2021-04-29T20:21:00Z">
        <w:del w:id="90" w:author="Bruno Eleres" w:date="2021-05-02T16:45:00Z">
          <w:r w:rsidR="0091005A" w:rsidDel="00AD46B8">
            <w:rPr>
              <w:rFonts w:cs="Times New Roman"/>
            </w:rPr>
            <w:delText>Currently</w:delText>
          </w:r>
        </w:del>
        <w:del w:id="91" w:author="Bruno Eleres" w:date="2021-05-02T16:50:00Z">
          <w:r w:rsidR="0091005A" w:rsidDel="00C13399">
            <w:rPr>
              <w:rFonts w:cs="Times New Roman"/>
            </w:rPr>
            <w:delText xml:space="preserve">, </w:delText>
          </w:r>
        </w:del>
      </w:ins>
      <w:ins w:id="92" w:author="Bruno Eleres" w:date="2021-05-02T16:44:00Z">
        <w:r w:rsidR="00B01B4B">
          <w:rPr>
            <w:rFonts w:cs="Times New Roman"/>
          </w:rPr>
          <w:t xml:space="preserve">he </w:t>
        </w:r>
      </w:ins>
      <w:ins w:id="93" w:author="Gabriel Nakamura" w:date="2021-04-29T20:21:00Z">
        <w:r w:rsidR="0091005A">
          <w:rPr>
            <w:rFonts w:cs="Times New Roman"/>
          </w:rPr>
          <w:t xml:space="preserve">research agenda in ecology and evolution </w:t>
        </w:r>
        <w:del w:id="94" w:author="Bruno Eleres" w:date="2021-05-02T16:46:00Z">
          <w:r w:rsidR="0091005A" w:rsidDel="00BE2087">
            <w:rPr>
              <w:rFonts w:cs="Times New Roman"/>
            </w:rPr>
            <w:delText xml:space="preserve">almost always </w:delText>
          </w:r>
        </w:del>
      </w:ins>
      <w:ins w:id="95" w:author="Bruno Eleres" w:date="2021-05-02T16:45:00Z">
        <w:r w:rsidR="00A744F7">
          <w:rPr>
            <w:rFonts w:cs="Times New Roman"/>
          </w:rPr>
          <w:t>encompasses</w:t>
        </w:r>
      </w:ins>
      <w:ins w:id="96" w:author="Gabriel Nakamura" w:date="2021-04-29T20:21:00Z">
        <w:del w:id="97" w:author="Bruno Eleres" w:date="2021-05-02T16:45:00Z">
          <w:r w:rsidR="0091005A" w:rsidDel="00A744F7">
            <w:rPr>
              <w:rFonts w:cs="Times New Roman"/>
            </w:rPr>
            <w:delText>involves</w:delText>
          </w:r>
        </w:del>
        <w:r w:rsidR="0091005A">
          <w:rPr>
            <w:rFonts w:cs="Times New Roman"/>
          </w:rPr>
          <w:t xml:space="preserve"> </w:t>
        </w:r>
        <w:del w:id="98" w:author="Bruno Eleres" w:date="2021-05-02T16:45:00Z">
          <w:r w:rsidR="0091005A" w:rsidDel="00A744F7">
            <w:rPr>
              <w:rFonts w:cs="Times New Roman"/>
            </w:rPr>
            <w:delText xml:space="preserve">the use of a </w:delText>
          </w:r>
        </w:del>
        <w:r w:rsidR="0091005A">
          <w:rPr>
            <w:rFonts w:cs="Times New Roman"/>
          </w:rPr>
          <w:t>phylogenetic approach</w:t>
        </w:r>
      </w:ins>
      <w:ins w:id="99" w:author="Bruno Eleres" w:date="2021-05-02T16:45:00Z">
        <w:r w:rsidR="00A744F7">
          <w:rPr>
            <w:rFonts w:cs="Times New Roman"/>
          </w:rPr>
          <w:t>es</w:t>
        </w:r>
      </w:ins>
      <w:ins w:id="100" w:author="Gabriel Nakamura" w:date="2021-04-29T20:21:00Z">
        <w:del w:id="101" w:author="Bruno Eleres" w:date="2021-05-02T16:49:00Z">
          <w:r w:rsidR="0091005A" w:rsidDel="00C13399">
            <w:rPr>
              <w:rFonts w:cs="Times New Roman"/>
            </w:rPr>
            <w:delText>,</w:delText>
          </w:r>
        </w:del>
        <w:r w:rsidR="0091005A">
          <w:rPr>
            <w:rFonts w:cs="Times New Roman"/>
          </w:rPr>
          <w:t xml:space="preserve"> from </w:t>
        </w:r>
      </w:ins>
      <w:ins w:id="102" w:author="Bruno Eleres" w:date="2021-05-02T16:47:00Z">
        <w:r w:rsidR="009604BE">
          <w:rPr>
            <w:rFonts w:cs="Times New Roman"/>
          </w:rPr>
          <w:t xml:space="preserve">organismal </w:t>
        </w:r>
      </w:ins>
      <w:ins w:id="103" w:author="Gabriel Nakamura" w:date="2021-04-29T20:21:00Z">
        <w:del w:id="104" w:author="Bruno Eleres" w:date="2021-05-02T16:47:00Z">
          <w:r w:rsidR="0091005A" w:rsidDel="009604BE">
            <w:rPr>
              <w:rFonts w:cs="Times New Roman"/>
            </w:rPr>
            <w:delText>species</w:delText>
          </w:r>
        </w:del>
        <w:del w:id="105" w:author="Bruno Eleres" w:date="2021-05-02T16:46:00Z">
          <w:r w:rsidR="0091005A" w:rsidDel="003C0891">
            <w:rPr>
              <w:rFonts w:cs="Times New Roman"/>
            </w:rPr>
            <w:delText xml:space="preserve"> level</w:delText>
          </w:r>
        </w:del>
        <w:del w:id="106" w:author="Bruno Eleres" w:date="2021-05-02T16:47:00Z">
          <w:r w:rsidR="0091005A" w:rsidDel="009604BE">
            <w:rPr>
              <w:rFonts w:cs="Times New Roman"/>
            </w:rPr>
            <w:delText xml:space="preserve"> </w:delText>
          </w:r>
        </w:del>
        <w:r w:rsidR="0091005A">
          <w:rPr>
            <w:rFonts w:cs="Times New Roman"/>
          </w:rPr>
          <w:t xml:space="preserve">to </w:t>
        </w:r>
        <w:del w:id="107" w:author="Bruno Eleres" w:date="2021-05-02T16:46:00Z">
          <w:r w:rsidR="0091005A" w:rsidDel="003C0891">
            <w:rPr>
              <w:rFonts w:cs="Times New Roman"/>
            </w:rPr>
            <w:delText xml:space="preserve">a </w:delText>
          </w:r>
        </w:del>
        <w:r w:rsidR="0091005A">
          <w:rPr>
            <w:rFonts w:cs="Times New Roman"/>
          </w:rPr>
          <w:t>macroecological</w:t>
        </w:r>
        <w:del w:id="108" w:author="Bruno Eleres" w:date="2021-05-02T16:46:00Z">
          <w:r w:rsidR="0091005A" w:rsidDel="003C0891">
            <w:rPr>
              <w:rFonts w:cs="Times New Roman"/>
            </w:rPr>
            <w:delText xml:space="preserve"> </w:delText>
          </w:r>
        </w:del>
      </w:ins>
      <w:ins w:id="109" w:author="Bruno Eleres" w:date="2021-05-02T16:46:00Z">
        <w:r w:rsidR="003C0891">
          <w:rPr>
            <w:rFonts w:cs="Times New Roman"/>
          </w:rPr>
          <w:t>-</w:t>
        </w:r>
      </w:ins>
      <w:ins w:id="110" w:author="Gabriel Nakamura" w:date="2021-04-29T20:21:00Z">
        <w:r w:rsidR="0091005A">
          <w:rPr>
            <w:rFonts w:cs="Times New Roman"/>
          </w:rPr>
          <w:t>scale</w:t>
        </w:r>
      </w:ins>
      <w:ins w:id="111" w:author="Bruno Eleres" w:date="2021-05-02T16:48:00Z">
        <w:r w:rsidR="00903452">
          <w:rPr>
            <w:rFonts w:cs="Times New Roman"/>
          </w:rPr>
          <w:t xml:space="preserve">, including trait evolution </w:t>
        </w:r>
        <w:r w:rsidR="00903452">
          <w:rPr>
            <w:rFonts w:cs="Times New Roman"/>
          </w:rPr>
          <w:fldChar w:fldCharType="begin" w:fldLock="1"/>
        </w:r>
        <w:r w:rsidR="00903452">
          <w:rPr>
            <w:rFonts w:cs="Times New Roman"/>
          </w:rPr>
          <w:instrText>ADDIN CSL_CITATION {"citationItems":[{"id":"ITEM-1","itemData":{"DOI":"10.1111/evo.13155","ISSN":"15585646","PMID":"28025827","abstract":"Evolutionary radiations on continents are less well-understood and appreciated than those occurring on islands. The extent of ecological influence on species divergence can be evaluated to determine whether a radiation was ultimately the outcome of divergent natural selection or else arose mainly by nonecological divergence. Here, we used phylogenetic comparative methods to test distinct hypotheses corresponding to adaptive and nonadaptive evolutionary scenarios for the morphological evolution of sigmodontine rodents. Results showed that ecological variables (diet and life-mode) explain little of the shape and size variation of sigmodontine skulls and mandibles. A Brownian model with varying rates for insectivory versus all other diets was the most likely evolutionary model. The insectivorous sigmodontines have a faster rate of morphological evolution than mice feeding on other diets, possibly due to stronger selection for features that aid insectivory. We also demonstrate that rapid early-lineage diversification is not accompanied by high morphological divergence among subclades, contrasting with island results. The geographic size of continents permits spatial segregation to a greater extent than on islands, allowing for allopatric distributions and escape from interspecific competition. We suggest that continental radiations of rodents are likely to produce a pattern of high species diversification coupled with a low degree of phenotypic specialization.","author":[{"dropping-particle":"","family":"Maestri","given":"Renan","non-dropping-particle":"","parse-names":false,"suffix":""},{"dropping-particle":"","family":"Monteiro","given":"Leandro Rabello","non-dropping-particle":"","parse-names":false,"suffix":""},{"dropping-particle":"","family":"Fornel","given":"Rodrigo","non-dropping-particle":"","parse-names":false,"suffix":""},{"dropping-particle":"","family":"Upham","given":"Nathan S.","non-dropping-particle":"","parse-names":false,"suffix":""},{"dropping-particle":"","family":"Patterson","given":"Bruce D.","non-dropping-particle":"","parse-names":false,"suffix":""},{"dropping-particle":"","family":"Freitas","given":"Thales Renato Ochotorena","non-dropping-particle":"de","parse-names":false,"suffix":""}],"container-title":"Evolution","id":"ITEM-1","issue":"3","issued":{"date-parts":[["2017"]]},"page":"610-632","title":"The ecology of a continental evolutionary radiation: Is the radiation of sigmodontine rodents adaptive?","type":"article-journal","volume":"71"},"uris":["http://www.mendeley.com/documents/?uuid=ffcac84c-14ab-43fb-a108-2636b3a7dc5a"]}],"mendeley":{"formattedCitation":"(Maestri et al., 2017)","manualFormatting":"(e.g. Maestri et al. 2017)","plainTextFormattedCitation":"(Maestri et al., 2017)","previouslyFormattedCitation":"(Maestri et al., 2017)"},"properties":{"noteIndex":0},"schema":"https://github.com/citation-style-language/schema/raw/master/csl-citation.json"}</w:instrText>
        </w:r>
        <w:r w:rsidR="00903452">
          <w:rPr>
            <w:rFonts w:cs="Times New Roman"/>
          </w:rPr>
          <w:fldChar w:fldCharType="separate"/>
        </w:r>
        <w:r w:rsidR="00903452" w:rsidRPr="001441D3">
          <w:rPr>
            <w:rFonts w:cs="Times New Roman"/>
            <w:noProof/>
          </w:rPr>
          <w:t>(Maestri et al. 2017)</w:t>
        </w:r>
        <w:r w:rsidR="00903452">
          <w:rPr>
            <w:rFonts w:cs="Times New Roman"/>
          </w:rPr>
          <w:fldChar w:fldCharType="end"/>
        </w:r>
      </w:ins>
      <w:ins w:id="112" w:author="Bruno Eleres" w:date="2021-05-02T16:49:00Z">
        <w:r w:rsidR="00903452">
          <w:rPr>
            <w:rFonts w:cs="Times New Roman"/>
          </w:rPr>
          <w:t>,</w:t>
        </w:r>
      </w:ins>
      <w:ins w:id="113" w:author="Bruno Eleres" w:date="2021-05-02T16:48:00Z">
        <w:r w:rsidR="00903452">
          <w:rPr>
            <w:rFonts w:cs="Times New Roman"/>
          </w:rPr>
          <w:t xml:space="preserve"> invasion ecology </w:t>
        </w:r>
        <w:r w:rsidR="00903452">
          <w:rPr>
            <w:rFonts w:cs="Times New Roman"/>
          </w:rPr>
          <w:fldChar w:fldCharType="begin" w:fldLock="1"/>
        </w:r>
        <w:r w:rsidR="00903452">
          <w:rPr>
            <w:rFonts w:cs="Times New Roman"/>
          </w:rPr>
          <w:instrText>ADDIN CSL_CITATION {"citationItems":[{"id":"ITEM-1","itemData":{"DOI":"10.1002/ecm.1420","ISSN":"15577015","abstract":"Charles Darwin posited two alternative hypotheses to explain the success of nonnative species based on their relatedness to natives: nonnative species that are closely related to native species could experience (1) higher invasion success because of an increased probability of habitat suitability (conferred by trait similarity) or (2) lower invasion success due to biotic interference, such as competition and limiting similarity. The paradox raised by the opposing predictions of these two hypotheses has been termed “Darwin’s naturalization conundrum” (DNC). Using plant communities measured repeatedly across an experimental fire gradient in an oak savanna (Minnesota, USA) over 31 yr, we evaluated the DNC by incorporating taxonomic, functional, and phylogenetic information. We used a “focal-species” approach, in which the taxonomic, functional, and phylogenetic structure of species co-occurring with a given nonnative (focal) species in local communities was quantified. We found three main results: first, nonnative species tended to co-occur most with closely related natives, except at the extreme ends of the fire gradient (i.e., in communities with no fire and those subjected to high fire frequencies); second, with increasing fire frequency, nonnative species were functionally more similar to native species in recipient communities; third, functional similarity between co-occurring nonnatives and natives was stable over time, but their phylogenetic similarity was not, suggesting that dynamic external forces (e.g., climate variability) influenced the phylogenetic relatedness of nonnatives to natives. Our results provide insights for understanding invasion dynamics across environmental gradients and highlight the importance of evaluating different dimensions of biodiversity in order to draw stronger inferences regarding species co-occurrence at different spatial and temporal scales.","author":[{"dropping-particle":"","family":"Pinto-Ledezma","given":"Jesús N.","non-dropping-particle":"","parse-names":false,"suffix":""},{"dropping-particle":"","family":"Villalobos","given":"Fabricio","non-dropping-particle":"","parse-names":false,"suffix":""},{"dropping-particle":"","family":"Reich","given":"Peter B.","non-dropping-particle":"","parse-names":false,"suffix":""},{"dropping-particle":"","family":"Catford","given":"Jane A.","non-dropping-particle":"","parse-names":false,"suffix":""},{"dropping-particle":"","family":"Larkin","given":"Daniel J.","non-dropping-particle":"","parse-names":false,"suffix":""},{"dropping-particle":"","family":"Cavender-Bares","given":"Jeannine","non-dropping-particle":"","parse-names":false,"suffix":""}],"container-title":"Ecological Monographs","id":"ITEM-1","issued":{"date-parts":[["2020"]]},"title":"Testing Darwin’s naturalization conundrum based on taxonomic, phylogenetic, and functional dimensions of vascular plants","type":"article-journal"},"uris":["http://www.mendeley.com/documents/?uuid=9d506072-1049-4bf5-81bd-734ab506385a"]}],"mendeley":{"formattedCitation":"(Pinto-Ledezma et al., 2020)","plainTextFormattedCitation":"(Pinto-Ledezma et al., 2020)","previouslyFormattedCitation":"(Pinto-Ledezma et al., 2020)"},"properties":{"noteIndex":0},"schema":"https://github.com/citation-style-language/schema/raw/master/csl-citation.json"}</w:instrText>
        </w:r>
        <w:r w:rsidR="00903452">
          <w:rPr>
            <w:rFonts w:cs="Times New Roman"/>
          </w:rPr>
          <w:fldChar w:fldCharType="separate"/>
        </w:r>
        <w:r w:rsidR="00903452" w:rsidRPr="00D51236">
          <w:rPr>
            <w:rFonts w:cs="Times New Roman"/>
            <w:noProof/>
          </w:rPr>
          <w:t>(Pinto-Ledezma et al., 2020)</w:t>
        </w:r>
        <w:r w:rsidR="00903452">
          <w:rPr>
            <w:rFonts w:cs="Times New Roman"/>
          </w:rPr>
          <w:fldChar w:fldCharType="end"/>
        </w:r>
      </w:ins>
      <w:ins w:id="114" w:author="Bruno Eleres" w:date="2021-05-02T16:49:00Z">
        <w:r w:rsidR="00903452">
          <w:rPr>
            <w:rFonts w:cs="Times New Roman"/>
          </w:rPr>
          <w:t>,</w:t>
        </w:r>
      </w:ins>
      <w:ins w:id="115" w:author="Bruno Eleres" w:date="2021-05-02T16:48:00Z">
        <w:r w:rsidR="00903452">
          <w:rPr>
            <w:rFonts w:cs="Times New Roman"/>
          </w:rPr>
          <w:t xml:space="preserve"> metacommunity ecology </w:t>
        </w:r>
        <w:r w:rsidR="00903452">
          <w:rPr>
            <w:rFonts w:cs="Times New Roman"/>
          </w:rPr>
          <w:fldChar w:fldCharType="begin" w:fldLock="1"/>
        </w:r>
        <w:r w:rsidR="00903452">
          <w:rPr>
            <w:rFonts w:cs="Times New Roman"/>
          </w:rPr>
          <w:instrText>ADDIN CSL_CITATION {"citationItems":[{"id":"ITEM-1","itemData":{"DOI":"10.1111/j.1461-0248.2010.01456.x","ISBN":"1461-0248 (Electronic) 1461-023X (Linking)","ISSN":"1461023X","PMID":"20337699","abstract":"It is well known that species evolutionary history plays a crucial role in community assembly. Here, we offer a formal analytical framework to integrate in metacommunity analysis the species' phylogeny with their functional traits and abundances. We define phylogenetic structure of a community as phylogenetically weighted species composition. This is used to reveal patterns of phylogenetic community variation and to measure and test by specified null models the phylogenetic signal at the metacommunity level, which we distinguish from phylogenetic signal at the species pool level. The former indicates that communities more similar in their phylogenetic structure are also similar in their average trait values, which may indicate species' niche conservation for the given traits. We apply this framework to an example from grassland communities and find that traits with significant phylogenetic signal at the metacommunity level exhibit ecological filtering along the resource gradient, but since both mechanisms act independently on traits, niche conservatism is not supported.","author":[{"dropping-particle":"","family":"Pillar","given":"Valério D.","non-dropping-particle":"","parse-names":false,"suffix":""},{"dropping-particle":"","family":"Duarte","given":"Leandro D S","non-dropping-particle":"","parse-names":false,"suffix":""}],"container-title":"Ecology Letters","id":"ITEM-1","issued":{"date-parts":[["2010"]]},"page":"587-596","title":"A framework for metacommunity analysis of phylogenetic structure","type":"article-journal","volume":"13"},"uris":["http://www.mendeley.com/documents/?uuid=87966b29-a636-4893-b5b1-514438f20856"]}],"mendeley":{"formattedCitation":"(Pillar &amp; Duarte, 2010)","plainTextFormattedCitation":"(Pillar &amp; Duarte, 2010)","previouslyFormattedCitation":"(Pillar &amp; Duarte, 2010)"},"properties":{"noteIndex":0},"schema":"https://github.com/citation-style-language/schema/raw/master/csl-citation.json"}</w:instrText>
        </w:r>
        <w:r w:rsidR="00903452">
          <w:rPr>
            <w:rFonts w:cs="Times New Roman"/>
          </w:rPr>
          <w:fldChar w:fldCharType="separate"/>
        </w:r>
        <w:r w:rsidR="00903452" w:rsidRPr="00D51236">
          <w:rPr>
            <w:rFonts w:cs="Times New Roman"/>
            <w:noProof/>
          </w:rPr>
          <w:t>(Pillar &amp; Duarte, 2010)</w:t>
        </w:r>
        <w:r w:rsidR="00903452">
          <w:rPr>
            <w:rFonts w:cs="Times New Roman"/>
          </w:rPr>
          <w:fldChar w:fldCharType="end"/>
        </w:r>
      </w:ins>
      <w:ins w:id="116" w:author="Bruno Eleres" w:date="2021-05-02T16:49:00Z">
        <w:r w:rsidR="00903452">
          <w:rPr>
            <w:rFonts w:cs="Times New Roman"/>
          </w:rPr>
          <w:t>,</w:t>
        </w:r>
      </w:ins>
      <w:ins w:id="117" w:author="Bruno Eleres" w:date="2021-05-02T16:48:00Z">
        <w:r w:rsidR="00903452">
          <w:rPr>
            <w:rFonts w:cs="Times New Roman"/>
          </w:rPr>
          <w:t xml:space="preserve"> and ecosystem functioning (Molina-Venegas et al. 2021)</w:t>
        </w:r>
      </w:ins>
      <w:ins w:id="118" w:author="Gabriel Nakamura" w:date="2021-04-29T20:21:00Z">
        <w:del w:id="119" w:author="Bruno Eleres" w:date="2021-05-02T16:47:00Z">
          <w:r w:rsidR="0091005A" w:rsidDel="00D86615">
            <w:rPr>
              <w:rFonts w:cs="Times New Roman"/>
            </w:rPr>
            <w:delText>,</w:delText>
          </w:r>
        </w:del>
      </w:ins>
      <w:ins w:id="120" w:author="Bruno Eleres" w:date="2021-05-02T16:47:00Z">
        <w:r w:rsidR="00D86615">
          <w:rPr>
            <w:rFonts w:cs="Times New Roman"/>
          </w:rPr>
          <w:t xml:space="preserve">. Hence, </w:t>
        </w:r>
      </w:ins>
      <w:ins w:id="121" w:author="Bruno Eleres" w:date="2021-05-02T16:51:00Z">
        <w:r w:rsidR="005A61C3">
          <w:rPr>
            <w:rFonts w:cs="Times New Roman"/>
          </w:rPr>
          <w:t>comprehensive phylogenetic trees must b</w:t>
        </w:r>
      </w:ins>
      <w:ins w:id="122" w:author="Gabriel Nakamura" w:date="2021-04-29T20:21:00Z">
        <w:del w:id="123" w:author="Bruno Eleres" w:date="2021-05-02T16:47:00Z">
          <w:r w:rsidR="0091005A" w:rsidDel="00D86615">
            <w:rPr>
              <w:rFonts w:cs="Times New Roman"/>
            </w:rPr>
            <w:delText xml:space="preserve"> which makes</w:delText>
          </w:r>
        </w:del>
        <w:del w:id="124" w:author="Bruno Eleres" w:date="2021-05-02T16:51:00Z">
          <w:r w:rsidR="0091005A" w:rsidDel="005A61C3">
            <w:rPr>
              <w:rFonts w:cs="Times New Roman"/>
            </w:rPr>
            <w:delText xml:space="preserve"> mandatory th</w:delText>
          </w:r>
          <w:r w:rsidR="0091005A" w:rsidDel="00CF74F6">
            <w:rPr>
              <w:rFonts w:cs="Times New Roman"/>
            </w:rPr>
            <w:delText xml:space="preserve">e presence of a </w:delText>
          </w:r>
          <w:r w:rsidR="0091005A" w:rsidDel="005A61C3">
            <w:rPr>
              <w:rFonts w:cs="Times New Roman"/>
            </w:rPr>
            <w:delText>comprehensive phylogenetic tree</w:delText>
          </w:r>
        </w:del>
      </w:ins>
      <w:ins w:id="125" w:author="Bruno Eleres" w:date="2021-05-02T16:51:00Z">
        <w:r w:rsidR="00CF74F6">
          <w:rPr>
            <w:rFonts w:cs="Times New Roman"/>
          </w:rPr>
          <w:t>e available</w:t>
        </w:r>
        <w:r w:rsidR="005A61C3">
          <w:rPr>
            <w:rFonts w:cs="Times New Roman"/>
          </w:rPr>
          <w:t xml:space="preserve"> to address those </w:t>
        </w:r>
      </w:ins>
      <w:ins w:id="126" w:author="Bruno Eleres" w:date="2021-05-02T16:52:00Z">
        <w:r w:rsidR="00714E0E">
          <w:rPr>
            <w:rFonts w:cs="Times New Roman"/>
          </w:rPr>
          <w:t>topics</w:t>
        </w:r>
      </w:ins>
      <w:ins w:id="127" w:author="Gabriel Nakamura" w:date="2021-04-29T20:21:00Z">
        <w:del w:id="128" w:author="Bruno Eleres" w:date="2021-05-02T16:48:00Z">
          <w:r w:rsidR="0091005A" w:rsidDel="00903452">
            <w:rPr>
              <w:rFonts w:cs="Times New Roman"/>
            </w:rPr>
            <w:delText xml:space="preserve"> (for traits </w:delText>
          </w:r>
          <w:r w:rsidR="0091005A" w:rsidDel="00903452">
            <w:rPr>
              <w:rFonts w:cs="Times New Roman"/>
            </w:rPr>
            <w:fldChar w:fldCharType="begin" w:fldLock="1"/>
          </w:r>
          <w:r w:rsidR="0091005A" w:rsidDel="00903452">
            <w:rPr>
              <w:rFonts w:cs="Times New Roman"/>
            </w:rPr>
            <w:delInstrText>ADDIN CSL_CITATION {"citationItems":[{"id":"ITEM-1","itemData":{"DOI":"10.1111/evo.13155","ISSN":"15585646","PMID":"28025827","abstract":"Evolutionary radiations on continents are less well-understood and appreciated than those occurring on islands. The extent of ecological influence on species divergence can be evaluated to determine whether a radiation was ultimately the outcome of divergent natural selection or else arose mainly by nonecological divergence. Here, we used phylogenetic comparative methods to test distinct hypotheses corresponding to adaptive and nonadaptive evolutionary scenarios for the morphological evolution of sigmodontine rodents. Results showed that ecological variables (diet and life-mode) explain little of the shape and size variation of sigmodontine skulls and mandibles. A Brownian model with varying rates for insectivory versus all other diets was the most likely evolutionary model. The insectivorous sigmodontines have a faster rate of morphological evolution than mice feeding on other diets, possibly due to stronger selection for features that aid insectivory. We also demonstrate that rapid early-lineage diversification is not accompanied by high morphological divergence among subclades, contrasting with island results. The geographic size of continents permits spatial segregation to a greater extent than on islands, allowing for allopatric distributions and escape from interspecific competition. We suggest that continental radiations of rodents are likely to produce a pattern of high species diversification coupled with a low degree of phenotypic specialization.","author":[{"dropping-particle":"","family":"Maestri","given":"Renan","non-dropping-particle":"","parse-names":false,"suffix":""},{"dropping-particle":"","family":"Monteiro","given":"Leandro Rabello","non-dropping-particle":"","parse-names":false,"suffix":""},{"dropping-particle":"","family":"Fornel","given":"Rodrigo","non-dropping-particle":"","parse-names":false,"suffix":""},{"dropping-particle":"","family":"Upham","given":"Nathan S.","non-dropping-particle":"","parse-names":false,"suffix":""},{"dropping-particle":"","family":"Patterson","given":"Bruce D.","non-dropping-particle":"","parse-names":false,"suffix":""},{"dropping-particle":"","family":"Freitas","given":"Thales Renato Ochotorena","non-dropping-particle":"de","parse-names":false,"suffix":""}],"container-title":"Evolution","id":"ITEM-1","issue":"3","issued":{"date-parts":[["2017"]]},"page":"610-632","title":"The ecology of a continental evolutionary radiation: Is the radiation of sigmodontine rodents adaptive?","type":"article-journal","volume":"71"},"uris":["http://www.mendeley.com/documents/?uuid=ffcac84c-14ab-43fb-a108-2636b3a7dc5a"]}],"mendeley":{"formattedCitation":"(Maestri et al., 2017)","manualFormatting":"(e.g. Maestri et al. 2017)","plainTextFormattedCitation":"(Maestri et al., 2017)","previouslyFormattedCitation":"(Maestri et al., 2017)"},"properties":{"noteIndex":0},"schema":"https://github.com/citation-style-language/schema/raw/master/csl-citation.json"}</w:delInstrText>
          </w:r>
          <w:r w:rsidR="0091005A" w:rsidDel="00903452">
            <w:rPr>
              <w:rFonts w:cs="Times New Roman"/>
            </w:rPr>
            <w:fldChar w:fldCharType="separate"/>
          </w:r>
          <w:r w:rsidR="0091005A" w:rsidRPr="001441D3" w:rsidDel="00903452">
            <w:rPr>
              <w:rFonts w:cs="Times New Roman"/>
              <w:noProof/>
            </w:rPr>
            <w:delText>(</w:delText>
          </w:r>
          <w:r w:rsidR="0091005A" w:rsidDel="00903452">
            <w:rPr>
              <w:rFonts w:cs="Times New Roman"/>
              <w:noProof/>
            </w:rPr>
            <w:delText xml:space="preserve">e.g. </w:delText>
          </w:r>
          <w:r w:rsidR="0091005A" w:rsidRPr="001441D3" w:rsidDel="00903452">
            <w:rPr>
              <w:rFonts w:cs="Times New Roman"/>
              <w:noProof/>
            </w:rPr>
            <w:delText>Maestri et al. 2017)</w:delText>
          </w:r>
          <w:r w:rsidR="0091005A" w:rsidDel="00903452">
            <w:rPr>
              <w:rFonts w:cs="Times New Roman"/>
            </w:rPr>
            <w:fldChar w:fldCharType="end"/>
          </w:r>
          <w:r w:rsidR="0091005A" w:rsidDel="00903452">
            <w:rPr>
              <w:rFonts w:cs="Times New Roman"/>
            </w:rPr>
            <w:delText xml:space="preserve">; invasion ecology </w:delText>
          </w:r>
          <w:r w:rsidR="0091005A" w:rsidDel="00903452">
            <w:rPr>
              <w:rFonts w:cs="Times New Roman"/>
            </w:rPr>
            <w:fldChar w:fldCharType="begin" w:fldLock="1"/>
          </w:r>
          <w:r w:rsidR="0091005A" w:rsidDel="00903452">
            <w:rPr>
              <w:rFonts w:cs="Times New Roman"/>
            </w:rPr>
            <w:delInstrText>ADDIN CSL_CITATION {"citationItems":[{"id":"ITEM-1","itemData":{"DOI":"10.1002/ecm.1420","ISSN":"15577015","abstract":"Charles Darwin posited two alternative hypotheses to explain the success of nonnative species based on their relatedness to natives: nonnative species that are closely related to native species could experience (1) higher invasion success because of an increased probability of habitat suitability (conferred by trait similarity) or (2) lower invasion success due to biotic interference, such as competition and limiting similarity. The paradox raised by the opposing predictions of these two hypotheses has been termed “Darwin’s naturalization conundrum” (DNC). Using plant communities measured repeatedly across an experimental fire gradient in an oak savanna (Minnesota, USA) over 31 yr, we evaluated the DNC by incorporating taxonomic, functional, and phylogenetic information. We used a “focal-species” approach, in which the taxonomic, functional, and phylogenetic structure of species co-occurring with a given nonnative (focal) species in local communities was quantified. We found three main results: first, nonnative species tended to co-occur most with closely related natives, except at the extreme ends of the fire gradient (i.e., in communities with no fire and those subjected to high fire frequencies); second, with increasing fire frequency, nonnative species were functionally more similar to native species in recipient communities; third, functional similarity between co-occurring nonnatives and natives was stable over time, but their phylogenetic similarity was not, suggesting that dynamic external forces (e.g., climate variability) influenced the phylogenetic relatedness of nonnatives to natives. Our results provide insights for understanding invasion dynamics across environmental gradients and highlight the importance of evaluating different dimensions of biodiversity in order to draw stronger inferences regarding species co-occurrence at different spatial and temporal scales.","author":[{"dropping-particle":"","family":"Pinto-Ledezma","given":"Jesús N.","non-dropping-particle":"","parse-names":false,"suffix":""},{"dropping-particle":"","family":"Villalobos","given":"Fabricio","non-dropping-particle":"","parse-names":false,"suffix":""},{"dropping-particle":"","family":"Reich","given":"Peter B.","non-dropping-particle":"","parse-names":false,"suffix":""},{"dropping-particle":"","family":"Catford","given":"Jane A.","non-dropping-particle":"","parse-names":false,"suffix":""},{"dropping-particle":"","family":"Larkin","given":"Daniel J.","non-dropping-particle":"","parse-names":false,"suffix":""},{"dropping-particle":"","family":"Cavender-Bares","given":"Jeannine","non-dropping-particle":"","parse-names":false,"suffix":""}],"container-title":"Ecological Monographs","id":"ITEM-1","issued":{"date-parts":[["2020"]]},"title":"Testing Darwin’s naturalization conundrum based on taxonomic, phylogenetic, and functional dimensions of vascular plants","type":"article-journal"},"uris":["http://www.mendeley.com/documents/?uuid=9d506072-1049-4bf5-81bd-734ab506385a"]}],"mendeley":{"formattedCitation":"(Pinto-Ledezma et al., 2020)","plainTextFormattedCitation":"(Pinto-Ledezma et al., 2020)","previouslyFormattedCitation":"(Pinto-Ledezma et al., 2020)"},"properties":{"noteIndex":0},"schema":"https://github.com/citation-style-language/schema/raw/master/csl-citation.json"}</w:delInstrText>
          </w:r>
          <w:r w:rsidR="0091005A" w:rsidDel="00903452">
            <w:rPr>
              <w:rFonts w:cs="Times New Roman"/>
            </w:rPr>
            <w:fldChar w:fldCharType="separate"/>
          </w:r>
          <w:r w:rsidR="0091005A" w:rsidRPr="00D51236" w:rsidDel="00903452">
            <w:rPr>
              <w:rFonts w:cs="Times New Roman"/>
              <w:noProof/>
            </w:rPr>
            <w:delText>(Pinto-Ledezma et al., 2020)</w:delText>
          </w:r>
          <w:r w:rsidR="0091005A" w:rsidDel="00903452">
            <w:rPr>
              <w:rFonts w:cs="Times New Roman"/>
            </w:rPr>
            <w:fldChar w:fldCharType="end"/>
          </w:r>
          <w:r w:rsidR="0091005A" w:rsidDel="00903452">
            <w:rPr>
              <w:rFonts w:cs="Times New Roman"/>
            </w:rPr>
            <w:delText xml:space="preserve">; metacommunity ecology </w:delText>
          </w:r>
          <w:r w:rsidR="0091005A" w:rsidDel="00903452">
            <w:rPr>
              <w:rFonts w:cs="Times New Roman"/>
            </w:rPr>
            <w:fldChar w:fldCharType="begin" w:fldLock="1"/>
          </w:r>
          <w:r w:rsidR="0091005A" w:rsidDel="00903452">
            <w:rPr>
              <w:rFonts w:cs="Times New Roman"/>
            </w:rPr>
            <w:delInstrText>ADDIN CSL_CITATION {"citationItems":[{"id":"ITEM-1","itemData":{"DOI":"10.1111/j.1461-0248.2010.01456.x","ISBN":"1461-0248 (Electronic) 1461-023X (Linking)","ISSN":"1461023X","PMID":"20337699","abstract":"It is well known that species evolutionary history plays a crucial role in community assembly. Here, we offer a formal analytical framework to integrate in metacommunity analysis the species' phylogeny with their functional traits and abundances. We define phylogenetic structure of a community as phylogenetically weighted species composition. This is used to reveal patterns of phylogenetic community variation and to measure and test by specified null models the phylogenetic signal at the metacommunity level, which we distinguish from phylogenetic signal at the species pool level. The former indicates that communities more similar in their phylogenetic structure are also similar in their average trait values, which may indicate species' niche conservation for the given traits. We apply this framework to an example from grassland communities and find that traits with significant phylogenetic signal at the metacommunity level exhibit ecological filtering along the resource gradient, but since both mechanisms act independently on traits, niche conservatism is not supported.","author":[{"dropping-particle":"","family":"Pillar","given":"Valério D.","non-dropping-particle":"","parse-names":false,"suffix":""},{"dropping-particle":"","family":"Duarte","given":"Leandro D S","non-dropping-particle":"","parse-names":false,"suffix":""}],"container-title":"Ecology Letters","id":"ITEM-1","issued":{"date-parts":[["2010"]]},"page":"587-596","title":"A framework for metacommunity analysis of phylogenetic structure","type":"article-journal","volume":"13"},"uris":["http://www.mendeley.com/documents/?uuid=87966b29-a636-4893-b5b1-514438f20856"]}],"mendeley":{"formattedCitation":"(Pillar &amp; Duarte, 2010)","plainTextFormattedCitation":"(Pillar &amp; Duarte, 2010)","previouslyFormattedCitation":"(Pillar &amp; Duarte, 2010)"},"properties":{"noteIndex":0},"schema":"https://github.com/citation-style-language/schema/raw/master/csl-citation.json"}</w:delInstrText>
          </w:r>
          <w:r w:rsidR="0091005A" w:rsidDel="00903452">
            <w:rPr>
              <w:rFonts w:cs="Times New Roman"/>
            </w:rPr>
            <w:fldChar w:fldCharType="separate"/>
          </w:r>
          <w:r w:rsidR="0091005A" w:rsidRPr="00D51236" w:rsidDel="00903452">
            <w:rPr>
              <w:rFonts w:cs="Times New Roman"/>
              <w:noProof/>
            </w:rPr>
            <w:delText>(Pillar &amp; Duarte, 2010)</w:delText>
          </w:r>
          <w:r w:rsidR="0091005A" w:rsidDel="00903452">
            <w:rPr>
              <w:rFonts w:cs="Times New Roman"/>
            </w:rPr>
            <w:fldChar w:fldCharType="end"/>
          </w:r>
          <w:r w:rsidR="0091005A" w:rsidDel="00903452">
            <w:rPr>
              <w:rFonts w:cs="Times New Roman"/>
            </w:rPr>
            <w:delText>; biodiversity and ecosystem functioning (Molina-Venegas et al. 2021))</w:delText>
          </w:r>
        </w:del>
        <w:r w:rsidR="0091005A">
          <w:rPr>
            <w:rFonts w:cs="Times New Roman"/>
          </w:rPr>
          <w:t>.</w:t>
        </w:r>
      </w:ins>
    </w:p>
    <w:p w14:paraId="080019F4" w14:textId="2DAF3DE4" w:rsidR="009604FE" w:rsidDel="0091005A" w:rsidRDefault="0091005A" w:rsidP="0091005A">
      <w:pPr>
        <w:ind w:firstLine="708"/>
        <w:rPr>
          <w:del w:id="129" w:author="Gabriel Nakamura" w:date="2021-04-29T20:21:00Z"/>
          <w:rFonts w:cs="Times New Roman"/>
        </w:rPr>
      </w:pPr>
      <w:ins w:id="130" w:author="Gabriel Nakamura" w:date="2021-04-29T20:21:00Z">
        <w:r>
          <w:rPr>
            <w:rFonts w:cs="Times New Roman"/>
          </w:rPr>
          <w:tab/>
        </w:r>
      </w:ins>
      <w:ins w:id="131" w:author="Bruno Eleres" w:date="2021-05-03T11:04:00Z">
        <w:r w:rsidR="006A4009">
          <w:rPr>
            <w:rFonts w:cs="Times New Roman"/>
          </w:rPr>
          <w:t>Well-established</w:t>
        </w:r>
      </w:ins>
      <w:ins w:id="132" w:author="Bruno Eleres" w:date="2021-05-03T11:03:00Z">
        <w:r w:rsidR="006A4009">
          <w:rPr>
            <w:rFonts w:cs="Times New Roman"/>
          </w:rPr>
          <w:t xml:space="preserve"> phylogenies for most of </w:t>
        </w:r>
      </w:ins>
      <w:ins w:id="133" w:author="Bruno Eleres" w:date="2021-05-03T11:04:00Z">
        <w:r w:rsidR="006A4009">
          <w:rPr>
            <w:rFonts w:cs="Times New Roman"/>
          </w:rPr>
          <w:t>known</w:t>
        </w:r>
      </w:ins>
      <w:ins w:id="134" w:author="Bruno Eleres" w:date="2021-05-03T11:03:00Z">
        <w:r w:rsidR="006A4009">
          <w:rPr>
            <w:rFonts w:cs="Times New Roman"/>
          </w:rPr>
          <w:t xml:space="preserve"> species are available for some groups, such as </w:t>
        </w:r>
      </w:ins>
      <w:del w:id="135" w:author="Gabriel Nakamura" w:date="2021-04-29T20:21:00Z">
        <w:r w:rsidR="008A2F70" w:rsidDel="0091005A">
          <w:rPr>
            <w:rFonts w:cs="Times New Roman"/>
          </w:rPr>
          <w:delText xml:space="preserve">Currently, </w:delText>
        </w:r>
        <w:r w:rsidR="002B4076" w:rsidDel="0091005A">
          <w:rPr>
            <w:rFonts w:cs="Times New Roman"/>
          </w:rPr>
          <w:delText xml:space="preserve">research agenda in ecology and evolution almost always involves the use of a </w:delText>
        </w:r>
        <w:r w:rsidR="00C26F4E" w:rsidDel="0091005A">
          <w:rPr>
            <w:rFonts w:cs="Times New Roman"/>
          </w:rPr>
          <w:delText>phylogenetic approach,</w:delText>
        </w:r>
        <w:r w:rsidR="007A6BDB" w:rsidDel="0091005A">
          <w:rPr>
            <w:rFonts w:cs="Times New Roman"/>
          </w:rPr>
          <w:delText xml:space="preserve"> </w:delText>
        </w:r>
        <w:r w:rsidR="0050392A" w:rsidDel="0091005A">
          <w:rPr>
            <w:rFonts w:cs="Times New Roman"/>
          </w:rPr>
          <w:delText xml:space="preserve">from species level to a macroecological </w:delText>
        </w:r>
        <w:r w:rsidR="00EA235B" w:rsidDel="0091005A">
          <w:rPr>
            <w:rFonts w:cs="Times New Roman"/>
          </w:rPr>
          <w:delText>scale</w:delText>
        </w:r>
      </w:del>
      <w:ins w:id="136" w:author="Aline Richter" w:date="2021-04-28T15:06:00Z">
        <w:del w:id="137" w:author="Gabriel Nakamura" w:date="2021-04-29T20:21:00Z">
          <w:r w:rsidR="00727D48" w:rsidDel="0091005A">
            <w:rPr>
              <w:rFonts w:cs="Times New Roman"/>
            </w:rPr>
            <w:delText>.</w:delText>
          </w:r>
        </w:del>
      </w:ins>
      <w:del w:id="138" w:author="Gabriel Nakamura" w:date="2021-04-29T20:21:00Z">
        <w:r w:rsidR="0050392A" w:rsidDel="0091005A">
          <w:rPr>
            <w:rFonts w:cs="Times New Roman"/>
          </w:rPr>
          <w:delText xml:space="preserve">, </w:delText>
        </w:r>
        <w:r w:rsidR="009F75A6" w:rsidDel="0091005A">
          <w:rPr>
            <w:rFonts w:cs="Times New Roman"/>
          </w:rPr>
          <w:delText xml:space="preserve">which </w:delText>
        </w:r>
      </w:del>
      <w:ins w:id="139" w:author="Aline Richter" w:date="2021-04-28T15:07:00Z">
        <w:del w:id="140" w:author="Gabriel Nakamura" w:date="2021-04-29T20:21:00Z">
          <w:r w:rsidR="00727D48" w:rsidDel="0091005A">
            <w:rPr>
              <w:rFonts w:cs="Times New Roman"/>
            </w:rPr>
            <w:delText>For</w:delText>
          </w:r>
        </w:del>
      </w:ins>
      <w:ins w:id="141" w:author="Aline Richter" w:date="2021-04-28T15:06:00Z">
        <w:del w:id="142" w:author="Gabriel Nakamura" w:date="2021-04-29T20:21:00Z">
          <w:r w:rsidR="00727D48" w:rsidDel="0091005A">
            <w:rPr>
              <w:rFonts w:cs="Times New Roman"/>
            </w:rPr>
            <w:delText xml:space="preserve"> this, </w:delText>
          </w:r>
        </w:del>
      </w:ins>
      <w:del w:id="143" w:author="Gabriel Nakamura" w:date="2021-04-29T20:21:00Z">
        <w:r w:rsidR="009F75A6" w:rsidDel="0091005A">
          <w:rPr>
            <w:rFonts w:cs="Times New Roman"/>
          </w:rPr>
          <w:delText>makes</w:delText>
        </w:r>
      </w:del>
      <w:ins w:id="144" w:author="Aline Richter" w:date="2021-04-28T15:06:00Z">
        <w:del w:id="145" w:author="Gabriel Nakamura" w:date="2021-04-29T20:21:00Z">
          <w:r w:rsidR="00727D48" w:rsidDel="0091005A">
            <w:rPr>
              <w:rFonts w:cs="Times New Roman"/>
            </w:rPr>
            <w:delText>is</w:delText>
          </w:r>
        </w:del>
      </w:ins>
      <w:del w:id="146" w:author="Gabriel Nakamura" w:date="2021-04-29T20:21:00Z">
        <w:r w:rsidR="009F75A6" w:rsidDel="0091005A">
          <w:rPr>
            <w:rFonts w:cs="Times New Roman"/>
          </w:rPr>
          <w:delText xml:space="preserve"> mandatory </w:delText>
        </w:r>
        <w:r w:rsidR="0050392A" w:rsidDel="0091005A">
          <w:rPr>
            <w:rFonts w:cs="Times New Roman"/>
          </w:rPr>
          <w:delText>the presence of a comprehensive phylogenetic tree (</w:delText>
        </w:r>
      </w:del>
      <w:ins w:id="147" w:author="Aline Richter" w:date="2021-04-28T15:13:00Z">
        <w:del w:id="148" w:author="Gabriel Nakamura" w:date="2021-04-29T20:21:00Z">
          <w:r w:rsidR="006C21A4" w:rsidDel="0091005A">
            <w:rPr>
              <w:rFonts w:cs="Times New Roman"/>
            </w:rPr>
            <w:delText xml:space="preserve">be </w:delText>
          </w:r>
        </w:del>
      </w:ins>
      <w:del w:id="149" w:author="Gabriel Nakamura" w:date="2021-04-29T20:21:00Z">
        <w:r w:rsidR="0050392A" w:rsidDel="0091005A">
          <w:rPr>
            <w:rFonts w:cs="Times New Roman"/>
          </w:rPr>
          <w:delText>for traits</w:delText>
        </w:r>
      </w:del>
      <w:ins w:id="150" w:author="Aline Richter" w:date="2021-04-28T15:14:00Z">
        <w:del w:id="151" w:author="Gabriel Nakamura" w:date="2021-04-29T20:21:00Z">
          <w:r w:rsidR="006C21A4" w:rsidDel="0091005A">
            <w:rPr>
              <w:rFonts w:cs="Times New Roman"/>
            </w:rPr>
            <w:delText xml:space="preserve"> evolution</w:delText>
          </w:r>
        </w:del>
      </w:ins>
      <w:del w:id="152" w:author="Gabriel Nakamura" w:date="2021-04-29T20:21:00Z">
        <w:r w:rsidR="0050392A" w:rsidDel="0091005A">
          <w:rPr>
            <w:rFonts w:cs="Times New Roman"/>
          </w:rPr>
          <w:delText xml:space="preserve"> </w:delText>
        </w:r>
        <w:r w:rsidR="003178B9" w:rsidDel="0091005A">
          <w:rPr>
            <w:rFonts w:cs="Times New Roman"/>
          </w:rPr>
          <w:fldChar w:fldCharType="begin" w:fldLock="1"/>
        </w:r>
        <w:r w:rsidR="003178B9" w:rsidRPr="006A4009" w:rsidDel="0091005A">
          <w:rPr>
            <w:rFonts w:cs="Times New Roman"/>
          </w:rPr>
          <w:delInstrText>ADDIN CSL_CITATION {"citationItems":[{"id":"ITEM-1","itemData":{"DOI":"10.1111/evo.13155","ISSN":"15585646","PMID":"28025827","abstract":"Evolutionary radiations on continents are less well-understood and appreciated than those occurring on islands. The extent of ecological influence on species divergence can be evaluated to determine whether a radiation was ultimately the outcome of divergent natural selection or else arose mainly by nonecological divergence. Here, we used phylogenetic comparative methods to test distinct hypotheses corresponding to adaptive and nonadaptive evolutionary scenarios for the morphological evolution of sigmodontine rodents. Results showed that ecological variables (diet and life-mode) explain little of the shape and size variation of sigmodontine skulls and mandibles. A Brownian model with varying rates for insectivory versus all other diets was the most likely evolutionary model. The insectivorous sigmodontines have a faster rate of morphological evolution than mice feeding on other diets, possibly due to stronger selection for features that aid insectivory. We also demonstrate that rapid early-lineage diversification is not accompanied by high morphological divergence among subclades, contrasting with island results. The geographic size of continents permits spatial segregation to a greater extent than on islands, allowing for allopatric distributions and escape from interspecific competition. We suggest that continental radiations of rodents are likely to produce a pattern of high species diversification coupled with a low degree of phenotypic specialization.","author":[{"dropping-particle":"","family":"Maestri","given":"Renan","non-dropping-particle":"","parse-names":false,"suffix":""},{"dropping-particle":"","family":"Monteiro","given":"Leandro Rabello","non-dropping-particle":"","parse-names":false,"suffix":""},{"dropping-particle":"","family":"Fornel","given":"Rodrigo","non-dropping-particle":"","parse-names":false,"suffix":""},{"dropping-particle":"","family":"Upham","given":"Nathan S.","non-dropping-particle":"","parse-names":false,"suffix":""},{"dropping-particle":"","family":"Patterson","given":"Bruce D.","non-dropping-particle":"","parse-names":false,"suffix":""},{"dropping-particle":"","family":"Freitas","given":"Thales Renato Ochotorena","non-dropping-particle":"de","parse-names":false,"suffix":""}],"container-title":"Evolution","id":"ITEM-1","issue":"3","issued":{"date-parts":[["2017"]]},"page":"610-632","title":"The ecology of a continental evolutionary radiation: Is the radiation of sigmodontine rodents adaptive?","type":"article-journal","volume":"71"},"uris":["http://www.mendeley.com/documents/?uuid=ffcac84c-14ab-43fb-a108-2636b3a7dc5a"]}],"mendeley":{"formattedCitation":"(Maestri et al., 2017)","manualFormatting":"(e.g. Maestri et al. 2017)","plainTextFormattedCitation":"(Maestri et al., 2017)","previouslyFormattedCitation":"(Maestri et al., 2017)"},"properties":{"noteIndex":0},"schema":"https://github.com/citation-style-language/schema/raw/master/csl-citation.json"}</w:delInstrText>
        </w:r>
        <w:r w:rsidR="003178B9" w:rsidDel="0091005A">
          <w:rPr>
            <w:rFonts w:cs="Times New Roman"/>
          </w:rPr>
          <w:fldChar w:fldCharType="separate"/>
        </w:r>
        <w:r w:rsidR="003178B9" w:rsidRPr="001441D3" w:rsidDel="0091005A">
          <w:rPr>
            <w:rFonts w:cs="Times New Roman"/>
            <w:noProof/>
          </w:rPr>
          <w:delText>(</w:delText>
        </w:r>
        <w:r w:rsidR="003178B9" w:rsidDel="0091005A">
          <w:rPr>
            <w:rFonts w:cs="Times New Roman"/>
            <w:noProof/>
          </w:rPr>
          <w:delText xml:space="preserve">e.g. </w:delText>
        </w:r>
        <w:r w:rsidR="003178B9" w:rsidRPr="001441D3" w:rsidDel="0091005A">
          <w:rPr>
            <w:rFonts w:cs="Times New Roman"/>
            <w:noProof/>
          </w:rPr>
          <w:delText>Maestri et al. 2017)</w:delText>
        </w:r>
        <w:r w:rsidR="003178B9" w:rsidDel="0091005A">
          <w:rPr>
            <w:rFonts w:cs="Times New Roman"/>
          </w:rPr>
          <w:fldChar w:fldCharType="end"/>
        </w:r>
        <w:r w:rsidR="003178B9" w:rsidDel="0091005A">
          <w:rPr>
            <w:rFonts w:cs="Times New Roman"/>
          </w:rPr>
          <w:delText xml:space="preserve">; invasion ecology </w:delText>
        </w:r>
        <w:r w:rsidR="003178B9" w:rsidDel="0091005A">
          <w:rPr>
            <w:rFonts w:cs="Times New Roman"/>
          </w:rPr>
          <w:fldChar w:fldCharType="begin" w:fldLock="1"/>
        </w:r>
        <w:r w:rsidR="003178B9" w:rsidDel="0091005A">
          <w:rPr>
            <w:rFonts w:cs="Times New Roman"/>
          </w:rPr>
          <w:delInstrText>ADDIN CSL_CITATION {"citationItems":[{"id":"ITEM-1","itemData":{"DOI":"10.1002/ecm.1420","ISSN":"15577015","abstract":"Charles Darwin posited two alternative hypotheses to explain the success of nonnative species based on their relatedness to natives: nonnative species that are closely related to native species could experience (1) higher invasion success because of an increased probability of habitat suitability (conferred by trait similarity) or (2) lower invasion success due to biotic interference, such as competition and limiting similarity. The paradox raised by the opposing predictions of these two hypotheses has been termed “Darwin’s naturalization conundrum” (DNC). Using plant communities measured repeatedly across an experimental fire gradient in an oak savanna (Minnesota, USA) over 31 yr, we evaluated the DNC by incorporating taxonomic, functional, and phylogenetic information. We used a “focal-species” approach, in which the taxonomic, functional, and phylogenetic structure of species co-occurring with a given nonnative (focal) species in local communities was quantified. We found three main results: first, nonnative species tended to co-occur most with closely related natives, except at the extreme ends of the fire gradient (i.e., in communities with no fire and those subjected to high fire frequencies); second, with increasing fire frequency, nonnative species were functionally more similar to native species in recipient communities; third, functional similarity between co-occurring nonnatives and natives was stable over time, but their phylogenetic similarity was not, suggesting that dynamic external forces (e.g., climate variability) influenced the phylogenetic relatedness of nonnatives to natives. Our results provide insights for understanding invasion dynamics across environmental gradients and highlight the importance of evaluating different dimensions of biodiversity in order to draw stronger inferences regarding species co-occurrence at different spatial and temporal scales.","author":[{"dropping-particle":"","family":"Pinto-Ledezma","given":"Jesús N.","non-dropping-particle":"","parse-names":false,"suffix":""},{"dropping-particle":"","family":"Villalobos","given":"Fabricio","non-dropping-particle":"","parse-names":false,"suffix":""},{"dropping-particle":"","family":"Reich","given":"Peter B.","non-dropping-particle":"","parse-names":false,"suffix":""},{"dropping-particle":"","family":"Catford","given":"Jane A.","non-dropping-particle":"","parse-names":false,"suffix":""},{"dropping-particle":"","family":"Larkin","given":"Daniel J.","non-dropping-particle":"","parse-names":false,"suffix":""},{"dropping-particle":"","family":"Cavender-Bares","given":"Jeannine","non-dropping-particle":"","parse-names":false,"suffix":""}],"container-title":"Ecological Monographs","id":"ITEM-1","issued":{"date-parts":[["2020"]]},"title":"Testing Darwin’s naturalization conundrum based on taxonomic, phylogenetic, and functional dimensions of vascular plants","type":"article-journal"},"uris":["http://www.mendeley.com/documents/?uuid=9d506072-1049-4bf5-81bd-734ab506385a"]}],"mendeley":{"formattedCitation":"(Pinto-Ledezma et al., 2020)","plainTextFormattedCitation":"(Pinto-Ledezma et al., 2020)","previouslyFormattedCitation":"(Pinto-Ledezma et al., 2020)"},"properties":{"noteIndex":0},"schema":"https://github.com/citation-style-language/schema/raw/master/csl-citation.json"}</w:delInstrText>
        </w:r>
        <w:r w:rsidR="003178B9" w:rsidDel="0091005A">
          <w:rPr>
            <w:rFonts w:cs="Times New Roman"/>
          </w:rPr>
          <w:fldChar w:fldCharType="separate"/>
        </w:r>
        <w:r w:rsidR="003178B9" w:rsidRPr="00D51236" w:rsidDel="0091005A">
          <w:rPr>
            <w:rFonts w:cs="Times New Roman"/>
            <w:noProof/>
          </w:rPr>
          <w:delText>(Pinto-Ledezma et al., 2020)</w:delText>
        </w:r>
        <w:r w:rsidR="003178B9" w:rsidDel="0091005A">
          <w:rPr>
            <w:rFonts w:cs="Times New Roman"/>
          </w:rPr>
          <w:fldChar w:fldCharType="end"/>
        </w:r>
        <w:r w:rsidR="003178B9" w:rsidDel="0091005A">
          <w:rPr>
            <w:rFonts w:cs="Times New Roman"/>
          </w:rPr>
          <w:delText xml:space="preserve">; metacommunity ecology </w:delText>
        </w:r>
        <w:r w:rsidR="003178B9" w:rsidDel="0091005A">
          <w:rPr>
            <w:rFonts w:cs="Times New Roman"/>
          </w:rPr>
          <w:fldChar w:fldCharType="begin" w:fldLock="1"/>
        </w:r>
        <w:r w:rsidR="003178B9" w:rsidDel="0091005A">
          <w:rPr>
            <w:rFonts w:cs="Times New Roman"/>
          </w:rPr>
          <w:delInstrText>ADDIN CSL_CITATION {"citationItems":[{"id":"ITEM-1","itemData":{"DOI":"10.1111/j.1461-0248.2010.01456.x","ISBN":"1461-0248 (Electronic) 1461-023X (Linking)","ISSN":"1461023X","PMID":"20337699","abstract":"It is well known that species evolutionary history plays a crucial role in community assembly. Here, we offer a formal analytical framework to integrate in metacommunity analysis the species' phylogeny with their functional traits and abundances. We define phylogenetic structure of a community as phylogenetically weighted species composition. This is used to reveal patterns of phylogenetic community variation and to measure and test by specified null models the phylogenetic signal at the metacommunity level, which we distinguish from phylogenetic signal at the species pool level. The former indicates that communities more similar in their phylogenetic structure are also similar in their average trait values, which may indicate species' niche conservation for the given traits. We apply this framework to an example from grassland communities and find that traits with significant phylogenetic signal at the metacommunity level exhibit ecological filtering along the resource gradient, but since both mechanisms act independently on traits, niche conservatism is not supported.","author":[{"dropping-particle":"","family":"Pillar","given":"Valério D.","non-dropping-particle":"","parse-names":false,"suffix":""},{"dropping-particle":"","family":"Duarte","given":"Leandro D S","non-dropping-particle":"","parse-names":false,"suffix":""}],"container-title":"Ecology Letters","id":"ITEM-1","issued":{"date-parts":[["2010"]]},"page":"587-596","title":"A framework for metacommunity analysis of phylogenetic structure","type":"article-journal","volume":"13"},"uris":["http://www.mendeley.com/documents/?uuid=87966b29-a636-4893-b5b1-514438f20856"]}],"mendeley":{"formattedCitation":"(Pillar &amp; Duarte, 2010)","plainTextFormattedCitation":"(Pillar &amp; Duarte, 2010)","previouslyFormattedCitation":"(Pillar &amp; Duarte, 2010)"},"properties":{"noteIndex":0},"schema":"https://github.com/citation-style-language/schema/raw/master/csl-citation.json"}</w:delInstrText>
        </w:r>
        <w:r w:rsidR="003178B9" w:rsidDel="0091005A">
          <w:rPr>
            <w:rFonts w:cs="Times New Roman"/>
          </w:rPr>
          <w:fldChar w:fldCharType="separate"/>
        </w:r>
        <w:r w:rsidR="003178B9" w:rsidRPr="00D51236" w:rsidDel="0091005A">
          <w:rPr>
            <w:rFonts w:cs="Times New Roman"/>
            <w:noProof/>
          </w:rPr>
          <w:delText>(Pillar &amp; Duarte, 2010)</w:delText>
        </w:r>
        <w:r w:rsidR="003178B9" w:rsidDel="0091005A">
          <w:rPr>
            <w:rFonts w:cs="Times New Roman"/>
          </w:rPr>
          <w:fldChar w:fldCharType="end"/>
        </w:r>
      </w:del>
      <w:ins w:id="153" w:author="Aline Richter" w:date="2021-04-28T15:15:00Z">
        <w:del w:id="154" w:author="Gabriel Nakamura" w:date="2021-04-29T20:21:00Z">
          <w:r w:rsidR="006C21A4" w:rsidDel="0091005A">
            <w:rPr>
              <w:rFonts w:cs="Times New Roman"/>
            </w:rPr>
            <w:delText xml:space="preserve"> or </w:delText>
          </w:r>
        </w:del>
      </w:ins>
      <w:del w:id="155" w:author="Gabriel Nakamura" w:date="2021-04-29T20:21:00Z">
        <w:r w:rsidR="003178B9" w:rsidDel="0091005A">
          <w:rPr>
            <w:rFonts w:cs="Times New Roman"/>
          </w:rPr>
          <w:delText>; biodiversity and ecosystem functioning (Molina-Venegas et al. 2021)</w:delText>
        </w:r>
        <w:r w:rsidR="0050392A" w:rsidDel="0091005A">
          <w:rPr>
            <w:rFonts w:cs="Times New Roman"/>
          </w:rPr>
          <w:delText>)</w:delText>
        </w:r>
      </w:del>
      <w:ins w:id="156" w:author="Aline Richter" w:date="2021-04-28T15:06:00Z">
        <w:del w:id="157" w:author="Gabriel Nakamura" w:date="2021-04-29T20:21:00Z">
          <w:r w:rsidR="00727D48" w:rsidDel="0091005A">
            <w:rPr>
              <w:rFonts w:cs="Times New Roman"/>
            </w:rPr>
            <w:delText>.</w:delText>
          </w:r>
        </w:del>
      </w:ins>
    </w:p>
    <w:p w14:paraId="1D72E4A7" w14:textId="7D8D2725" w:rsidR="005679EB" w:rsidRDefault="00D95C45" w:rsidP="00F54049">
      <w:pPr>
        <w:rPr>
          <w:rFonts w:cs="Times New Roman"/>
        </w:rPr>
      </w:pPr>
      <w:del w:id="158" w:author="Bruno Eleres" w:date="2021-05-03T11:04:00Z">
        <w:r w:rsidDel="006A4009">
          <w:rPr>
            <w:rFonts w:cs="Times New Roman"/>
          </w:rPr>
          <w:delText xml:space="preserve">The availability of </w:delText>
        </w:r>
        <w:r w:rsidR="00860933" w:rsidDel="006A4009">
          <w:rPr>
            <w:rFonts w:cs="Times New Roman"/>
          </w:rPr>
          <w:delText>phylogenetic tree</w:delText>
        </w:r>
        <w:r w:rsidR="009F75A6" w:rsidDel="006A4009">
          <w:rPr>
            <w:rFonts w:cs="Times New Roman"/>
          </w:rPr>
          <w:delText>s</w:delText>
        </w:r>
        <w:r w:rsidR="00860933" w:rsidDel="006A4009">
          <w:rPr>
            <w:rFonts w:cs="Times New Roman"/>
          </w:rPr>
          <w:delText xml:space="preserve"> has grown in the last decade, with some groups presenting </w:delText>
        </w:r>
        <w:r w:rsidR="00B46919" w:rsidDel="006A4009">
          <w:rPr>
            <w:rFonts w:cs="Times New Roman"/>
          </w:rPr>
          <w:delText>well-</w:delText>
        </w:r>
        <w:r w:rsidR="00063105" w:rsidDel="006A4009">
          <w:rPr>
            <w:rFonts w:cs="Times New Roman"/>
          </w:rPr>
          <w:delText>established</w:delText>
        </w:r>
        <w:r w:rsidR="00860933" w:rsidDel="006A4009">
          <w:rPr>
            <w:rFonts w:cs="Times New Roman"/>
          </w:rPr>
          <w:delText xml:space="preserve"> </w:delText>
        </w:r>
        <w:r w:rsidR="00BC33DD" w:rsidDel="006A4009">
          <w:rPr>
            <w:rFonts w:cs="Times New Roman"/>
          </w:rPr>
          <w:delText xml:space="preserve">phylogenies, e.g. </w:delText>
        </w:r>
      </w:del>
      <w:r w:rsidR="00BC33DD">
        <w:rPr>
          <w:rFonts w:cs="Times New Roman"/>
        </w:rPr>
        <w:t>birds</w:t>
      </w:r>
      <w:r w:rsidR="0060649E">
        <w:rPr>
          <w:rFonts w:cs="Times New Roman"/>
        </w:rPr>
        <w:t xml:space="preserve"> </w:t>
      </w:r>
      <w:r w:rsidR="0060649E">
        <w:rPr>
          <w:rFonts w:cs="Times New Roman"/>
        </w:rPr>
        <w:fldChar w:fldCharType="begin" w:fldLock="1"/>
      </w:r>
      <w:r w:rsidR="00D51236">
        <w:rPr>
          <w:rFonts w:cs="Times New Roman"/>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a71b576b-4c48-44e7-81f0-0a4261aa4145"]}],"mendeley":{"formattedCitation":"(Jetz, Thomas, Joy, Hartmann, &amp; Mooers, 2012a)","plainTextFormattedCitation":"(Jetz, Thomas, Joy, Hartmann, &amp; Mooers, 2012a)","previouslyFormattedCitation":"(Jetz, Thomas, Joy, Hartmann, &amp; Mooers, 2012a)"},"properties":{"noteIndex":0},"schema":"https://github.com/citation-style-language/schema/raw/master/csl-citation.json"}</w:instrText>
      </w:r>
      <w:r w:rsidR="0060649E">
        <w:rPr>
          <w:rFonts w:cs="Times New Roman"/>
        </w:rPr>
        <w:fldChar w:fldCharType="separate"/>
      </w:r>
      <w:r w:rsidR="00D51236" w:rsidRPr="00D51236">
        <w:rPr>
          <w:rFonts w:cs="Times New Roman"/>
          <w:noProof/>
        </w:rPr>
        <w:t>(Jetz, Thomas, Joy, Hartmann, &amp; Mooers, 2012a)</w:t>
      </w:r>
      <w:r w:rsidR="0060649E">
        <w:rPr>
          <w:rFonts w:cs="Times New Roman"/>
        </w:rPr>
        <w:fldChar w:fldCharType="end"/>
      </w:r>
      <w:r w:rsidR="00BC33DD">
        <w:rPr>
          <w:rFonts w:cs="Times New Roman"/>
        </w:rPr>
        <w:t>, plants</w:t>
      </w:r>
      <w:r w:rsidR="00594D43">
        <w:rPr>
          <w:rFonts w:cs="Times New Roman"/>
        </w:rPr>
        <w:t xml:space="preserve"> </w:t>
      </w:r>
      <w:r w:rsidR="00D62852">
        <w:rPr>
          <w:rFonts w:cs="Times New Roman"/>
        </w:rPr>
        <w:fldChar w:fldCharType="begin" w:fldLock="1"/>
      </w:r>
      <w:r w:rsidR="00D51236">
        <w:rPr>
          <w:rFonts w:cs="Times New Roman"/>
        </w:rPr>
        <w:instrText>ADDIN CSL_CITATION {"citationItems":[{"id":"ITEM-1","itemData":{"DOI":"10.1111/nph.13264","ISSN":"14698137","PMID":"25615647","abstract":"The establishment of modern terrestrial life is indissociable from angiosperm evolution. While available molecular clock estimates of angiosperm age range from the Paleozoic to the Late Cretaceous, the fossil record is consistent with angiosperm diversification in the Early Cretaceous. The time-frame of angiosperm evolution is here estimated using a sample representing 87% of families and sequences of five plastid and nuclear markers, implementing penalized likelihood and Bayesian relaxed clocks. A literature-based review of the palaeontological record yielded calibrations for 137 phylogenetic nodes. The angiosperm crown age was bound within a confidence interval calculated with a method that considers the fossil record of the group. An Early Cretaceous crown angiosperm age was estimated with high confidence. Magnoliidae, Monocotyledoneae and Eudicotyledoneae diversified synchronously 135-130 million yr ago (Ma); Pentapetalae is 126-121 Ma; and Rosidae (123-115 Ma) preceded Asteridae (119-110 Ma). Family stem ages are continuously distributed between c. 140 and 20 Ma. This time-frame documents an early phylogenetic proliferation that led to the establishment of major angiosperm lineages, and the origin of over half of extant families, in the Cretaceous. While substantial amounts of angiosperm morphological and functional diversity have deep evolutionary roots, extant species richness was probably acquired later.","author":[{"dropping-particle":"","family":"Magallón","given":"Susana","non-dropping-particle":"","parse-names":false,"suffix":""},{"dropping-particle":"","family":"Gómez-Acevedo","given":"Sandra","non-dropping-particle":"","parse-names":false,"suffix":""},{"dropping-particle":"","family":"Sánchez-Reyes","given":"Luna L.","non-dropping-particle":"","parse-names":false,"suffix":""},{"dropping-particle":"","family":"Hernández-Hernández","given":"Tania","non-dropping-particle":"","parse-names":false,"suffix":""}],"container-title":"New Phytologist","id":"ITEM-1","issue":"2","issued":{"date-parts":[["2015"]]},"page":"437-453","title":"A metacalibrated time-tree documents the early rise of flowering plant phylogenetic diversity","type":"article-journal","volume":"207"},"uris":["http://www.mendeley.com/documents/?uuid=19e922a4-5fb5-4234-9f85-531a547c8614"]}],"mendeley":{"formattedCitation":"(Magallón, Gómez-Acevedo, Sánchez-Reyes, &amp; Hernández-Hernández, 2015)","plainTextFormattedCitation":"(Magallón, Gómez-Acevedo, Sánchez-Reyes, &amp; Hernández-Hernández, 2015)","previouslyFormattedCitation":"(Magallón, Gómez-Acevedo, Sánchez-Reyes, &amp; Hernández-Hernández, 2015)"},"properties":{"noteIndex":0},"schema":"https://github.com/citation-style-language/schema/raw/master/csl-citation.json"}</w:instrText>
      </w:r>
      <w:r w:rsidR="00D62852">
        <w:rPr>
          <w:rFonts w:cs="Times New Roman"/>
        </w:rPr>
        <w:fldChar w:fldCharType="separate"/>
      </w:r>
      <w:r w:rsidR="00D51236" w:rsidRPr="00D51236">
        <w:rPr>
          <w:rFonts w:cs="Times New Roman"/>
          <w:noProof/>
        </w:rPr>
        <w:t>(Magallón, Gómez-Acevedo, Sánchez-Reyes, &amp; Hernández-Hernández, 2015)</w:t>
      </w:r>
      <w:r w:rsidR="00D62852">
        <w:rPr>
          <w:rFonts w:cs="Times New Roman"/>
        </w:rPr>
        <w:fldChar w:fldCharType="end"/>
      </w:r>
      <w:r w:rsidR="00296446">
        <w:rPr>
          <w:rFonts w:cs="Times New Roman"/>
        </w:rPr>
        <w:t xml:space="preserve">, </w:t>
      </w:r>
      <w:ins w:id="159" w:author="Bruno Eleres" w:date="2021-05-03T11:04:00Z">
        <w:r w:rsidR="00C314A8">
          <w:rPr>
            <w:rFonts w:cs="Times New Roman"/>
          </w:rPr>
          <w:t xml:space="preserve">and </w:t>
        </w:r>
      </w:ins>
      <w:r w:rsidR="00296446">
        <w:rPr>
          <w:rFonts w:cs="Times New Roman"/>
        </w:rPr>
        <w:t>butterflies</w:t>
      </w:r>
      <w:r w:rsidR="00594D43">
        <w:rPr>
          <w:rFonts w:cs="Times New Roman"/>
        </w:rPr>
        <w:t xml:space="preserve"> </w:t>
      </w:r>
      <w:r w:rsidR="008240DA">
        <w:rPr>
          <w:rFonts w:cs="Times New Roman"/>
        </w:rPr>
        <w:fldChar w:fldCharType="begin" w:fldLock="1"/>
      </w:r>
      <w:r w:rsidR="00D51236">
        <w:rPr>
          <w:rFonts w:cs="Times New Roman"/>
        </w:rPr>
        <w:instrText>ADDIN CSL_CITATION {"citationItems":[{"id":"ITEM-1","itemData":{"DOI":"10.1111/geb.12919","ISSN":"14668238","abstract":"Aim: The landscape of the Neotropical region has undergone dynamic evolution throughout the Miocene, with the extensive Pebas wetland occupying western Amazonia between 23 and c. 10 Ma and the continuous uplift of the Andes mountains. The complex interaction between the Andes and Amazonia probably influenced the trajectory of Neotropical biodiversity, but evidence from time-calibrated phylogenies of groups that diversified during this period is lacking. We investigate the role of these landscape transformations in the dynamics of diversification in the Neotropical region using a 26-Myr-old endemic butterfly radiation. Location: Neotropics. Time period: Oligocene to present. Major taxa studied: Ithomiini butterflies. Methods: We generated one of the most comprehensive time-calibrated molecular phylogenies of a large clade of Neotropical insects, the butterfly tribe Ithomiini, comprising 340 species (87% of extant species) and spanning 26 Myr of diversification. We applied a large array of birth–death models and historical biogeography estimations to assess the dynamics of diversification and biotic interchanges, especially at the Amazonia–Andes interface. Results: Our results suggest that the Amazonian Pebas wetland system played a major role in the timing and geography of diversification of Ithomiini, by constraining dispersal and diversification in the Amazon basin until c. 10 Ma. During the Pebas wetland period, Ithomiini diversification mostly took place in the Andes, where terrestrial habitats were not affected. An explosion of interchanges with Amazonia and with the Northern Andes accompanied the demise of the Pebas system (11–8 Ma) and was followed by local diversification in those areas, which led to a substantial renewal of diversification. Main conclusions: Many studies on Neotropical diversity have focused only on the Andes, whereas we show that it is the waxing and waning of the Pebas mega-wetland, interacting with Andean uplift, that determined the timing and patterns of regional interchanges and diversification in Ithomiini.","author":[{"dropping-particle":"","family":"Chazot","given":"Nicolas","non-dropping-particle":"","parse-names":false,"suffix":""},{"dropping-particle":"","family":"Willmott","given":"Keith R.","non-dropping-particle":"","parse-names":false,"suffix":""},{"dropping-particle":"","family":"Lamas","given":"Gerardo","non-dropping-particle":"","parse-names":false,"suffix":""},{"dropping-particle":"","family":"Freitas","given":"André V.L.","non-dropping-particle":"","parse-names":false,"suffix":""},{"dropping-particle":"","family":"Piron-Prunier","given":"Florence","non-dropping-particle":"","parse-names":false,"suffix":""},{"dropping-particle":"","family":"Arias","given":"Carlos F.","non-dropping-particle":"","parse-names":false,"suffix":""},{"dropping-particle":"","family":"Mallet","given":"James","non-dropping-particle":"","parse-names":false,"suffix":""},{"dropping-particle":"","family":"De-Silva","given":"Donna Lisa","non-dropping-particle":"","parse-names":false,"suffix":""},{"dropping-particle":"","family":"Elias","given":"Marianne","non-dropping-particle":"","parse-names":false,"suffix":""}],"container-title":"Global Ecology and Biogeography","id":"ITEM-1","issue":"8","issued":{"date-parts":[["2019"]]},"page":"1118-1132","title":"Renewed diversification following Miocene landscape turnover in a Neotropical butterfly radiation","type":"article-journal","volume":"28"},"uris":["http://www.mendeley.com/documents/?uuid=848f1445-b4fa-4bcf-b0bc-d002d6c1194c"]}],"mendeley":{"formattedCitation":"(Chazot et al., 2019)","plainTextFormattedCitation":"(Chazot et al., 2019)","previouslyFormattedCitation":"(Chazot et al., 2019)"},"properties":{"noteIndex":0},"schema":"https://github.com/citation-style-language/schema/raw/master/csl-citation.json"}</w:instrText>
      </w:r>
      <w:r w:rsidR="008240DA">
        <w:rPr>
          <w:rFonts w:cs="Times New Roman"/>
        </w:rPr>
        <w:fldChar w:fldCharType="separate"/>
      </w:r>
      <w:r w:rsidR="00D51236" w:rsidRPr="00D51236">
        <w:rPr>
          <w:rFonts w:cs="Times New Roman"/>
          <w:noProof/>
        </w:rPr>
        <w:t>(Chazot et al., 2019)</w:t>
      </w:r>
      <w:r w:rsidR="008240DA">
        <w:rPr>
          <w:rFonts w:cs="Times New Roman"/>
        </w:rPr>
        <w:fldChar w:fldCharType="end"/>
      </w:r>
      <w:ins w:id="160" w:author="Bruno Eleres" w:date="2021-05-03T11:04:00Z">
        <w:r w:rsidR="00C314A8">
          <w:rPr>
            <w:rFonts w:cs="Times New Roman"/>
          </w:rPr>
          <w:t xml:space="preserve">. </w:t>
        </w:r>
      </w:ins>
      <w:ins w:id="161" w:author="Bruno Eleres" w:date="2021-05-03T11:05:00Z">
        <w:r w:rsidR="00C63315">
          <w:rPr>
            <w:rFonts w:cs="Times New Roman"/>
          </w:rPr>
          <w:t xml:space="preserve">On the other hand, the </w:t>
        </w:r>
      </w:ins>
      <w:ins w:id="162" w:author="Bruno Eleres" w:date="2021-05-03T11:06:00Z">
        <w:r w:rsidR="00C63315">
          <w:rPr>
            <w:rFonts w:cs="Times New Roman"/>
          </w:rPr>
          <w:t xml:space="preserve">available </w:t>
        </w:r>
      </w:ins>
      <w:ins w:id="163" w:author="Bruno Eleres" w:date="2021-05-03T11:05:00Z">
        <w:r w:rsidR="00C63315">
          <w:rPr>
            <w:rFonts w:cs="Times New Roman"/>
          </w:rPr>
          <w:t>phylogenies for b</w:t>
        </w:r>
      </w:ins>
      <w:ins w:id="164" w:author="Aline Richter" w:date="2021-04-28T17:02:00Z">
        <w:del w:id="165" w:author="Bruno Eleres" w:date="2021-05-03T11:04:00Z">
          <w:r w:rsidR="00910A7B" w:rsidDel="00EB5449">
            <w:rPr>
              <w:rFonts w:cs="Times New Roman"/>
            </w:rPr>
            <w:delText xml:space="preserve"> and</w:delText>
          </w:r>
        </w:del>
      </w:ins>
      <w:del w:id="166" w:author="Aline Richter" w:date="2021-04-28T17:02:00Z">
        <w:r w:rsidR="00296446" w:rsidDel="00910A7B">
          <w:rPr>
            <w:rFonts w:cs="Times New Roman"/>
          </w:rPr>
          <w:delText>,</w:delText>
        </w:r>
      </w:del>
      <w:del w:id="167" w:author="Bruno Eleres" w:date="2021-05-03T11:05:00Z">
        <w:r w:rsidR="00594D43" w:rsidDel="00EB5449">
          <w:rPr>
            <w:rFonts w:cs="Times New Roman"/>
          </w:rPr>
          <w:delText xml:space="preserve"> </w:delText>
        </w:r>
        <w:r w:rsidR="008240DA" w:rsidDel="00EB5449">
          <w:rPr>
            <w:rFonts w:cs="Times New Roman"/>
          </w:rPr>
          <w:delText>b</w:delText>
        </w:r>
      </w:del>
      <w:r w:rsidR="008240DA">
        <w:rPr>
          <w:rFonts w:cs="Times New Roman"/>
        </w:rPr>
        <w:t xml:space="preserve">ony </w:t>
      </w:r>
      <w:r w:rsidR="00594D43">
        <w:rPr>
          <w:rFonts w:cs="Times New Roman"/>
        </w:rPr>
        <w:t xml:space="preserve">fishes </w:t>
      </w:r>
      <w:r w:rsidR="007D3E2B">
        <w:rPr>
          <w:rFonts w:cs="Times New Roman"/>
        </w:rPr>
        <w:fldChar w:fldCharType="begin" w:fldLock="1"/>
      </w:r>
      <w:r w:rsidR="00D51236">
        <w:rPr>
          <w:rFonts w:cs="Times New Roman"/>
        </w:rPr>
        <w:instrText>ADDIN CSL_CITATION {"citationItems":[{"id":"ITEM-1","itemData":{"DOI":"10.1186/s12862-017-0958-3","ISSN":"14712148","PMID":"28683774","abstract":"Background: Fish classifications, as those of most other taxonomic groups, are being transformed drastically as new molecular phylogenies provide support for natural groups that were unanticipated by previous studies. A brief review of the main criteria used by ichthyologists to define their classifications during the last 50 years, however, reveals slow progress towards using an explicit phylogenetic framework. Instead, the trend has been to rely, in varying degrees, on deep-rooted anatomical concepts and authority, often mixing taxa with explicit phylogenetic support with arbitrary groupings. Two leading sources in ichthyology frequently used for fish classifications (JS Nelson's volumes of Fishes of the World and W. Eschmeyer's Catalog of Fishes) fail to adopt a global phylogenetic framework despite much recent progress made towards the resolution of the fish Tree of Life. The first explicit phylogenetic classification of bony fishes was published in 2013, based on a comprehensive molecular phylogeny (www.deepfin.org). We here update the first version of that classification by incorporating the most recent phylogenetic results. Results: The updated classification presented here is based on phylogenies inferred using molecular and genomic data for nearly 2000 fishes. A total of 72 orders (and 79 suborders) are recognized in this version, compared with 66 orders in version 1. The phylogeny resolves placement of 410 families, or ~80% of the total of 514 families of bony fishes currently recognized. The ordinal status of 30 percomorph families included in this study, however, remains uncertain (incertae sedis in the series Carangaria, Ovalentaria, or Eupercaria). Comments to support taxonomic decisions and comparisons with conflicting taxonomic groups proposed by others are presented. We also highlight cases were morphological support exist for the groups being classified. Conclusions: This version of the phylogenetic classification of bony fishes is substantially improved, providing resolution for more taxa than previous versions, based on more densely sampled phylogenetic trees. The classification presented in this study represents, unlike any other, the most up-to-date hypothesis of the Tree of Life of fishes.","author":[{"dropping-particle":"","family":"Betancur","given":"Ricardo R.","non-dropping-particle":"","parse-names":false,"suffix":""},{"dropping-particle":"","family":"Wiley","given":"Edward O.","non-dropping-particle":"","parse-names":false,"suffix":""},{"dropping-particle":"","family":"Arratia","given":"Gloria","non-dropping-particle":"","parse-names":false,"suffix":""},{"dropping-particle":"","family":"Acero","given":"Arturo","non-dropping-particle":"","parse-names":false,"suffix":""},{"dropping-particle":"","family":"Bailly","given":"Nicolas","non-dropping-particle":"","parse-names":false,"suffix":""},{"dropping-particle":"","family":"Miya","given":"Masaki","non-dropping-particle":"","parse-names":false,"suffix":""},{"dropping-particle":"","family":"Lecointre","given":"Guillaume","non-dropping-particle":"","parse-names":false,"suffix":""},{"dropping-particle":"","family":"Ortí","given":"Guillermo","non-dropping-particle":"","parse-names":false,"suffix":""}],"container-title":"BMC Evolutionary Biology","id":"ITEM-1","issue":"1","issued":{"date-parts":[["2017"]]},"page":"1-40","publisher":"BMC Evolutionary Biology","title":"Phylogenetic classification of bony fishes","type":"article-journal","volume":"17"},"uris":["http://www.mendeley.com/documents/?uuid=622e0283-f9de-43da-b0e9-5e0e6bbdf027"]},{"id":"ITEM-2","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2","issue":"7714","issued":{"date-parts":[["2018"]]},"page":"392-395","publisher":"Springer US","title":"An inverse latitudinal gradient in speciation rate for marine fishes","type":"article-journal","volume":"559"},"uris":["http://www.mendeley.com/documents/?uuid=d9968e7c-0d80-431a-98a4-681180e881a0"]}],"mendeley":{"formattedCitation":"(Betancur et al., 2017; Rabosky et al., 2018)","plainTextFormattedCitation":"(Betancur et al., 2017; Rabosky et al., 2018)","previouslyFormattedCitation":"(Betancur et al., 2017; Rabosky et al., 2018)"},"properties":{"noteIndex":0},"schema":"https://github.com/citation-style-language/schema/raw/master/csl-citation.json"}</w:instrText>
      </w:r>
      <w:r w:rsidR="007D3E2B">
        <w:rPr>
          <w:rFonts w:cs="Times New Roman"/>
        </w:rPr>
        <w:fldChar w:fldCharType="separate"/>
      </w:r>
      <w:r w:rsidR="00D51236" w:rsidRPr="00D51236">
        <w:rPr>
          <w:rFonts w:cs="Times New Roman"/>
          <w:noProof/>
        </w:rPr>
        <w:t>(Betancur et al., 2017; Rabosky et al., 2018)</w:t>
      </w:r>
      <w:r w:rsidR="007D3E2B">
        <w:rPr>
          <w:rFonts w:cs="Times New Roman"/>
        </w:rPr>
        <w:fldChar w:fldCharType="end"/>
      </w:r>
      <w:ins w:id="168" w:author="Bruno Eleres" w:date="2021-05-03T11:06:00Z">
        <w:r w:rsidR="00C63315">
          <w:rPr>
            <w:rFonts w:cs="Times New Roman"/>
          </w:rPr>
          <w:t xml:space="preserve"> </w:t>
        </w:r>
        <w:r w:rsidR="00F20BD3">
          <w:rPr>
            <w:rFonts w:cs="Times New Roman"/>
          </w:rPr>
          <w:t xml:space="preserve">display </w:t>
        </w:r>
      </w:ins>
      <w:del w:id="169" w:author="Bruno Eleres" w:date="2021-05-03T11:06:00Z">
        <w:r w:rsidR="00594D43" w:rsidDel="00F20BD3">
          <w:rPr>
            <w:rFonts w:cs="Times New Roman"/>
          </w:rPr>
          <w:delText xml:space="preserve">. </w:delText>
        </w:r>
        <w:r w:rsidR="00654372" w:rsidDel="00C63315">
          <w:rPr>
            <w:rFonts w:cs="Times New Roman"/>
          </w:rPr>
          <w:delText>However, they differ in an important characteristic</w:delText>
        </w:r>
      </w:del>
      <w:ins w:id="170" w:author="Aline Richter" w:date="2021-04-28T17:02:00Z">
        <w:del w:id="171" w:author="Bruno Eleres" w:date="2021-05-03T11:06:00Z">
          <w:r w:rsidR="00910A7B" w:rsidDel="00C63315">
            <w:rPr>
              <w:rFonts w:cs="Times New Roman"/>
            </w:rPr>
            <w:delText>,</w:delText>
          </w:r>
        </w:del>
      </w:ins>
      <w:del w:id="172" w:author="Bruno Eleres" w:date="2021-05-03T11:06:00Z">
        <w:r w:rsidR="001F7C6E" w:rsidDel="00C63315">
          <w:rPr>
            <w:rFonts w:cs="Times New Roman"/>
          </w:rPr>
          <w:delText>. W</w:delText>
        </w:r>
      </w:del>
      <w:ins w:id="173" w:author="Aline Richter" w:date="2021-04-28T17:02:00Z">
        <w:del w:id="174" w:author="Bruno Eleres" w:date="2021-05-03T11:06:00Z">
          <w:r w:rsidR="00910A7B" w:rsidDel="00C63315">
            <w:rPr>
              <w:rFonts w:cs="Times New Roman"/>
            </w:rPr>
            <w:delText xml:space="preserve"> w</w:delText>
          </w:r>
        </w:del>
      </w:ins>
      <w:del w:id="175" w:author="Bruno Eleres" w:date="2021-05-03T11:06:00Z">
        <w:r w:rsidR="00654372" w:rsidDel="00C63315">
          <w:rPr>
            <w:rFonts w:cs="Times New Roman"/>
          </w:rPr>
          <w:delText xml:space="preserve">hile </w:delText>
        </w:r>
        <w:r w:rsidR="004C3E68" w:rsidDel="00C63315">
          <w:rPr>
            <w:rFonts w:cs="Times New Roman"/>
          </w:rPr>
          <w:delText xml:space="preserve">certain groups, </w:delText>
        </w:r>
        <w:r w:rsidR="00D23C42" w:rsidDel="00C63315">
          <w:rPr>
            <w:rFonts w:cs="Times New Roman"/>
          </w:rPr>
          <w:delText xml:space="preserve">present </w:delText>
        </w:r>
      </w:del>
      <w:ins w:id="176" w:author="Aline Richter" w:date="2021-04-28T17:06:00Z">
        <w:del w:id="177" w:author="Bruno Eleres" w:date="2021-05-03T11:06:00Z">
          <w:r w:rsidR="00910A7B" w:rsidDel="00C63315">
            <w:rPr>
              <w:rFonts w:cs="Times New Roman"/>
            </w:rPr>
            <w:delText xml:space="preserve">robust </w:delText>
          </w:r>
        </w:del>
      </w:ins>
      <w:del w:id="178" w:author="Bruno Eleres" w:date="2021-05-03T11:06:00Z">
        <w:r w:rsidR="00D23C42" w:rsidDel="00C63315">
          <w:rPr>
            <w:rFonts w:cs="Times New Roman"/>
          </w:rPr>
          <w:delText>comprehensive phylogenies</w:delText>
        </w:r>
        <w:r w:rsidR="00654372" w:rsidDel="00C63315">
          <w:rPr>
            <w:rFonts w:cs="Times New Roman"/>
          </w:rPr>
          <w:delText xml:space="preserve"> </w:delText>
        </w:r>
      </w:del>
      <w:ins w:id="179" w:author="Aline Richter" w:date="2021-04-28T17:03:00Z">
        <w:del w:id="180" w:author="Bruno Eleres" w:date="2021-05-03T11:06:00Z">
          <w:r w:rsidR="00910A7B" w:rsidDel="00C63315">
            <w:rPr>
              <w:rFonts w:cs="Times New Roman"/>
            </w:rPr>
            <w:delText>that comprise</w:delText>
          </w:r>
        </w:del>
        <w:del w:id="181" w:author="Bruno Eleres" w:date="2021-05-02T16:54:00Z">
          <w:r w:rsidR="00910A7B" w:rsidDel="00BF055F">
            <w:rPr>
              <w:rFonts w:cs="Times New Roman"/>
            </w:rPr>
            <w:delText>s</w:delText>
          </w:r>
        </w:del>
        <w:del w:id="182" w:author="Bruno Eleres" w:date="2021-05-03T11:06:00Z">
          <w:r w:rsidR="00910A7B" w:rsidDel="00C63315">
            <w:rPr>
              <w:rFonts w:cs="Times New Roman"/>
            </w:rPr>
            <w:delText xml:space="preserve"> </w:delText>
          </w:r>
        </w:del>
      </w:ins>
      <w:del w:id="183" w:author="Bruno Eleres" w:date="2021-05-03T11:06:00Z">
        <w:r w:rsidR="00654372" w:rsidDel="00C63315">
          <w:rPr>
            <w:rFonts w:cs="Times New Roman"/>
          </w:rPr>
          <w:delText>includ</w:delText>
        </w:r>
        <w:r w:rsidR="00280681" w:rsidDel="00C63315">
          <w:rPr>
            <w:rFonts w:cs="Times New Roman"/>
          </w:rPr>
          <w:delText>ing</w:delText>
        </w:r>
        <w:r w:rsidR="00654372" w:rsidDel="00C63315">
          <w:rPr>
            <w:rFonts w:cs="Times New Roman"/>
          </w:rPr>
          <w:delText xml:space="preserve"> all </w:delText>
        </w:r>
        <w:r w:rsidR="00B46919" w:rsidDel="00C63315">
          <w:rPr>
            <w:rFonts w:cs="Times New Roman"/>
          </w:rPr>
          <w:delText>known</w:delText>
        </w:r>
        <w:r w:rsidR="00654372" w:rsidDel="00C63315">
          <w:rPr>
            <w:rFonts w:cs="Times New Roman"/>
          </w:rPr>
          <w:delText xml:space="preserve"> species</w:delText>
        </w:r>
        <w:r w:rsidR="00280681" w:rsidDel="00C63315">
          <w:rPr>
            <w:rFonts w:cs="Times New Roman"/>
          </w:rPr>
          <w:delText xml:space="preserve"> (e.g. birds)</w:delText>
        </w:r>
        <w:r w:rsidR="00654372" w:rsidDel="00C63315">
          <w:rPr>
            <w:rFonts w:cs="Times New Roman"/>
          </w:rPr>
          <w:delText xml:space="preserve">, other groups, like fishes, </w:delText>
        </w:r>
      </w:del>
      <w:del w:id="184" w:author="Aline Richter" w:date="2021-04-28T17:03:00Z">
        <w:r w:rsidR="00654372" w:rsidDel="00910A7B">
          <w:rPr>
            <w:rFonts w:cs="Times New Roman"/>
          </w:rPr>
          <w:delText xml:space="preserve">species </w:delText>
        </w:r>
      </w:del>
      <w:ins w:id="185" w:author="Aline Richter" w:date="2021-04-28T17:03:00Z">
        <w:del w:id="186" w:author="Bruno Eleres" w:date="2021-05-03T11:06:00Z">
          <w:r w:rsidR="00910A7B" w:rsidDel="00F20BD3">
            <w:rPr>
              <w:rFonts w:cs="Times New Roman"/>
            </w:rPr>
            <w:delText xml:space="preserve">have </w:delText>
          </w:r>
        </w:del>
      </w:ins>
      <w:ins w:id="187" w:author="Bruno Eleres" w:date="2021-05-03T11:06:00Z">
        <w:r w:rsidR="00F20BD3">
          <w:rPr>
            <w:rFonts w:cs="Times New Roman"/>
          </w:rPr>
          <w:t>several</w:t>
        </w:r>
      </w:ins>
      <w:ins w:id="188" w:author="Aline Richter" w:date="2021-04-28T17:03:00Z">
        <w:del w:id="189" w:author="Bruno Eleres" w:date="2021-05-03T11:06:00Z">
          <w:r w:rsidR="00910A7B" w:rsidDel="00F20BD3">
            <w:rPr>
              <w:rFonts w:cs="Times New Roman"/>
            </w:rPr>
            <w:delText xml:space="preserve">a </w:delText>
          </w:r>
        </w:del>
      </w:ins>
      <w:ins w:id="190" w:author="Aline Richter" w:date="2021-04-28T17:05:00Z">
        <w:del w:id="191" w:author="Bruno Eleres" w:date="2021-05-03T11:06:00Z">
          <w:r w:rsidR="00910A7B" w:rsidDel="00F20BD3">
            <w:rPr>
              <w:rFonts w:cs="Times New Roman"/>
            </w:rPr>
            <w:delText>lot</w:delText>
          </w:r>
        </w:del>
      </w:ins>
      <w:ins w:id="192" w:author="Aline Richter" w:date="2021-04-28T17:03:00Z">
        <w:del w:id="193" w:author="Bruno Eleres" w:date="2021-05-03T11:06:00Z">
          <w:r w:rsidR="00910A7B" w:rsidDel="00F20BD3">
            <w:rPr>
              <w:rFonts w:cs="Times New Roman"/>
            </w:rPr>
            <w:delText xml:space="preserve"> of</w:delText>
          </w:r>
        </w:del>
        <w:r w:rsidR="00910A7B">
          <w:rPr>
            <w:rFonts w:cs="Times New Roman"/>
          </w:rPr>
          <w:t xml:space="preserve"> </w:t>
        </w:r>
      </w:ins>
      <w:ins w:id="194" w:author="Aline Richter" w:date="2021-04-28T17:04:00Z">
        <w:r w:rsidR="00910A7B">
          <w:rPr>
            <w:rFonts w:cs="Times New Roman"/>
          </w:rPr>
          <w:t xml:space="preserve">issues </w:t>
        </w:r>
      </w:ins>
      <w:ins w:id="195" w:author="Bruno Eleres" w:date="2021-05-03T11:06:00Z">
        <w:r w:rsidR="00F20BD3">
          <w:rPr>
            <w:rFonts w:cs="Times New Roman"/>
          </w:rPr>
          <w:t>related to</w:t>
        </w:r>
      </w:ins>
      <w:ins w:id="196" w:author="Aline Richter" w:date="2021-04-28T17:04:00Z">
        <w:del w:id="197" w:author="Bruno Eleres" w:date="2021-05-03T11:06:00Z">
          <w:r w:rsidR="00910A7B" w:rsidDel="00F20BD3">
            <w:rPr>
              <w:rFonts w:cs="Times New Roman"/>
            </w:rPr>
            <w:delText>in relation with the</w:delText>
          </w:r>
        </w:del>
      </w:ins>
      <w:ins w:id="198" w:author="Aline Richter" w:date="2021-04-28T17:06:00Z">
        <w:r w:rsidR="00910A7B">
          <w:rPr>
            <w:rFonts w:cs="Times New Roman"/>
          </w:rPr>
          <w:t xml:space="preserve"> </w:t>
        </w:r>
      </w:ins>
      <w:ins w:id="199" w:author="Bruno Eleres" w:date="2021-05-03T11:06:00Z">
        <w:r w:rsidR="00F20BD3">
          <w:rPr>
            <w:rFonts w:cs="Times New Roman"/>
          </w:rPr>
          <w:t xml:space="preserve">the </w:t>
        </w:r>
      </w:ins>
      <w:ins w:id="200" w:author="Aline Richter" w:date="2021-04-28T17:07:00Z">
        <w:r w:rsidR="00910A7B">
          <w:rPr>
            <w:rFonts w:cs="Times New Roman"/>
          </w:rPr>
          <w:t>taxonomic</w:t>
        </w:r>
      </w:ins>
      <w:ins w:id="201" w:author="Aline Richter" w:date="2021-04-28T17:06:00Z">
        <w:r w:rsidR="00910A7B">
          <w:rPr>
            <w:rFonts w:cs="Times New Roman"/>
          </w:rPr>
          <w:t xml:space="preserve"> </w:t>
        </w:r>
      </w:ins>
      <w:ins w:id="202" w:author="Aline Richter" w:date="2021-04-28T17:08:00Z">
        <w:r w:rsidR="00910A7B">
          <w:rPr>
            <w:rFonts w:cs="Times New Roman"/>
          </w:rPr>
          <w:t>position</w:t>
        </w:r>
      </w:ins>
      <w:ins w:id="203" w:author="Aline Richter" w:date="2021-04-28T17:06:00Z">
        <w:r w:rsidR="00910A7B">
          <w:rPr>
            <w:rFonts w:cs="Times New Roman"/>
          </w:rPr>
          <w:t xml:space="preserve"> </w:t>
        </w:r>
      </w:ins>
      <w:ins w:id="204" w:author="Bruno Eleres" w:date="2021-05-03T11:06:00Z">
        <w:r w:rsidR="00550C94">
          <w:rPr>
            <w:rFonts w:cs="Times New Roman"/>
          </w:rPr>
          <w:t xml:space="preserve">of some clades </w:t>
        </w:r>
      </w:ins>
      <w:ins w:id="205" w:author="Aline Richter" w:date="2021-04-28T17:06:00Z">
        <w:r w:rsidR="00910A7B">
          <w:rPr>
            <w:rFonts w:cs="Times New Roman"/>
          </w:rPr>
          <w:t>(e</w:t>
        </w:r>
      </w:ins>
      <w:ins w:id="206" w:author="Bruno Eleres" w:date="2021-05-03T11:06:00Z">
        <w:r w:rsidR="00F20BD3">
          <w:rPr>
            <w:rFonts w:cs="Times New Roman"/>
          </w:rPr>
          <w:t>.</w:t>
        </w:r>
      </w:ins>
      <w:ins w:id="207" w:author="Aline Richter" w:date="2021-04-28T17:06:00Z">
        <w:r w:rsidR="00910A7B">
          <w:rPr>
            <w:rFonts w:cs="Times New Roman"/>
          </w:rPr>
          <w:t>g.</w:t>
        </w:r>
      </w:ins>
      <w:ins w:id="208" w:author="Bruno Eleres" w:date="2021-05-03T11:07:00Z">
        <w:r w:rsidR="00550C94">
          <w:rPr>
            <w:rFonts w:cs="Times New Roman"/>
          </w:rPr>
          <w:t>,</w:t>
        </w:r>
      </w:ins>
      <w:ins w:id="209" w:author="Aline Richter" w:date="2021-04-28T17:06:00Z">
        <w:r w:rsidR="00910A7B">
          <w:rPr>
            <w:rFonts w:cs="Times New Roman"/>
          </w:rPr>
          <w:t xml:space="preserve"> non-monoph</w:t>
        </w:r>
      </w:ins>
      <w:ins w:id="210" w:author="Aline Richter" w:date="2021-04-28T17:07:00Z">
        <w:r w:rsidR="00910A7B">
          <w:rPr>
            <w:rFonts w:cs="Times New Roman"/>
          </w:rPr>
          <w:t>y</w:t>
        </w:r>
      </w:ins>
      <w:ins w:id="211" w:author="Aline Richter" w:date="2021-04-28T17:06:00Z">
        <w:r w:rsidR="00910A7B">
          <w:rPr>
            <w:rFonts w:cs="Times New Roman"/>
          </w:rPr>
          <w:t>l</w:t>
        </w:r>
      </w:ins>
      <w:ins w:id="212" w:author="Aline Richter" w:date="2021-04-28T17:07:00Z">
        <w:r w:rsidR="00910A7B">
          <w:rPr>
            <w:rFonts w:cs="Times New Roman"/>
          </w:rPr>
          <w:t>etic groups</w:t>
        </w:r>
      </w:ins>
      <w:ins w:id="213" w:author="Aline Richter" w:date="2021-04-28T17:06:00Z">
        <w:r w:rsidR="00910A7B">
          <w:rPr>
            <w:rFonts w:cs="Times New Roman"/>
          </w:rPr>
          <w:t xml:space="preserve">) </w:t>
        </w:r>
      </w:ins>
      <w:ins w:id="214" w:author="Aline Richter" w:date="2021-04-28T17:08:00Z">
        <w:r w:rsidR="00910A7B">
          <w:rPr>
            <w:rFonts w:cs="Times New Roman"/>
          </w:rPr>
          <w:t xml:space="preserve">and </w:t>
        </w:r>
      </w:ins>
      <w:ins w:id="215" w:author="Bruno Eleres" w:date="2021-05-03T11:07:00Z">
        <w:r w:rsidR="00550C94">
          <w:rPr>
            <w:rFonts w:cs="Times New Roman"/>
          </w:rPr>
          <w:t>the lack</w:t>
        </w:r>
      </w:ins>
      <w:del w:id="216" w:author="Aline Richter" w:date="2021-04-28T17:08:00Z">
        <w:r w:rsidR="00654372" w:rsidDel="00910A7B">
          <w:rPr>
            <w:rFonts w:cs="Times New Roman"/>
          </w:rPr>
          <w:delText xml:space="preserve">are </w:delText>
        </w:r>
      </w:del>
      <w:del w:id="217" w:author="Bruno Eleres" w:date="2021-05-03T11:07:00Z">
        <w:r w:rsidR="00D23C42" w:rsidDel="00550C94">
          <w:rPr>
            <w:rFonts w:cs="Times New Roman"/>
          </w:rPr>
          <w:delText>absen</w:delText>
        </w:r>
      </w:del>
      <w:ins w:id="218" w:author="Aline Richter" w:date="2021-04-28T17:09:00Z">
        <w:del w:id="219" w:author="Bruno Eleres" w:date="2021-05-03T11:07:00Z">
          <w:r w:rsidR="00910A7B" w:rsidDel="00550C94">
            <w:rPr>
              <w:rFonts w:cs="Times New Roman"/>
            </w:rPr>
            <w:delText>ce</w:delText>
          </w:r>
        </w:del>
        <w:r w:rsidR="00910A7B">
          <w:rPr>
            <w:rFonts w:cs="Times New Roman"/>
          </w:rPr>
          <w:t xml:space="preserve"> of </w:t>
        </w:r>
      </w:ins>
      <w:del w:id="220" w:author="Aline Richter" w:date="2021-04-28T17:09:00Z">
        <w:r w:rsidR="00D23C42" w:rsidDel="00910A7B">
          <w:rPr>
            <w:rFonts w:cs="Times New Roman"/>
          </w:rPr>
          <w:delText xml:space="preserve">t </w:delText>
        </w:r>
        <w:r w:rsidR="00654372" w:rsidDel="00910A7B">
          <w:rPr>
            <w:rFonts w:cs="Times New Roman"/>
          </w:rPr>
          <w:delText>in</w:delText>
        </w:r>
      </w:del>
      <w:ins w:id="221" w:author="Aline Richter" w:date="2021-04-28T17:09:00Z">
        <w:r w:rsidR="00910A7B">
          <w:rPr>
            <w:rFonts w:cs="Times New Roman"/>
          </w:rPr>
          <w:t xml:space="preserve">species </w:t>
        </w:r>
      </w:ins>
      <w:ins w:id="222" w:author="Bruno Eleres" w:date="2021-05-03T11:07:00Z">
        <w:r w:rsidR="00550C94">
          <w:rPr>
            <w:rFonts w:cs="Times New Roman"/>
          </w:rPr>
          <w:t>representativeness</w:t>
        </w:r>
      </w:ins>
      <w:ins w:id="223" w:author="Aline Richter" w:date="2021-04-28T17:09:00Z">
        <w:del w:id="224" w:author="Bruno Eleres" w:date="2021-05-03T11:07:00Z">
          <w:r w:rsidR="00910A7B" w:rsidDel="00550C94">
            <w:rPr>
              <w:rFonts w:cs="Times New Roman"/>
            </w:rPr>
            <w:delText>for</w:delText>
          </w:r>
        </w:del>
      </w:ins>
      <w:del w:id="225" w:author="Bruno Eleres" w:date="2021-05-03T11:07:00Z">
        <w:r w:rsidR="00654372" w:rsidDel="00550C94">
          <w:rPr>
            <w:rFonts w:cs="Times New Roman"/>
          </w:rPr>
          <w:delText xml:space="preserve"> the most </w:delText>
        </w:r>
        <w:r w:rsidR="00AD3DA1" w:rsidDel="00550C94">
          <w:rPr>
            <w:rFonts w:cs="Times New Roman"/>
          </w:rPr>
          <w:delText xml:space="preserve">comprehensive </w:delText>
        </w:r>
        <w:r w:rsidR="00654372" w:rsidDel="00550C94">
          <w:rPr>
            <w:rFonts w:cs="Times New Roman"/>
          </w:rPr>
          <w:delText>phylogeny available</w:delText>
        </w:r>
      </w:del>
      <w:r w:rsidR="00654372">
        <w:rPr>
          <w:rFonts w:cs="Times New Roman"/>
        </w:rPr>
        <w:t>.</w:t>
      </w:r>
      <w:r w:rsidR="007D0784">
        <w:rPr>
          <w:rFonts w:cs="Times New Roman"/>
        </w:rPr>
        <w:t xml:space="preserve"> </w:t>
      </w:r>
      <w:del w:id="226" w:author="Aline Richter" w:date="2021-04-28T17:10:00Z">
        <w:r w:rsidR="007D0784" w:rsidDel="00910A7B">
          <w:rPr>
            <w:rFonts w:cs="Times New Roman"/>
          </w:rPr>
          <w:delText xml:space="preserve">This </w:delText>
        </w:r>
      </w:del>
      <w:ins w:id="227" w:author="Aline Richter" w:date="2021-04-28T17:10:00Z">
        <w:r w:rsidR="00910A7B">
          <w:rPr>
            <w:rFonts w:cs="Times New Roman"/>
          </w:rPr>
          <w:t>The la</w:t>
        </w:r>
      </w:ins>
      <w:ins w:id="228" w:author="Bruno Eleres" w:date="2021-05-03T11:10:00Z">
        <w:r w:rsidR="00CE5482">
          <w:rPr>
            <w:rFonts w:cs="Times New Roman"/>
          </w:rPr>
          <w:t>tter</w:t>
        </w:r>
      </w:ins>
      <w:ins w:id="229" w:author="Aline Richter" w:date="2021-04-28T17:10:00Z">
        <w:del w:id="230" w:author="Bruno Eleres" w:date="2021-05-03T11:10:00Z">
          <w:r w:rsidR="00910A7B" w:rsidDel="00CE5482">
            <w:rPr>
              <w:rFonts w:cs="Times New Roman"/>
            </w:rPr>
            <w:delText>st</w:delText>
          </w:r>
        </w:del>
        <w:r w:rsidR="00910A7B">
          <w:rPr>
            <w:rFonts w:cs="Times New Roman"/>
          </w:rPr>
          <w:t xml:space="preserve"> issue </w:t>
        </w:r>
      </w:ins>
      <w:ins w:id="231" w:author="Bruno Eleres" w:date="2021-05-03T11:11:00Z">
        <w:r w:rsidR="00A5632F">
          <w:rPr>
            <w:rFonts w:cs="Times New Roman"/>
          </w:rPr>
          <w:t>hampers</w:t>
        </w:r>
      </w:ins>
      <w:ins w:id="232" w:author="Bruno Eleres" w:date="2021-05-03T11:10:00Z">
        <w:r w:rsidR="00D25CD2">
          <w:rPr>
            <w:rFonts w:cs="Times New Roman"/>
          </w:rPr>
          <w:t xml:space="preserve"> </w:t>
        </w:r>
      </w:ins>
      <w:ins w:id="233" w:author="Bruno Eleres" w:date="2021-05-03T11:15:00Z">
        <w:r w:rsidR="00FE54B9">
          <w:rPr>
            <w:rFonts w:cs="Times New Roman"/>
          </w:rPr>
          <w:t xml:space="preserve">answering </w:t>
        </w:r>
        <w:r w:rsidR="009544D7">
          <w:rPr>
            <w:rFonts w:cs="Times New Roman"/>
          </w:rPr>
          <w:t>some questions on the ecology and evol</w:t>
        </w:r>
      </w:ins>
      <w:ins w:id="234" w:author="Bruno Eleres" w:date="2021-05-03T11:16:00Z">
        <w:r w:rsidR="009544D7">
          <w:rPr>
            <w:rFonts w:cs="Times New Roman"/>
          </w:rPr>
          <w:t>ution of bony fishes</w:t>
        </w:r>
        <w:r w:rsidR="00031266">
          <w:rPr>
            <w:rFonts w:cs="Times New Roman"/>
          </w:rPr>
          <w:t xml:space="preserve"> by </w:t>
        </w:r>
      </w:ins>
      <w:ins w:id="235" w:author="Bruno Eleres" w:date="2021-05-03T11:19:00Z">
        <w:r w:rsidR="00CE3BE4">
          <w:rPr>
            <w:rFonts w:cs="Times New Roman"/>
          </w:rPr>
          <w:t>generating</w:t>
        </w:r>
      </w:ins>
      <w:ins w:id="236" w:author="Bruno Eleres" w:date="2021-05-03T11:17:00Z">
        <w:r w:rsidR="00064900">
          <w:rPr>
            <w:rFonts w:cs="Times New Roman"/>
          </w:rPr>
          <w:t xml:space="preserve"> </w:t>
        </w:r>
      </w:ins>
      <w:ins w:id="237" w:author="Bruno Eleres" w:date="2021-05-03T11:18:00Z">
        <w:r w:rsidR="00064900">
          <w:rPr>
            <w:rFonts w:cs="Times New Roman"/>
          </w:rPr>
          <w:t xml:space="preserve">inaccuracy </w:t>
        </w:r>
        <w:r w:rsidR="00D54421">
          <w:rPr>
            <w:rFonts w:cs="Times New Roman"/>
          </w:rPr>
          <w:t xml:space="preserve">to </w:t>
        </w:r>
      </w:ins>
      <w:del w:id="238" w:author="Bruno Eleres" w:date="2021-05-03T11:10:00Z">
        <w:r w:rsidR="001F65BB" w:rsidDel="00D25CD2">
          <w:rPr>
            <w:rFonts w:cs="Times New Roman"/>
          </w:rPr>
          <w:delText>imposes</w:delText>
        </w:r>
        <w:r w:rsidR="007D0784" w:rsidDel="00D25CD2">
          <w:rPr>
            <w:rFonts w:cs="Times New Roman"/>
          </w:rPr>
          <w:delText xml:space="preserve"> a problem</w:delText>
        </w:r>
      </w:del>
      <w:ins w:id="239" w:author="Aline Richter" w:date="2021-04-28T17:13:00Z">
        <w:del w:id="240" w:author="Bruno Eleres" w:date="2021-05-03T11:09:00Z">
          <w:r w:rsidR="001D4CA7" w:rsidDel="00B60FF3">
            <w:rPr>
              <w:rFonts w:cs="Times New Roman"/>
            </w:rPr>
            <w:delText>,</w:delText>
          </w:r>
        </w:del>
      </w:ins>
      <w:del w:id="241" w:author="Bruno Eleres" w:date="2021-05-03T11:10:00Z">
        <w:r w:rsidR="007D0784" w:rsidDel="00D25CD2">
          <w:rPr>
            <w:rFonts w:cs="Times New Roman"/>
          </w:rPr>
          <w:delText xml:space="preserve"> since the lack of species</w:delText>
        </w:r>
        <w:r w:rsidR="00140823" w:rsidDel="00D25CD2">
          <w:rPr>
            <w:rFonts w:cs="Times New Roman"/>
          </w:rPr>
          <w:delText xml:space="preserve"> </w:delText>
        </w:r>
        <w:r w:rsidR="00A61FF5" w:rsidDel="00D25CD2">
          <w:rPr>
            <w:rFonts w:cs="Times New Roman"/>
          </w:rPr>
          <w:delText xml:space="preserve">in the phylogeny </w:delText>
        </w:r>
        <w:r w:rsidR="008945C6" w:rsidDel="00D25CD2">
          <w:rPr>
            <w:rFonts w:cs="Times New Roman"/>
          </w:rPr>
          <w:delText xml:space="preserve">affect </w:delText>
        </w:r>
      </w:del>
      <w:del w:id="242" w:author="Bruno Eleres" w:date="2021-05-03T11:19:00Z">
        <w:r w:rsidR="001F7C6E" w:rsidDel="00CE3BE4">
          <w:rPr>
            <w:rFonts w:cs="Times New Roman"/>
          </w:rPr>
          <w:delText xml:space="preserve">the </w:delText>
        </w:r>
        <w:r w:rsidR="008945C6" w:rsidDel="00CE3BE4">
          <w:rPr>
            <w:rFonts w:cs="Times New Roman"/>
          </w:rPr>
          <w:delText xml:space="preserve">calculation of metrics </w:delText>
        </w:r>
        <w:r w:rsidR="00841D38" w:rsidDel="00CE3BE4">
          <w:rPr>
            <w:rFonts w:cs="Times New Roman"/>
          </w:rPr>
          <w:delText xml:space="preserve">that indicates </w:delText>
        </w:r>
        <w:r w:rsidR="001F65BB" w:rsidDel="00CE3BE4">
          <w:rPr>
            <w:rFonts w:cs="Times New Roman"/>
          </w:rPr>
          <w:delText>evolutionary process (</w:delText>
        </w:r>
        <w:r w:rsidR="001F65BB" w:rsidRPr="008945C6" w:rsidDel="00CE3BE4">
          <w:rPr>
            <w:rFonts w:cs="Times New Roman"/>
            <w:i/>
          </w:rPr>
          <w:delText>e.g.</w:delText>
        </w:r>
        <w:r w:rsidR="001F65BB" w:rsidDel="00CE3BE4">
          <w:rPr>
            <w:rFonts w:cs="Times New Roman"/>
          </w:rPr>
          <w:delText xml:space="preserve"> diversification</w:delText>
        </w:r>
        <w:r w:rsidR="00D62852" w:rsidDel="00CE3BE4">
          <w:rPr>
            <w:rFonts w:cs="Times New Roman"/>
          </w:rPr>
          <w:delText xml:space="preserve"> measures</w:delText>
        </w:r>
        <w:r w:rsidR="001F65BB" w:rsidDel="00CE3BE4">
          <w:rPr>
            <w:rFonts w:cs="Times New Roman"/>
          </w:rPr>
          <w:delText xml:space="preserve">), generate inaccurate </w:delText>
        </w:r>
      </w:del>
      <w:r w:rsidR="001F65BB">
        <w:rPr>
          <w:rFonts w:cs="Times New Roman"/>
        </w:rPr>
        <w:t>estimates of phylogenetic signal</w:t>
      </w:r>
      <w:ins w:id="243" w:author="Bruno Eleres" w:date="2021-05-03T11:20:00Z">
        <w:r w:rsidR="00221549">
          <w:rPr>
            <w:rFonts w:cs="Times New Roman"/>
          </w:rPr>
          <w:t>, trait evolution, and phylogenetic diversity</w:t>
        </w:r>
      </w:ins>
      <w:r w:rsidR="00D62852">
        <w:rPr>
          <w:rFonts w:cs="Times New Roman"/>
        </w:rPr>
        <w:t xml:space="preserve"> (Seger et al. 2010</w:t>
      </w:r>
      <w:ins w:id="244" w:author="Bruno Eleres" w:date="2021-05-03T11:21:00Z">
        <w:r w:rsidR="00221549">
          <w:rPr>
            <w:rFonts w:cs="Times New Roman"/>
          </w:rPr>
          <w:t xml:space="preserve">, </w:t>
        </w:r>
      </w:ins>
      <w:del w:id="245" w:author="Bruno Eleres" w:date="2021-05-03T11:21:00Z">
        <w:r w:rsidR="00D62852" w:rsidDel="00221549">
          <w:rPr>
            <w:rFonts w:cs="Times New Roman"/>
          </w:rPr>
          <w:delText>)</w:delText>
        </w:r>
      </w:del>
      <w:del w:id="246" w:author="Bruno Eleres" w:date="2021-05-03T11:20:00Z">
        <w:r w:rsidR="00ED4CF4" w:rsidDel="00221549">
          <w:rPr>
            <w:rFonts w:cs="Times New Roman"/>
          </w:rPr>
          <w:delText xml:space="preserve">, </w:delText>
        </w:r>
        <w:r w:rsidR="001F65BB" w:rsidDel="00221549">
          <w:rPr>
            <w:rFonts w:cs="Times New Roman"/>
          </w:rPr>
          <w:delText>trait evolution</w:delText>
        </w:r>
      </w:del>
      <w:del w:id="247" w:author="Bruno Eleres" w:date="2021-05-03T11:21:00Z">
        <w:r w:rsidR="009341A4" w:rsidDel="00221549">
          <w:rPr>
            <w:rFonts w:cs="Times New Roman"/>
          </w:rPr>
          <w:delText xml:space="preserve"> </w:delText>
        </w:r>
      </w:del>
      <w:r w:rsidR="009341A4">
        <w:rPr>
          <w:rFonts w:cs="Times New Roman"/>
        </w:rPr>
        <w:fldChar w:fldCharType="begin" w:fldLock="1"/>
      </w:r>
      <w:r w:rsidR="00D51236">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Coop, &amp; Ralph, 2012)","plainTextFormattedCitation":"(Boettiger, Coop, &amp; Ralph, 2012)","previouslyFormattedCitation":"(Boettiger, Coop, &amp; Ralph, 2012)"},"properties":{"noteIndex":0},"schema":"https://github.com/citation-style-language/schema/raw/master/csl-citation.json"}</w:instrText>
      </w:r>
      <w:r w:rsidR="009341A4">
        <w:rPr>
          <w:rFonts w:cs="Times New Roman"/>
        </w:rPr>
        <w:fldChar w:fldCharType="separate"/>
      </w:r>
      <w:del w:id="248" w:author="Bruno Eleres" w:date="2021-05-03T11:21:00Z">
        <w:r w:rsidR="00D51236" w:rsidRPr="00D51236" w:rsidDel="00221549">
          <w:rPr>
            <w:rFonts w:cs="Times New Roman"/>
            <w:noProof/>
          </w:rPr>
          <w:delText>(</w:delText>
        </w:r>
      </w:del>
      <w:r w:rsidR="00D51236" w:rsidRPr="00D51236">
        <w:rPr>
          <w:rFonts w:cs="Times New Roman"/>
          <w:noProof/>
        </w:rPr>
        <w:t>Boettiger, Coop, &amp; Ralph, 2012)</w:t>
      </w:r>
      <w:r w:rsidR="009341A4">
        <w:rPr>
          <w:rFonts w:cs="Times New Roman"/>
        </w:rPr>
        <w:fldChar w:fldCharType="end"/>
      </w:r>
      <w:r w:rsidR="001F65BB">
        <w:rPr>
          <w:rFonts w:cs="Times New Roman"/>
        </w:rPr>
        <w:t xml:space="preserve">, </w:t>
      </w:r>
      <w:del w:id="249" w:author="Bruno Eleres" w:date="2021-05-03T11:19:00Z">
        <w:r w:rsidR="00337ED6" w:rsidDel="00C718E4">
          <w:rPr>
            <w:rFonts w:cs="Times New Roman"/>
          </w:rPr>
          <w:delText xml:space="preserve">underestimate </w:delText>
        </w:r>
      </w:del>
      <w:del w:id="250" w:author="Bruno Eleres" w:date="2021-05-03T11:21:00Z">
        <w:r w:rsidR="00910895" w:rsidDel="00221549">
          <w:rPr>
            <w:rFonts w:cs="Times New Roman"/>
          </w:rPr>
          <w:delText xml:space="preserve">phylogenetic diversity in local communities, </w:delText>
        </w:r>
      </w:del>
      <w:r w:rsidR="001F65BB">
        <w:rPr>
          <w:rFonts w:cs="Times New Roman"/>
        </w:rPr>
        <w:t>or even imped</w:t>
      </w:r>
      <w:ins w:id="251" w:author="Bruno Eleres" w:date="2021-05-03T11:19:00Z">
        <w:r w:rsidR="00C718E4">
          <w:rPr>
            <w:rFonts w:cs="Times New Roman"/>
          </w:rPr>
          <w:t>ing their calculation</w:t>
        </w:r>
      </w:ins>
      <w:del w:id="252" w:author="Bruno Eleres" w:date="2021-05-03T11:19:00Z">
        <w:r w:rsidR="001F65BB" w:rsidDel="00C718E4">
          <w:rPr>
            <w:rFonts w:cs="Times New Roman"/>
          </w:rPr>
          <w:delText xml:space="preserve">e the realization of an entire </w:delText>
        </w:r>
        <w:r w:rsidR="00D62852" w:rsidDel="00C718E4">
          <w:rPr>
            <w:rFonts w:cs="Times New Roman"/>
          </w:rPr>
          <w:delText>study</w:delText>
        </w:r>
      </w:del>
      <w:r w:rsidR="001F65BB">
        <w:rPr>
          <w:rFonts w:cs="Times New Roman"/>
        </w:rPr>
        <w:t>.</w:t>
      </w:r>
    </w:p>
    <w:p w14:paraId="16C029D7" w14:textId="151ACDEF" w:rsidR="00B43AF4" w:rsidRDefault="00230489" w:rsidP="00346348">
      <w:pPr>
        <w:ind w:firstLine="708"/>
        <w:rPr>
          <w:rFonts w:cs="Times New Roman"/>
        </w:rPr>
      </w:pPr>
      <w:ins w:id="253" w:author="Bruno Eleres" w:date="2021-05-03T11:33:00Z">
        <w:r>
          <w:rPr>
            <w:rFonts w:cs="Times New Roman"/>
          </w:rPr>
          <w:t>A s</w:t>
        </w:r>
      </w:ins>
      <w:ins w:id="254" w:author="Bruno Eleres" w:date="2021-05-03T11:31:00Z">
        <w:r w:rsidR="002E7C26">
          <w:rPr>
            <w:rFonts w:cs="Times New Roman"/>
          </w:rPr>
          <w:t xml:space="preserve">hort-term solution to tackle the </w:t>
        </w:r>
      </w:ins>
      <w:del w:id="255" w:author="Bruno Eleres" w:date="2021-05-03T11:31:00Z">
        <w:r w:rsidR="00421E76" w:rsidDel="00382125">
          <w:rPr>
            <w:rFonts w:cs="Times New Roman"/>
          </w:rPr>
          <w:delText>The</w:delText>
        </w:r>
        <w:r w:rsidR="00AF49DE" w:rsidDel="00382125">
          <w:rPr>
            <w:rFonts w:cs="Times New Roman"/>
          </w:rPr>
          <w:delText xml:space="preserve"> </w:delText>
        </w:r>
        <w:commentRangeStart w:id="256"/>
        <w:r w:rsidR="00AF49DE" w:rsidDel="00382125">
          <w:rPr>
            <w:rFonts w:cs="Times New Roman"/>
          </w:rPr>
          <w:delText xml:space="preserve">lack </w:delText>
        </w:r>
        <w:commentRangeEnd w:id="256"/>
        <w:r w:rsidR="00FA67C3" w:rsidDel="00382125">
          <w:rPr>
            <w:rStyle w:val="Refdecomentrio"/>
          </w:rPr>
          <w:commentReference w:id="256"/>
        </w:r>
        <w:r w:rsidR="005679EB" w:rsidDel="00382125">
          <w:rPr>
            <w:rFonts w:cs="Times New Roman"/>
          </w:rPr>
          <w:delText xml:space="preserve">of phylogenetic information </w:delText>
        </w:r>
        <w:r w:rsidR="001F01F6" w:rsidDel="00382125">
          <w:rPr>
            <w:rFonts w:cs="Times New Roman"/>
          </w:rPr>
          <w:delText>of</w:delText>
        </w:r>
        <w:r w:rsidR="00AD3DA1" w:rsidDel="00382125">
          <w:rPr>
            <w:rFonts w:cs="Times New Roman"/>
          </w:rPr>
          <w:delText xml:space="preserve"> </w:delText>
        </w:r>
        <w:r w:rsidR="001F01F6" w:rsidDel="00382125">
          <w:rPr>
            <w:rFonts w:cs="Times New Roman"/>
          </w:rPr>
          <w:delText>species</w:delText>
        </w:r>
        <w:r w:rsidR="005679EB" w:rsidDel="00382125">
          <w:rPr>
            <w:rFonts w:cs="Times New Roman"/>
          </w:rPr>
          <w:delText>,</w:delText>
        </w:r>
        <w:r w:rsidR="0057144C" w:rsidDel="00382125">
          <w:rPr>
            <w:rFonts w:cs="Times New Roman"/>
          </w:rPr>
          <w:delText xml:space="preserve"> specially from </w:delText>
        </w:r>
        <w:r w:rsidR="00DD6E97" w:rsidDel="00382125">
          <w:rPr>
            <w:rFonts w:cs="Times New Roman"/>
          </w:rPr>
          <w:delText>megadiverse</w:delText>
        </w:r>
        <w:r w:rsidR="006E02D1" w:rsidDel="00382125">
          <w:rPr>
            <w:rFonts w:cs="Times New Roman"/>
          </w:rPr>
          <w:delText xml:space="preserve"> groups</w:delText>
        </w:r>
        <w:r w:rsidR="00DD6E97" w:rsidDel="00382125">
          <w:rPr>
            <w:rFonts w:cs="Times New Roman"/>
          </w:rPr>
          <w:delText xml:space="preserve"> </w:delText>
        </w:r>
        <w:r w:rsidR="00421E76" w:rsidDel="00382125">
          <w:rPr>
            <w:rFonts w:cs="Times New Roman"/>
          </w:rPr>
          <w:delText xml:space="preserve">and understudied regions of the world (e.g. the </w:delText>
        </w:r>
        <w:r w:rsidR="00B66257" w:rsidDel="00382125">
          <w:rPr>
            <w:rFonts w:cs="Times New Roman"/>
          </w:rPr>
          <w:delText>tropics</w:delText>
        </w:r>
        <w:r w:rsidR="00421E76" w:rsidDel="00382125">
          <w:rPr>
            <w:rFonts w:cs="Times New Roman"/>
          </w:rPr>
          <w:delText>),</w:delText>
        </w:r>
        <w:r w:rsidR="005D4498" w:rsidDel="00382125">
          <w:rPr>
            <w:rFonts w:cs="Times New Roman"/>
          </w:rPr>
          <w:delText xml:space="preserve"> is </w:delText>
        </w:r>
        <w:r w:rsidR="009D09EF" w:rsidDel="00382125">
          <w:rPr>
            <w:rFonts w:cs="Times New Roman"/>
          </w:rPr>
          <w:delText xml:space="preserve">one of the components of </w:delText>
        </w:r>
        <w:r w:rsidR="005D4498" w:rsidDel="00382125">
          <w:rPr>
            <w:rFonts w:cs="Times New Roman"/>
          </w:rPr>
          <w:delText xml:space="preserve">a </w:delText>
        </w:r>
        <w:r w:rsidR="00DD6E97" w:rsidDel="00382125">
          <w:rPr>
            <w:rFonts w:cs="Times New Roman"/>
          </w:rPr>
          <w:delText xml:space="preserve">pattern </w:delText>
        </w:r>
        <w:r w:rsidR="005D4498" w:rsidDel="00382125">
          <w:rPr>
            <w:rFonts w:cs="Times New Roman"/>
          </w:rPr>
          <w:delText xml:space="preserve">known as </w:delText>
        </w:r>
      </w:del>
      <w:r w:rsidR="005D4498">
        <w:rPr>
          <w:rFonts w:cs="Times New Roman"/>
        </w:rPr>
        <w:t>Darwinian sho</w:t>
      </w:r>
      <w:r w:rsidR="0033577C">
        <w:rPr>
          <w:rFonts w:cs="Times New Roman"/>
        </w:rPr>
        <w:t>rtfall</w:t>
      </w:r>
      <w:ins w:id="257" w:author="Bruno Eleres" w:date="2021-05-03T11:31:00Z">
        <w:r w:rsidR="00382125">
          <w:rPr>
            <w:rFonts w:cs="Times New Roman"/>
          </w:rPr>
          <w:t xml:space="preserve"> for bony fishes</w:t>
        </w:r>
      </w:ins>
      <w:ins w:id="258" w:author="Bruno Eleres" w:date="2021-05-03T11:33:00Z">
        <w:r w:rsidR="000E3C2C">
          <w:rPr>
            <w:rFonts w:cs="Times New Roman"/>
          </w:rPr>
          <w:t xml:space="preserve"> (</w:t>
        </w:r>
      </w:ins>
      <w:ins w:id="259" w:author="Bruno Eleres" w:date="2021-05-03T11:31:00Z">
        <w:r w:rsidR="00382125">
          <w:rPr>
            <w:rFonts w:cs="Times New Roman"/>
          </w:rPr>
          <w:t>i.e.</w:t>
        </w:r>
      </w:ins>
      <w:ins w:id="260" w:author="Bruno Eleres" w:date="2021-05-03T11:32:00Z">
        <w:r>
          <w:rPr>
            <w:rFonts w:cs="Times New Roman"/>
          </w:rPr>
          <w:t>,</w:t>
        </w:r>
      </w:ins>
      <w:ins w:id="261" w:author="Bruno Eleres" w:date="2021-05-03T11:31:00Z">
        <w:r w:rsidR="00382125">
          <w:rPr>
            <w:rFonts w:cs="Times New Roman"/>
          </w:rPr>
          <w:t xml:space="preserve"> the lack of phylogenetic information for species</w:t>
        </w:r>
      </w:ins>
      <w:ins w:id="262" w:author="Bruno Eleres" w:date="2021-05-03T11:33:00Z">
        <w:r w:rsidR="000E3C2C">
          <w:rPr>
            <w:rFonts w:cs="Times New Roman"/>
          </w:rPr>
          <w:t>)</w:t>
        </w:r>
      </w:ins>
      <w:ins w:id="263" w:author="Bruno Eleres" w:date="2021-05-03T11:31:00Z">
        <w:r w:rsidR="00382125">
          <w:rPr>
            <w:rFonts w:cs="Times New Roman"/>
          </w:rPr>
          <w:t xml:space="preserve"> </w:t>
        </w:r>
      </w:ins>
      <w:ins w:id="264" w:author="Bruno Eleres" w:date="2021-05-03T11:32:00Z">
        <w:r>
          <w:rPr>
            <w:rFonts w:cs="Times New Roman"/>
          </w:rPr>
          <w:t xml:space="preserve">would be coupling </w:t>
        </w:r>
      </w:ins>
      <w:ins w:id="265" w:author="Bruno Eleres" w:date="2021-05-03T11:35:00Z">
        <w:r w:rsidR="00D16E9C">
          <w:rPr>
            <w:rFonts w:cs="Times New Roman"/>
          </w:rPr>
          <w:t xml:space="preserve">the </w:t>
        </w:r>
      </w:ins>
      <w:ins w:id="266" w:author="Bruno Eleres" w:date="2021-05-03T11:33:00Z">
        <w:r w:rsidR="000E3C2C">
          <w:rPr>
            <w:rFonts w:cs="Times New Roman"/>
          </w:rPr>
          <w:t>phylogenetic</w:t>
        </w:r>
      </w:ins>
      <w:ins w:id="267" w:author="Bruno Eleres" w:date="2021-05-03T11:32:00Z">
        <w:r>
          <w:rPr>
            <w:rFonts w:cs="Times New Roman"/>
          </w:rPr>
          <w:t xml:space="preserve"> information with cladistic classification</w:t>
        </w:r>
      </w:ins>
      <w:ins w:id="268" w:author="Bruno Eleres" w:date="2021-05-03T11:35:00Z">
        <w:r w:rsidR="00D16E9C">
          <w:rPr>
            <w:rFonts w:cs="Times New Roman"/>
          </w:rPr>
          <w:t xml:space="preserve"> </w:t>
        </w:r>
      </w:ins>
      <w:ins w:id="269" w:author="Bruno Eleres" w:date="2021-05-03T11:32:00Z">
        <w:r>
          <w:rPr>
            <w:rFonts w:cs="Times New Roman"/>
          </w:rPr>
          <w:t xml:space="preserve">to </w:t>
        </w:r>
      </w:ins>
      <w:ins w:id="270" w:author="Bruno Eleres" w:date="2021-05-03T11:34:00Z">
        <w:r w:rsidR="002B1167">
          <w:rPr>
            <w:rFonts w:cs="Times New Roman"/>
          </w:rPr>
          <w:t>simulate more</w:t>
        </w:r>
      </w:ins>
      <w:ins w:id="271" w:author="Bruno Eleres" w:date="2021-05-03T11:32:00Z">
        <w:r>
          <w:rPr>
            <w:rFonts w:cs="Times New Roman"/>
          </w:rPr>
          <w:t xml:space="preserve"> comprehensive phylogenies </w:t>
        </w:r>
      </w:ins>
      <w:del w:id="272" w:author="Bruno Eleres" w:date="2021-05-03T11:31:00Z">
        <w:r w:rsidR="0033577C" w:rsidDel="00382125">
          <w:rPr>
            <w:rFonts w:cs="Times New Roman"/>
          </w:rPr>
          <w:delText xml:space="preserve"> </w:delText>
        </w:r>
      </w:del>
      <w:r w:rsidR="0033577C">
        <w:rPr>
          <w:rFonts w:cs="Times New Roman"/>
        </w:rPr>
        <w:fldChar w:fldCharType="begin" w:fldLock="1"/>
      </w:r>
      <w:r w:rsidR="00D51236">
        <w:rPr>
          <w:rFonts w:cs="Times New Roman"/>
        </w:rPr>
        <w:instrText>ADDIN CSL_CITATION {"citationItems":[{"id":"ITEM-1","itemData":{"DOI":"10.1016/j.tree.2013.09.003","ISSN":"01695347","PMID":"24091208","abstract":"If we were to describe all the species on Earth and determine their distributions, we would solve the popularly termed 'Linnean' and 'Wallacean' shortfalls in biodiversity conservation. Even so, we would still be hindered by a 'Darwinian shortfall', that is, the lack of relevant phylogenetic information for most organisms. Overall, there are too few comprehensive phylogenies, large uncertainties in the estimation of divergence times, and, most critically, unknown evolutionary models linking phylogenies to relevant ecological traits and life history variation. Here, we discuss these issues and offer suggestions for further research to support evolutionary-based conservation planning. © 2013 Elsevier Ltd.","author":[{"dropping-particle":"","family":"Diniz-Filho","given":"José Alexandre F.","non-dropping-particle":"","parse-names":false,"suffix":""},{"dropping-particle":"","family":"Loyola","given":"Rafael D.","non-dropping-particle":"","parse-names":false,"suffix":""},{"dropping-particle":"","family":"Raia","given":"Pasquale","non-dropping-particle":"","parse-names":false,"suffix":""},{"dropping-particle":"","family":"Mooers","given":"Arne O.","non-dropping-particle":"","parse-names":false,"suffix":""},{"dropping-particle":"","family":"Bini","given":"Luis M.","non-dropping-particle":"","parse-names":false,"suffix":""}],"container-title":"Trends in Ecology and Evolution","id":"ITEM-1","issue":"12","issued":{"date-parts":[["2013"]]},"page":"689-695","title":"Darwinian shortfalls in biodiversity conservation","type":"article-journal","volume":"28"},"uris":["http://www.mendeley.com/documents/?uuid=140ca37e-1283-4644-9ccc-19acb043069a"]}],"mendeley":{"formattedCitation":"(Diniz-Filho, Loyola, Raia, Mooers, &amp; Bini, 2013)","plainTextFormattedCitation":"(Diniz-Filho, Loyola, Raia, Mooers, &amp; Bini, 2013)","previouslyFormattedCitation":"(Diniz-Filho, Loyola, Raia, Mooers, &amp; Bini, 2013)"},"properties":{"noteIndex":0},"schema":"https://github.com/citation-style-language/schema/raw/master/csl-citation.json"}</w:instrText>
      </w:r>
      <w:r w:rsidR="0033577C">
        <w:rPr>
          <w:rFonts w:cs="Times New Roman"/>
        </w:rPr>
        <w:fldChar w:fldCharType="separate"/>
      </w:r>
      <w:r w:rsidR="00D51236" w:rsidRPr="00D51236">
        <w:rPr>
          <w:rFonts w:cs="Times New Roman"/>
          <w:noProof/>
        </w:rPr>
        <w:t>(Diniz-Filho, Loyola, Raia, Mooers, &amp; Bini, 2013)</w:t>
      </w:r>
      <w:r w:rsidR="0033577C">
        <w:rPr>
          <w:rFonts w:cs="Times New Roman"/>
        </w:rPr>
        <w:fldChar w:fldCharType="end"/>
      </w:r>
      <w:r w:rsidR="008166F4">
        <w:rPr>
          <w:rFonts w:cs="Times New Roman"/>
        </w:rPr>
        <w:t>.</w:t>
      </w:r>
      <w:r w:rsidR="008E47BA">
        <w:rPr>
          <w:rFonts w:cs="Times New Roman"/>
        </w:rPr>
        <w:t xml:space="preserve"> </w:t>
      </w:r>
      <w:del w:id="273" w:author="Bruno Eleres" w:date="2021-05-03T11:31:00Z">
        <w:r w:rsidR="00A013DB" w:rsidDel="00382125">
          <w:rPr>
            <w:rFonts w:cs="Times New Roman"/>
          </w:rPr>
          <w:delText>In a</w:delText>
        </w:r>
        <w:r w:rsidR="00DD6E97" w:rsidDel="00382125">
          <w:rPr>
            <w:rFonts w:cs="Times New Roman"/>
          </w:rPr>
          <w:delText>n</w:delText>
        </w:r>
        <w:r w:rsidR="00A013DB" w:rsidDel="00382125">
          <w:rPr>
            <w:rFonts w:cs="Times New Roman"/>
          </w:rPr>
          <w:delText xml:space="preserve"> extensive revision of the components of Darwinian shortfalls, Diniz-Filho et al (2013)</w:delText>
        </w:r>
        <w:r w:rsidR="005679EB" w:rsidDel="00382125">
          <w:rPr>
            <w:rFonts w:cs="Times New Roman"/>
          </w:rPr>
          <w:delText xml:space="preserve"> </w:delText>
        </w:r>
        <w:r w:rsidR="007D0C47" w:rsidDel="00382125">
          <w:rPr>
            <w:rFonts w:cs="Times New Roman"/>
          </w:rPr>
          <w:delText>propose</w:delText>
        </w:r>
      </w:del>
      <w:del w:id="274" w:author="Bruno Eleres" w:date="2021-05-03T11:22:00Z">
        <w:r w:rsidR="007D0C47" w:rsidDel="00200B2D">
          <w:rPr>
            <w:rFonts w:cs="Times New Roman"/>
          </w:rPr>
          <w:delText>s</w:delText>
        </w:r>
      </w:del>
      <w:del w:id="275" w:author="Bruno Eleres" w:date="2021-05-03T11:31:00Z">
        <w:r w:rsidR="007D0C47" w:rsidDel="00382125">
          <w:rPr>
            <w:rFonts w:cs="Times New Roman"/>
          </w:rPr>
          <w:delText xml:space="preserve"> some s</w:delText>
        </w:r>
        <w:r w:rsidR="0075209C" w:rsidDel="00382125">
          <w:rPr>
            <w:rFonts w:cs="Times New Roman"/>
          </w:rPr>
          <w:delText xml:space="preserve">hort-term solutions to tackle this problem. </w:delText>
        </w:r>
      </w:del>
      <w:del w:id="276" w:author="Bruno Eleres" w:date="2021-05-03T11:22:00Z">
        <w:r w:rsidR="00931721" w:rsidDel="00200B2D">
          <w:rPr>
            <w:rFonts w:cs="Times New Roman"/>
          </w:rPr>
          <w:delText>Particularly</w:delText>
        </w:r>
      </w:del>
      <w:del w:id="277" w:author="Bruno Eleres" w:date="2021-05-03T11:33:00Z">
        <w:r w:rsidR="00931721" w:rsidDel="00230489">
          <w:rPr>
            <w:rFonts w:cs="Times New Roman"/>
          </w:rPr>
          <w:delText>, regarding</w:delText>
        </w:r>
      </w:del>
      <w:del w:id="278" w:author="Bruno Eleres" w:date="2021-05-03T11:31:00Z">
        <w:r w:rsidR="00931721" w:rsidDel="00382125">
          <w:rPr>
            <w:rFonts w:cs="Times New Roman"/>
          </w:rPr>
          <w:delText xml:space="preserve"> the lack of phylogenetic information for species</w:delText>
        </w:r>
      </w:del>
      <w:del w:id="279" w:author="Bruno Eleres" w:date="2021-05-03T11:33:00Z">
        <w:r w:rsidR="00FB1A99" w:rsidDel="00230489">
          <w:rPr>
            <w:rFonts w:cs="Times New Roman"/>
          </w:rPr>
          <w:delText>,</w:delText>
        </w:r>
        <w:r w:rsidR="00931721" w:rsidDel="00230489">
          <w:rPr>
            <w:rFonts w:cs="Times New Roman"/>
          </w:rPr>
          <w:delText xml:space="preserve"> the authors </w:delText>
        </w:r>
        <w:r w:rsidR="00DD6E97" w:rsidDel="00230489">
          <w:rPr>
            <w:rFonts w:cs="Times New Roman"/>
          </w:rPr>
          <w:delText>suggest</w:delText>
        </w:r>
      </w:del>
      <w:del w:id="280" w:author="Bruno Eleres" w:date="2021-05-03T11:32:00Z">
        <w:r w:rsidR="00931721" w:rsidDel="00230489">
          <w:rPr>
            <w:rFonts w:cs="Times New Roman"/>
          </w:rPr>
          <w:delText xml:space="preserve"> </w:delText>
        </w:r>
        <w:r w:rsidR="00BA6031" w:rsidDel="00230489">
          <w:rPr>
            <w:rFonts w:cs="Times New Roman"/>
          </w:rPr>
          <w:delText>coupling</w:delText>
        </w:r>
        <w:r w:rsidR="00931721" w:rsidDel="00230489">
          <w:rPr>
            <w:rFonts w:cs="Times New Roman"/>
          </w:rPr>
          <w:delText xml:space="preserve"> the information </w:delText>
        </w:r>
        <w:r w:rsidR="00311D85" w:rsidDel="00230489">
          <w:rPr>
            <w:rFonts w:cs="Times New Roman"/>
          </w:rPr>
          <w:delText>present in available phylogenies with cladistic classification (from taxonom</w:delText>
        </w:r>
        <w:r w:rsidR="00F92B01" w:rsidDel="00230489">
          <w:rPr>
            <w:rFonts w:cs="Times New Roman"/>
          </w:rPr>
          <w:delText>y hierarchy</w:delText>
        </w:r>
        <w:r w:rsidR="00311D85" w:rsidDel="00230489">
          <w:rPr>
            <w:rFonts w:cs="Times New Roman"/>
          </w:rPr>
          <w:delText>)</w:delText>
        </w:r>
        <w:r w:rsidR="00F92B01" w:rsidDel="00230489">
          <w:rPr>
            <w:rFonts w:cs="Times New Roman"/>
          </w:rPr>
          <w:delText xml:space="preserve"> to produce approximations of comprehensive phylogenies</w:delText>
        </w:r>
        <w:r w:rsidR="00945DD8" w:rsidDel="00230489">
          <w:rPr>
            <w:rFonts w:cs="Times New Roman"/>
          </w:rPr>
          <w:delText>,</w:delText>
        </w:r>
        <w:r w:rsidR="00832920" w:rsidDel="00230489">
          <w:rPr>
            <w:rFonts w:cs="Times New Roman"/>
          </w:rPr>
          <w:delText xml:space="preserve"> </w:delText>
        </w:r>
        <w:r w:rsidR="008204A4" w:rsidDel="00230489">
          <w:rPr>
            <w:rFonts w:cs="Times New Roman"/>
          </w:rPr>
          <w:delText>a strategy that was</w:delText>
        </w:r>
        <w:r w:rsidR="00832920" w:rsidDel="00230489">
          <w:rPr>
            <w:rFonts w:cs="Times New Roman"/>
          </w:rPr>
          <w:delText xml:space="preserve"> </w:delText>
        </w:r>
        <w:r w:rsidR="006E02D1" w:rsidDel="00230489">
          <w:rPr>
            <w:rFonts w:cs="Times New Roman"/>
          </w:rPr>
          <w:delText xml:space="preserve">already </w:delText>
        </w:r>
        <w:r w:rsidR="00832920" w:rsidDel="00230489">
          <w:rPr>
            <w:rFonts w:cs="Times New Roman"/>
          </w:rPr>
          <w:delText>adopted by other groups (e.g. Phylomatic</w:delText>
        </w:r>
        <w:r w:rsidR="00945DD8" w:rsidDel="00230489">
          <w:rPr>
            <w:rFonts w:cs="Times New Roman"/>
          </w:rPr>
          <w:delText xml:space="preserve"> for plants and mammals</w:delText>
        </w:r>
        <w:r w:rsidR="00832920" w:rsidDel="00230489">
          <w:rPr>
            <w:rFonts w:cs="Times New Roman"/>
          </w:rPr>
          <w:delText xml:space="preserve"> </w:delText>
        </w:r>
        <w:r w:rsidR="0010587F" w:rsidDel="00230489">
          <w:rPr>
            <w:rFonts w:cs="Times New Roman"/>
          </w:rPr>
          <w:delText>Webb et al. 2002</w:delText>
        </w:r>
        <w:r w:rsidR="00832920" w:rsidDel="00230489">
          <w:rPr>
            <w:rFonts w:cs="Times New Roman"/>
          </w:rPr>
          <w:delText>)</w:delText>
        </w:r>
      </w:del>
      <w:del w:id="281" w:author="Bruno Eleres" w:date="2021-05-03T11:33:00Z">
        <w:r w:rsidR="0010587F" w:rsidDel="00230489">
          <w:rPr>
            <w:rFonts w:cs="Times New Roman"/>
          </w:rPr>
          <w:delText>.</w:delText>
        </w:r>
        <w:r w:rsidR="00B80EBC" w:rsidDel="00230489">
          <w:rPr>
            <w:rFonts w:cs="Times New Roman"/>
          </w:rPr>
          <w:delText xml:space="preserve"> </w:delText>
        </w:r>
      </w:del>
      <w:del w:id="282" w:author="Bruno Eleres" w:date="2021-05-03T11:44:00Z">
        <w:r w:rsidR="00B80EBC" w:rsidDel="00485BD8">
          <w:rPr>
            <w:rFonts w:cs="Times New Roman"/>
          </w:rPr>
          <w:delText>However, t</w:delText>
        </w:r>
      </w:del>
      <w:ins w:id="283" w:author="Bruno Eleres" w:date="2021-05-03T11:44:00Z">
        <w:r w:rsidR="00485BD8">
          <w:rPr>
            <w:rFonts w:cs="Times New Roman"/>
          </w:rPr>
          <w:t>T</w:t>
        </w:r>
      </w:ins>
      <w:r w:rsidR="00B80EBC">
        <w:rPr>
          <w:rFonts w:cs="Times New Roman"/>
        </w:rPr>
        <w:t xml:space="preserve">his solution </w:t>
      </w:r>
      <w:del w:id="284" w:author="Bruno Eleres" w:date="2021-05-03T11:45:00Z">
        <w:r w:rsidR="00B80EBC" w:rsidDel="00CA1A05">
          <w:rPr>
            <w:rFonts w:cs="Times New Roman"/>
          </w:rPr>
          <w:delText>can be</w:delText>
        </w:r>
        <w:r w:rsidR="00B2262E" w:rsidDel="00CA1A05">
          <w:rPr>
            <w:rFonts w:cs="Times New Roman"/>
          </w:rPr>
          <w:delText>come very</w:delText>
        </w:r>
      </w:del>
      <w:ins w:id="285" w:author="Bruno Eleres" w:date="2021-05-03T11:45:00Z">
        <w:r w:rsidR="00CA1A05">
          <w:rPr>
            <w:rFonts w:cs="Times New Roman"/>
          </w:rPr>
          <w:t>is</w:t>
        </w:r>
      </w:ins>
      <w:r w:rsidR="00291D7E">
        <w:rPr>
          <w:rFonts w:cs="Times New Roman"/>
        </w:rPr>
        <w:t xml:space="preserve"> </w:t>
      </w:r>
      <w:r w:rsidR="00B80EBC">
        <w:rPr>
          <w:rFonts w:cs="Times New Roman"/>
        </w:rPr>
        <w:t xml:space="preserve">laborious </w:t>
      </w:r>
      <w:ins w:id="286" w:author="Bruno Eleres" w:date="2021-05-03T11:48:00Z">
        <w:r w:rsidR="00DA49A1">
          <w:rPr>
            <w:rFonts w:cs="Times New Roman"/>
          </w:rPr>
          <w:t xml:space="preserve">and lacks reproducibility </w:t>
        </w:r>
      </w:ins>
      <w:del w:id="287" w:author="Bruno Eleres" w:date="2021-05-03T11:45:00Z">
        <w:r w:rsidR="008204A4" w:rsidDel="00DA4524">
          <w:rPr>
            <w:rFonts w:cs="Times New Roman"/>
          </w:rPr>
          <w:delText>in the absence of</w:delText>
        </w:r>
      </w:del>
      <w:del w:id="288" w:author="Bruno Eleres" w:date="2021-05-03T11:44:00Z">
        <w:r w:rsidR="008204A4" w:rsidDel="00CA1A05">
          <w:rPr>
            <w:rFonts w:cs="Times New Roman"/>
          </w:rPr>
          <w:delText xml:space="preserve"> an</w:delText>
        </w:r>
      </w:del>
      <w:del w:id="289" w:author="Bruno Eleres" w:date="2021-05-03T11:45:00Z">
        <w:r w:rsidR="008204A4" w:rsidDel="00DA4524">
          <w:rPr>
            <w:rFonts w:cs="Times New Roman"/>
          </w:rPr>
          <w:delText xml:space="preserve"> automat</w:delText>
        </w:r>
        <w:r w:rsidR="006A7E3B" w:rsidDel="00DA4524">
          <w:rPr>
            <w:rFonts w:cs="Times New Roman"/>
          </w:rPr>
          <w:delText>ized procedure</w:delText>
        </w:r>
      </w:del>
      <w:del w:id="290" w:author="Bruno Eleres" w:date="2021-05-03T11:44:00Z">
        <w:r w:rsidR="006A7E3B" w:rsidDel="00CA1A05">
          <w:rPr>
            <w:rFonts w:cs="Times New Roman"/>
          </w:rPr>
          <w:delText>, particularly</w:delText>
        </w:r>
      </w:del>
      <w:del w:id="291" w:author="Bruno Eleres" w:date="2021-05-03T11:45:00Z">
        <w:r w:rsidR="006A7E3B" w:rsidDel="00DA4524">
          <w:rPr>
            <w:rFonts w:cs="Times New Roman"/>
          </w:rPr>
          <w:delText xml:space="preserve"> </w:delText>
        </w:r>
      </w:del>
      <w:r w:rsidR="00B80EBC">
        <w:rPr>
          <w:rFonts w:cs="Times New Roman"/>
        </w:rPr>
        <w:t xml:space="preserve">when </w:t>
      </w:r>
      <w:ins w:id="292" w:author="Bruno Eleres" w:date="2021-05-03T11:49:00Z">
        <w:r w:rsidR="00446CBF">
          <w:rPr>
            <w:rFonts w:cs="Times New Roman"/>
          </w:rPr>
          <w:t>adding</w:t>
        </w:r>
      </w:ins>
      <w:ins w:id="293" w:author="Bruno Eleres" w:date="2021-05-03T11:48:00Z">
        <w:r w:rsidR="00446CBF">
          <w:rPr>
            <w:rFonts w:cs="Times New Roman"/>
          </w:rPr>
          <w:t xml:space="preserve"> </w:t>
        </w:r>
      </w:ins>
      <w:r w:rsidR="00B80EBC">
        <w:rPr>
          <w:rFonts w:cs="Times New Roman"/>
        </w:rPr>
        <w:t xml:space="preserve">many species </w:t>
      </w:r>
      <w:del w:id="294" w:author="Bruno Eleres" w:date="2021-05-03T11:48:00Z">
        <w:r w:rsidR="00B80EBC" w:rsidDel="00446CBF">
          <w:rPr>
            <w:rFonts w:cs="Times New Roman"/>
          </w:rPr>
          <w:delText xml:space="preserve">must be added </w:delText>
        </w:r>
      </w:del>
      <w:r w:rsidR="00B80EBC">
        <w:rPr>
          <w:rFonts w:cs="Times New Roman"/>
        </w:rPr>
        <w:t xml:space="preserve">manually </w:t>
      </w:r>
      <w:ins w:id="295" w:author="Bruno Eleres" w:date="2021-05-03T11:48:00Z">
        <w:r w:rsidR="00DA49A1">
          <w:rPr>
            <w:rFonts w:cs="Times New Roman"/>
          </w:rPr>
          <w:t xml:space="preserve">and the specific steps are not precisely documented </w:t>
        </w:r>
      </w:ins>
      <w:r w:rsidR="00B80EBC">
        <w:rPr>
          <w:rFonts w:cs="Times New Roman"/>
        </w:rPr>
        <w:fldChar w:fldCharType="begin" w:fldLock="1"/>
      </w:r>
      <w:r w:rsidR="00B80EBC">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9a6fc88d-c36e-4fa1-b006-25a660246072"]}],"mendeley":{"formattedCitation":"(Webb et al., 2008)","plainTextFormattedCitation":"(Webb et al., 2008)","previouslyFormattedCitation":"(Webb et al., 2008)"},"properties":{"noteIndex":0},"schema":"https://github.com/citation-style-language/schema/raw/master/csl-citation.json"}</w:instrText>
      </w:r>
      <w:r w:rsidR="00B80EBC">
        <w:rPr>
          <w:rFonts w:cs="Times New Roman"/>
        </w:rPr>
        <w:fldChar w:fldCharType="separate"/>
      </w:r>
      <w:r w:rsidR="00B80EBC" w:rsidRPr="00D51236">
        <w:rPr>
          <w:rFonts w:cs="Times New Roman"/>
          <w:noProof/>
        </w:rPr>
        <w:t>(Webb et al., 2008)</w:t>
      </w:r>
      <w:r w:rsidR="00B80EBC">
        <w:rPr>
          <w:rFonts w:cs="Times New Roman"/>
        </w:rPr>
        <w:fldChar w:fldCharType="end"/>
      </w:r>
      <w:del w:id="296" w:author="Bruno Eleres" w:date="2021-05-03T11:45:00Z">
        <w:r w:rsidR="00B80EBC" w:rsidDel="00DA4524">
          <w:rPr>
            <w:rFonts w:cs="Times New Roman"/>
          </w:rPr>
          <w:delText>, besides lacking</w:delText>
        </w:r>
      </w:del>
      <w:del w:id="297" w:author="Bruno Eleres" w:date="2021-05-03T11:48:00Z">
        <w:r w:rsidR="00B80EBC" w:rsidDel="00DA49A1">
          <w:rPr>
            <w:rFonts w:cs="Times New Roman"/>
          </w:rPr>
          <w:delText xml:space="preserve"> reproducibility due to specific decisions that are not precisely documented</w:delText>
        </w:r>
      </w:del>
      <w:r w:rsidR="00B2262E">
        <w:rPr>
          <w:rFonts w:cs="Times New Roman"/>
        </w:rPr>
        <w:t xml:space="preserve">. On the other hand, </w:t>
      </w:r>
      <w:ins w:id="298" w:author="Bruno Eleres" w:date="2021-05-03T11:49:00Z">
        <w:r w:rsidR="00337654">
          <w:rPr>
            <w:rFonts w:cs="Times New Roman"/>
          </w:rPr>
          <w:t xml:space="preserve">molecular techniques </w:t>
        </w:r>
        <w:r w:rsidR="00CE36E6">
          <w:rPr>
            <w:rFonts w:cs="Times New Roman"/>
          </w:rPr>
          <w:t xml:space="preserve">may generate </w:t>
        </w:r>
      </w:ins>
      <w:del w:id="299" w:author="Aline Richter" w:date="2021-04-28T17:12:00Z">
        <w:r w:rsidR="00064EBD" w:rsidDel="001D4CA7">
          <w:rPr>
            <w:rFonts w:cs="Times New Roman"/>
          </w:rPr>
          <w:delText xml:space="preserve">obtention of </w:delText>
        </w:r>
      </w:del>
      <w:r w:rsidR="00B2262E">
        <w:rPr>
          <w:rFonts w:cs="Times New Roman"/>
        </w:rPr>
        <w:t>comprehensive</w:t>
      </w:r>
      <w:r w:rsidR="00064EBD">
        <w:rPr>
          <w:rFonts w:cs="Times New Roman"/>
        </w:rPr>
        <w:t xml:space="preserve"> phylogenies</w:t>
      </w:r>
      <w:del w:id="300" w:author="Bruno Eleres" w:date="2021-05-03T11:50:00Z">
        <w:r w:rsidR="00064EBD" w:rsidDel="008F74E3">
          <w:rPr>
            <w:rFonts w:cs="Times New Roman"/>
          </w:rPr>
          <w:delText xml:space="preserve"> </w:delText>
        </w:r>
      </w:del>
      <w:del w:id="301" w:author="Bruno Eleres" w:date="2021-05-03T11:49:00Z">
        <w:r w:rsidR="00F42072" w:rsidDel="00CE36E6">
          <w:rPr>
            <w:rFonts w:cs="Times New Roman"/>
          </w:rPr>
          <w:delText xml:space="preserve">can be done </w:delText>
        </w:r>
      </w:del>
      <w:ins w:id="302" w:author="Aline Richter" w:date="2021-04-28T17:12:00Z">
        <w:del w:id="303" w:author="Bruno Eleres" w:date="2021-05-03T11:49:00Z">
          <w:r w:rsidR="001D4CA7" w:rsidDel="00CE36E6">
            <w:rPr>
              <w:rFonts w:cs="Times New Roman"/>
            </w:rPr>
            <w:delText xml:space="preserve">obtained </w:delText>
          </w:r>
        </w:del>
      </w:ins>
      <w:del w:id="304" w:author="Bruno Eleres" w:date="2021-05-03T11:49:00Z">
        <w:r w:rsidR="00F42072" w:rsidDel="00CE36E6">
          <w:rPr>
            <w:rFonts w:cs="Times New Roman"/>
          </w:rPr>
          <w:delText xml:space="preserve">through the use of molecular </w:delText>
        </w:r>
        <w:r w:rsidR="00056AE6" w:rsidDel="00CE36E6">
          <w:rPr>
            <w:rFonts w:cs="Times New Roman"/>
          </w:rPr>
          <w:delText>techniques</w:delText>
        </w:r>
        <w:r w:rsidR="000830B0" w:rsidDel="00CE36E6">
          <w:rPr>
            <w:rFonts w:cs="Times New Roman"/>
          </w:rPr>
          <w:delText xml:space="preserve"> </w:delText>
        </w:r>
      </w:del>
      <w:del w:id="305" w:author="Bruno Eleres" w:date="2021-05-03T11:50:00Z">
        <w:r w:rsidR="000830B0" w:rsidDel="008F74E3">
          <w:rPr>
            <w:rFonts w:cs="Times New Roman"/>
          </w:rPr>
          <w:fldChar w:fldCharType="begin" w:fldLock="1"/>
        </w:r>
        <w:r w:rsidR="00D51236" w:rsidRPr="00F731D8" w:rsidDel="008F74E3">
          <w:rPr>
            <w:rFonts w:cs="Times New Roman"/>
          </w:rPr>
          <w:del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cb269a45-1ef4-49b1-8d66-42f86c5e113e"]},{"id":"ITEM-2","itemData":{"DOI":"10.1007/978-3-662-43550-2","ISBN":"9783662435502","author":[{"dropping-particle":"","family":"Pearse","given":"William D","non-dropping-particle":"","parse-names":false,"suffix":""},{"dropping-particle":"","family":"Purvis","given":"Andy","non-dropping-particle":"","parse-names":false,"suffix":""},{"dropping-particle":"","family":"Cavender-bares","given":"Jeannine","non-dropping-particle":"","parse-names":false,"suffix":""},{"dropping-particle":"","family":"Helmus","given":"Matthew R","non-dropping-particle":"","parse-names":false,"suffix":""}],"id":"ITEM-2","issued":{"date-parts":[["2014"]]},"page":"451-464","title":"Metrics and Models of Community Phylogenetics","type":"article-journal"},"uris":["http://www.mendeley.com/documents/?uuid=e84b0646-0f67-434b-a5be-f6767f744cf8"]}],"mendeley":{"formattedCitation":"(Jetz, Thomas, Joy, Hartmann, &amp; Mooers, 2012b; Pearse, Purvis, Cavender-bares, &amp; Helmus, 2014)","plainTextFormattedCitation":"(Jetz, Thomas, Joy, Hartmann, &amp; Mooers, 2012b; Pearse, Purvis, Cavender-bares, &amp; Helmus, 2014)","previouslyFormattedCitation":"(Jetz, Thomas, Joy, Hartmann, &amp; Mooers, 2012b; Pearse, Purvis, Cavender-bares, &amp; Helmus, 2014)"},"properties":{"noteIndex":0},"schema":"https://github.com/citation-style-language/schema/raw/master/csl-citation.json"}</w:delInstrText>
        </w:r>
        <w:r w:rsidR="000830B0" w:rsidDel="008F74E3">
          <w:rPr>
            <w:rFonts w:cs="Times New Roman"/>
          </w:rPr>
          <w:fldChar w:fldCharType="separate"/>
        </w:r>
        <w:r w:rsidR="00D51236" w:rsidRPr="00D51236" w:rsidDel="008F74E3">
          <w:rPr>
            <w:rFonts w:cs="Times New Roman"/>
            <w:noProof/>
          </w:rPr>
          <w:delText>(Jetz, Thomas, Joy, Hartmann, &amp; Mooers, 2012b; Pearse, Purvis, Cavender-bares, &amp; Helmus, 2014)</w:delText>
        </w:r>
        <w:r w:rsidR="000830B0" w:rsidDel="008F74E3">
          <w:rPr>
            <w:rFonts w:cs="Times New Roman"/>
          </w:rPr>
          <w:fldChar w:fldCharType="end"/>
        </w:r>
      </w:del>
      <w:ins w:id="306" w:author="Bruno Eleres" w:date="2021-05-03T11:50:00Z">
        <w:r w:rsidR="00CE36E6">
          <w:rPr>
            <w:rFonts w:cs="Times New Roman"/>
          </w:rPr>
          <w:t xml:space="preserve"> but demand high</w:t>
        </w:r>
      </w:ins>
      <w:del w:id="307" w:author="Bruno Eleres" w:date="2021-05-03T11:25:00Z">
        <w:r w:rsidR="00A61FF5" w:rsidDel="007D4201">
          <w:rPr>
            <w:rFonts w:cs="Times New Roman"/>
          </w:rPr>
          <w:delText>,</w:delText>
        </w:r>
        <w:r w:rsidR="00056AE6" w:rsidDel="007D4201">
          <w:rPr>
            <w:rFonts w:cs="Times New Roman"/>
          </w:rPr>
          <w:delText xml:space="preserve"> </w:delText>
        </w:r>
        <w:r w:rsidR="00B2262E" w:rsidDel="007D4201">
          <w:rPr>
            <w:rFonts w:cs="Times New Roman"/>
          </w:rPr>
          <w:delText>h</w:delText>
        </w:r>
      </w:del>
      <w:del w:id="308" w:author="Bruno Eleres" w:date="2021-05-03T11:50:00Z">
        <w:r w:rsidR="00B2262E" w:rsidDel="00CE36E6">
          <w:rPr>
            <w:rFonts w:cs="Times New Roman"/>
          </w:rPr>
          <w:delText xml:space="preserve">owever, </w:delText>
        </w:r>
        <w:r w:rsidR="0052630F" w:rsidDel="00CE36E6">
          <w:rPr>
            <w:rFonts w:cs="Times New Roman"/>
          </w:rPr>
          <w:delText>it</w:delText>
        </w:r>
        <w:r w:rsidR="00056AE6" w:rsidDel="00CE36E6">
          <w:rPr>
            <w:rFonts w:cs="Times New Roman"/>
          </w:rPr>
          <w:delText xml:space="preserve"> </w:delText>
        </w:r>
        <w:r w:rsidR="00A23169" w:rsidDel="00CE36E6">
          <w:rPr>
            <w:rFonts w:cs="Times New Roman"/>
          </w:rPr>
          <w:delText>requires</w:delText>
        </w:r>
      </w:del>
      <w:r w:rsidR="00A23169">
        <w:rPr>
          <w:rFonts w:cs="Times New Roman"/>
        </w:rPr>
        <w:t xml:space="preserve"> expertise and </w:t>
      </w:r>
      <w:del w:id="309" w:author="Bruno Eleres" w:date="2021-05-03T11:50:00Z">
        <w:r w:rsidR="000830B0" w:rsidDel="00CE36E6">
          <w:rPr>
            <w:rFonts w:cs="Times New Roman"/>
          </w:rPr>
          <w:delText xml:space="preserve">present high </w:delText>
        </w:r>
      </w:del>
      <w:r w:rsidR="000830B0">
        <w:rPr>
          <w:rFonts w:cs="Times New Roman"/>
        </w:rPr>
        <w:t>financial costs</w:t>
      </w:r>
      <w:r w:rsidR="006B23FE">
        <w:rPr>
          <w:rFonts w:cs="Times New Roman"/>
        </w:rPr>
        <w:t xml:space="preserve"> </w:t>
      </w:r>
      <w:r w:rsidR="00495B61">
        <w:rPr>
          <w:rFonts w:cs="Times New Roman"/>
        </w:rPr>
        <w:fldChar w:fldCharType="begin" w:fldLock="1"/>
      </w:r>
      <w:r w:rsidR="00D51236">
        <w:rPr>
          <w:rFonts w:cs="Times New Roman"/>
        </w:rPr>
        <w:instrText>ADDIN CSL_CITATION {"citationItems":[{"id":"ITEM-1","itemData":{"DOI":"10.1111/j.1600-0587.2012.07773.x","ISSN":"16000587","abstract":"The last decades have seen an upsurge in ecological studies incorporating phylogenetic information with increasing species samples, motivated by the common conjecture that species with common ancestors should share some ecological characteristics due to niche conservatism. This has been carried out using various methods of increasing complexity and reliability: using only taxonomical classification; constructing supertrees that incorporate only topological information from previously published phylogenies; or building supermatrices of molecular data that are used to estimate phylogenies with evolutionary meaningful branch lengths. Although the latter option is more informative than the others, it remains under-used in ecology because ecologists are generally unaware of or unfamiliar with modern molecular phylogenetic methods. However, a solid phylogenetic hypothesis is necessary to conduct reliable ecological analysis integrating evolutive aspects. Our aim here is to clarify the concepts and methodological issues associated with the reconstruction of dated megaphylogenies, and to show that it is nowadays possible to obtain accurate and well sampled megaphylogenies with informative branch-lengths on large species samples. This is possible thanks to improved phylogenetic methods, vast amounts of molecular data available from databases such as Genbank, and consensus knowledge on deep phylogenetic relationships for an increasing number of groups of organisms. Finally, we include a detailed step-by-step workflow pipeline (Supplementary material), from data acquisition to phylogenetic inference, mainly based on the R environment (widely used by ecologists) and the use of free web-servers, that has been applied to the reconstruction of a species-level phylogeny of all breeding birds of Europe. © 2012 The Authors. Ecography © 2012 Nordic Society Oikos.","author":[{"dropping-particle":"","family":"Roquet","given":"Cristina","non-dropping-particle":"","parse-names":false,"suffix":""},{"dropping-particle":"","family":"Thuiller","given":"Wilfried","non-dropping-particle":"","parse-names":false,"suffix":""},{"dropping-particle":"","family":"Lavergne","given":"Sébastien","non-dropping-particle":"","parse-names":false,"suffix":""}],"container-title":"Ecography","id":"ITEM-1","issue":"1","issued":{"date-parts":[["2013"]]},"page":"13-26","title":"Building megaphylogenies for macroecology: Taking up the challenge","type":"article-journal","volume":"36"},"uris":["http://www.mendeley.com/documents/?uuid=09178d49-5f58-4e6b-ad1b-829513a2c38a"]}],"mendeley":{"formattedCitation":"(Roquet, Thuiller, &amp; Lavergne, 2013)","plainTextFormattedCitation":"(Roquet, Thuiller, &amp; Lavergne, 2013)","previouslyFormattedCitation":"(Roquet, Thuiller, &amp; Lavergne, 2013)"},"properties":{"noteIndex":0},"schema":"https://github.com/citation-style-language/schema/raw/master/csl-citation.json"}</w:instrText>
      </w:r>
      <w:r w:rsidR="00495B61">
        <w:rPr>
          <w:rFonts w:cs="Times New Roman"/>
        </w:rPr>
        <w:fldChar w:fldCharType="separate"/>
      </w:r>
      <w:r w:rsidR="00D51236" w:rsidRPr="00D51236">
        <w:rPr>
          <w:rFonts w:cs="Times New Roman"/>
          <w:noProof/>
        </w:rPr>
        <w:t>(Roquet, Thuiller, &amp; Lavergne, 2013)</w:t>
      </w:r>
      <w:r w:rsidR="00495B61">
        <w:rPr>
          <w:rFonts w:cs="Times New Roman"/>
        </w:rPr>
        <w:fldChar w:fldCharType="end"/>
      </w:r>
      <w:r w:rsidR="000830B0">
        <w:rPr>
          <w:rFonts w:cs="Times New Roman"/>
        </w:rPr>
        <w:t xml:space="preserve">. </w:t>
      </w:r>
      <w:r w:rsidR="00AA6CDA">
        <w:rPr>
          <w:rFonts w:cs="Times New Roman"/>
        </w:rPr>
        <w:lastRenderedPageBreak/>
        <w:t>Therefore,</w:t>
      </w:r>
      <w:r w:rsidR="000706BE">
        <w:rPr>
          <w:rFonts w:cs="Times New Roman"/>
        </w:rPr>
        <w:t xml:space="preserve"> </w:t>
      </w:r>
      <w:ins w:id="310" w:author="Bruno Eleres" w:date="2021-05-03T11:53:00Z">
        <w:r w:rsidR="00FF2EAF">
          <w:rPr>
            <w:rFonts w:cs="Times New Roman"/>
          </w:rPr>
          <w:t xml:space="preserve">automatizing the </w:t>
        </w:r>
        <w:r w:rsidR="009421B0">
          <w:rPr>
            <w:rFonts w:cs="Times New Roman"/>
          </w:rPr>
          <w:t xml:space="preserve">procedures of constructing </w:t>
        </w:r>
      </w:ins>
      <w:del w:id="311" w:author="Bruno Eleres" w:date="2021-05-03T11:53:00Z">
        <w:r w:rsidR="009C15B8" w:rsidDel="009421B0">
          <w:rPr>
            <w:rFonts w:cs="Times New Roman"/>
          </w:rPr>
          <w:delText xml:space="preserve">assembly </w:delText>
        </w:r>
      </w:del>
      <w:r w:rsidR="009C15B8">
        <w:rPr>
          <w:rFonts w:cs="Times New Roman"/>
        </w:rPr>
        <w:t>synthesis phylogen</w:t>
      </w:r>
      <w:r w:rsidR="00A62CCE">
        <w:rPr>
          <w:rFonts w:cs="Times New Roman"/>
        </w:rPr>
        <w:t>ies</w:t>
      </w:r>
      <w:r w:rsidR="009C15B8">
        <w:rPr>
          <w:rFonts w:cs="Times New Roman"/>
        </w:rPr>
        <w:t xml:space="preserve"> </w:t>
      </w:r>
      <w:del w:id="312" w:author="Bruno Eleres" w:date="2021-05-04T11:01:00Z">
        <w:r w:rsidR="003C577C" w:rsidDel="00A95620">
          <w:rPr>
            <w:rFonts w:cs="Times New Roman"/>
          </w:rPr>
          <w:delText>“</w:delText>
        </w:r>
      </w:del>
      <w:ins w:id="313" w:author="Bruno Eleres" w:date="2021-05-04T11:01:00Z">
        <w:r w:rsidR="00A95620">
          <w:rPr>
            <w:rFonts w:cs="Times New Roman"/>
          </w:rPr>
          <w:t>"</w:t>
        </w:r>
      </w:ins>
      <w:r w:rsidR="009C15B8">
        <w:rPr>
          <w:rFonts w:cs="Times New Roman"/>
        </w:rPr>
        <w:t>by</w:t>
      </w:r>
      <w:del w:id="314" w:author="Bruno Eleres" w:date="2021-05-03T11:51:00Z">
        <w:r w:rsidR="00EA3B20" w:rsidDel="00C44D0F">
          <w:rPr>
            <w:rFonts w:cs="Times New Roman"/>
          </w:rPr>
          <w:delText>-</w:delText>
        </w:r>
      </w:del>
      <w:ins w:id="315" w:author="Bruno Eleres" w:date="2021-05-03T11:51:00Z">
        <w:r w:rsidR="00C44D0F">
          <w:rPr>
            <w:rFonts w:cs="Times New Roman"/>
          </w:rPr>
          <w:t xml:space="preserve"> </w:t>
        </w:r>
      </w:ins>
      <w:r w:rsidR="00EA3B20">
        <w:rPr>
          <w:rFonts w:cs="Times New Roman"/>
        </w:rPr>
        <w:t>hand</w:t>
      </w:r>
      <w:del w:id="316" w:author="Bruno Eleres" w:date="2021-05-04T11:01:00Z">
        <w:r w:rsidR="003C577C" w:rsidDel="00A95620">
          <w:rPr>
            <w:rFonts w:cs="Times New Roman"/>
          </w:rPr>
          <w:delText>”</w:delText>
        </w:r>
        <w:r w:rsidR="00B31590" w:rsidDel="00A95620">
          <w:rPr>
            <w:rFonts w:cs="Times New Roman"/>
          </w:rPr>
          <w:delText xml:space="preserve"> </w:delText>
        </w:r>
      </w:del>
      <w:ins w:id="317" w:author="Bruno Eleres" w:date="2021-05-04T11:01:00Z">
        <w:r w:rsidR="00A95620">
          <w:rPr>
            <w:rFonts w:cs="Times New Roman"/>
          </w:rPr>
          <w:t xml:space="preserve">" </w:t>
        </w:r>
      </w:ins>
      <w:del w:id="318" w:author="Bruno Eleres" w:date="2021-05-03T11:53:00Z">
        <w:r w:rsidR="00E139E9" w:rsidDel="009421B0">
          <w:rPr>
            <w:rFonts w:cs="Times New Roman"/>
          </w:rPr>
          <w:delText xml:space="preserve">with the </w:delText>
        </w:r>
        <w:r w:rsidR="00122592" w:rsidDel="009421B0">
          <w:rPr>
            <w:rFonts w:cs="Times New Roman"/>
          </w:rPr>
          <w:delText>assistance of a automatized procedure</w:delText>
        </w:r>
        <w:r w:rsidR="004F13C3" w:rsidDel="009421B0">
          <w:rPr>
            <w:rFonts w:cs="Times New Roman"/>
          </w:rPr>
          <w:delText xml:space="preserve"> </w:delText>
        </w:r>
      </w:del>
      <w:r w:rsidR="001A267C">
        <w:rPr>
          <w:rFonts w:cs="Times New Roman"/>
        </w:rPr>
        <w:fldChar w:fldCharType="begin" w:fldLock="1"/>
      </w:r>
      <w:r w:rsidR="00D51236">
        <w:rPr>
          <w:rFonts w:cs="Times New Roman"/>
        </w:rPr>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mp; Donoghue, 2005)","plainTextFormattedCitation":"(Webb &amp; Donoghue, 2005)","previouslyFormattedCitation":"(Webb &amp; Donoghue, 2005)"},"properties":{"noteIndex":0},"schema":"https://github.com/citation-style-language/schema/raw/master/csl-citation.json"}</w:instrText>
      </w:r>
      <w:r w:rsidR="001A267C">
        <w:rPr>
          <w:rFonts w:cs="Times New Roman"/>
        </w:rPr>
        <w:fldChar w:fldCharType="separate"/>
      </w:r>
      <w:r w:rsidR="00D51236" w:rsidRPr="00D51236">
        <w:rPr>
          <w:rFonts w:cs="Times New Roman"/>
          <w:noProof/>
        </w:rPr>
        <w:t>(Webb &amp; Donoghue, 2005)</w:t>
      </w:r>
      <w:r w:rsidR="001A267C">
        <w:rPr>
          <w:rFonts w:cs="Times New Roman"/>
        </w:rPr>
        <w:fldChar w:fldCharType="end"/>
      </w:r>
      <w:r w:rsidR="007B63D9">
        <w:rPr>
          <w:rFonts w:cs="Times New Roman"/>
        </w:rPr>
        <w:t xml:space="preserve"> </w:t>
      </w:r>
      <w:ins w:id="319" w:author="Bruno Eleres" w:date="2021-05-03T11:53:00Z">
        <w:r w:rsidR="009421B0">
          <w:rPr>
            <w:rFonts w:cs="Times New Roman"/>
          </w:rPr>
          <w:t>pr</w:t>
        </w:r>
      </w:ins>
      <w:ins w:id="320" w:author="Bruno Eleres" w:date="2021-05-03T11:54:00Z">
        <w:r w:rsidR="009421B0">
          <w:rPr>
            <w:rFonts w:cs="Times New Roman"/>
          </w:rPr>
          <w:t xml:space="preserve">ovides </w:t>
        </w:r>
      </w:ins>
      <w:del w:id="321" w:author="Bruno Eleres" w:date="2021-05-03T11:54:00Z">
        <w:r w:rsidR="007B63D9" w:rsidDel="009421B0">
          <w:rPr>
            <w:rFonts w:cs="Times New Roman"/>
          </w:rPr>
          <w:delText xml:space="preserve">can be </w:delText>
        </w:r>
      </w:del>
      <w:r w:rsidR="00064EBD">
        <w:rPr>
          <w:rFonts w:cs="Times New Roman"/>
        </w:rPr>
        <w:t>a</w:t>
      </w:r>
      <w:r w:rsidR="004F13C3">
        <w:rPr>
          <w:rFonts w:cs="Times New Roman"/>
        </w:rPr>
        <w:t xml:space="preserve"> </w:t>
      </w:r>
      <w:ins w:id="322" w:author="Bruno Eleres" w:date="2021-05-03T11:54:00Z">
        <w:r w:rsidR="00E809E8">
          <w:rPr>
            <w:rFonts w:cs="Times New Roman"/>
          </w:rPr>
          <w:t xml:space="preserve">more </w:t>
        </w:r>
      </w:ins>
      <w:r w:rsidR="007B63D9">
        <w:rPr>
          <w:rFonts w:cs="Times New Roman"/>
        </w:rPr>
        <w:t>reliable</w:t>
      </w:r>
      <w:r w:rsidR="00A61920">
        <w:rPr>
          <w:rFonts w:cs="Times New Roman"/>
        </w:rPr>
        <w:t xml:space="preserve"> </w:t>
      </w:r>
      <w:ins w:id="323" w:author="Bruno Eleres" w:date="2021-05-03T11:54:00Z">
        <w:r w:rsidR="00E809E8">
          <w:rPr>
            <w:rFonts w:cs="Times New Roman"/>
          </w:rPr>
          <w:t xml:space="preserve">and short-term </w:t>
        </w:r>
      </w:ins>
      <w:r w:rsidR="00A61920">
        <w:rPr>
          <w:rFonts w:cs="Times New Roman"/>
        </w:rPr>
        <w:t>solution</w:t>
      </w:r>
      <w:r w:rsidR="007B63D9">
        <w:rPr>
          <w:rFonts w:cs="Times New Roman"/>
        </w:rPr>
        <w:t xml:space="preserve"> </w:t>
      </w:r>
      <w:del w:id="324" w:author="Aline Richter" w:date="2021-04-28T17:17:00Z">
        <w:r w:rsidR="007B63D9" w:rsidDel="001D4CA7">
          <w:rPr>
            <w:rFonts w:cs="Times New Roman"/>
          </w:rPr>
          <w:delText>in most cases</w:delText>
        </w:r>
      </w:del>
      <w:ins w:id="325" w:author="Aline Richter" w:date="2021-04-28T17:17:00Z">
        <w:r w:rsidR="001D4CA7">
          <w:rPr>
            <w:rFonts w:cs="Times New Roman"/>
          </w:rPr>
          <w:t xml:space="preserve">for </w:t>
        </w:r>
      </w:ins>
      <w:ins w:id="326" w:author="Bruno Eleres" w:date="2021-05-03T11:54:00Z">
        <w:r w:rsidR="009421B0">
          <w:rPr>
            <w:rFonts w:cs="Times New Roman"/>
          </w:rPr>
          <w:t>evolutionary ecologists</w:t>
        </w:r>
      </w:ins>
      <w:ins w:id="327" w:author="Aline Richter" w:date="2021-04-28T17:17:00Z">
        <w:del w:id="328" w:author="Bruno Eleres" w:date="2021-05-03T11:54:00Z">
          <w:r w:rsidR="001D4CA7" w:rsidDel="009421B0">
            <w:rPr>
              <w:rFonts w:cs="Times New Roman"/>
            </w:rPr>
            <w:delText>most researchers</w:delText>
          </w:r>
        </w:del>
      </w:ins>
      <w:r w:rsidR="006F4262">
        <w:rPr>
          <w:rFonts w:cs="Times New Roman"/>
        </w:rPr>
        <w:t>.</w:t>
      </w:r>
    </w:p>
    <w:p w14:paraId="5C10C9DB" w14:textId="60663204" w:rsidR="00602582" w:rsidRDefault="00C219F9" w:rsidP="00B43AF4">
      <w:pPr>
        <w:ind w:firstLine="708"/>
        <w:rPr>
          <w:rFonts w:cs="Times New Roman"/>
        </w:rPr>
      </w:pPr>
      <w:ins w:id="329" w:author="Bruno Eleres" w:date="2021-05-03T11:55:00Z">
        <w:r>
          <w:rPr>
            <w:rFonts w:cs="Times New Roman"/>
          </w:rPr>
          <w:t>Ray-</w:t>
        </w:r>
      </w:ins>
      <w:del w:id="330" w:author="Bruno Eleres" w:date="2021-05-03T11:55:00Z">
        <w:r w:rsidR="00535E88" w:rsidDel="00C219F9">
          <w:rPr>
            <w:rFonts w:cs="Times New Roman"/>
          </w:rPr>
          <w:delText>F</w:delText>
        </w:r>
      </w:del>
      <w:ins w:id="331" w:author="Bruno Eleres" w:date="2021-05-03T11:55:00Z">
        <w:r>
          <w:rPr>
            <w:rFonts w:cs="Times New Roman"/>
          </w:rPr>
          <w:t>f</w:t>
        </w:r>
      </w:ins>
      <w:r w:rsidR="00535E88">
        <w:rPr>
          <w:rFonts w:cs="Times New Roman"/>
        </w:rPr>
        <w:t>inned</w:t>
      </w:r>
      <w:del w:id="332" w:author="Bruno Eleres" w:date="2021-05-03T11:55:00Z">
        <w:r w:rsidR="005A4B93" w:rsidDel="00C219F9">
          <w:rPr>
            <w:rFonts w:cs="Times New Roman"/>
          </w:rPr>
          <w:delText>-</w:delText>
        </w:r>
        <w:r w:rsidR="00535E88" w:rsidDel="00C219F9">
          <w:rPr>
            <w:rFonts w:cs="Times New Roman"/>
          </w:rPr>
          <w:delText>ray</w:delText>
        </w:r>
      </w:del>
      <w:r w:rsidR="00535E88">
        <w:rPr>
          <w:rFonts w:cs="Times New Roman"/>
        </w:rPr>
        <w:t xml:space="preserve"> f</w:t>
      </w:r>
      <w:r w:rsidR="00602582">
        <w:rPr>
          <w:rFonts w:cs="Times New Roman"/>
        </w:rPr>
        <w:t xml:space="preserve">ishes </w:t>
      </w:r>
      <w:ins w:id="333" w:author="Bruno Eleres" w:date="2021-05-03T12:29:00Z">
        <w:r w:rsidR="00FE5F54">
          <w:rPr>
            <w:rFonts w:cs="Times New Roman"/>
          </w:rPr>
          <w:t xml:space="preserve">(Actinopterygii) </w:t>
        </w:r>
      </w:ins>
      <w:del w:id="334" w:author="Bruno Eleres" w:date="2021-05-03T12:06:00Z">
        <w:r w:rsidR="00602582" w:rsidDel="0063256F">
          <w:rPr>
            <w:rFonts w:cs="Times New Roman"/>
          </w:rPr>
          <w:delText xml:space="preserve">are </w:delText>
        </w:r>
      </w:del>
      <w:del w:id="335" w:author="Bruno Eleres" w:date="2021-05-03T12:02:00Z">
        <w:r w:rsidR="00535E88" w:rsidDel="000236E9">
          <w:rPr>
            <w:rFonts w:cs="Times New Roman"/>
          </w:rPr>
          <w:delText xml:space="preserve">an </w:delText>
        </w:r>
        <w:r w:rsidR="00602582" w:rsidDel="000236E9">
          <w:rPr>
            <w:rFonts w:cs="Times New Roman"/>
          </w:rPr>
          <w:delText xml:space="preserve">example of </w:delText>
        </w:r>
      </w:del>
      <w:del w:id="336" w:author="Bruno Eleres" w:date="2021-05-03T12:06:00Z">
        <w:r w:rsidR="00335B06" w:rsidDel="0063256F">
          <w:rPr>
            <w:rFonts w:cs="Times New Roman"/>
          </w:rPr>
          <w:delText>a</w:delText>
        </w:r>
        <w:r w:rsidR="00717B70" w:rsidDel="0063256F">
          <w:rPr>
            <w:rFonts w:cs="Times New Roman"/>
          </w:rPr>
          <w:delText xml:space="preserve"> megadiverse</w:delText>
        </w:r>
        <w:r w:rsidR="00335B06" w:rsidDel="0063256F">
          <w:rPr>
            <w:rFonts w:cs="Times New Roman"/>
          </w:rPr>
          <w:delText xml:space="preserve"> group</w:delText>
        </w:r>
        <w:r w:rsidR="00F718DE" w:rsidDel="0063256F">
          <w:rPr>
            <w:rFonts w:cs="Times New Roman"/>
          </w:rPr>
          <w:delText xml:space="preserve"> in which the shortfall </w:delText>
        </w:r>
      </w:del>
      <w:del w:id="337" w:author="Bruno Eleres" w:date="2021-05-03T12:03:00Z">
        <w:r w:rsidR="00EF6947" w:rsidDel="000B249C">
          <w:rPr>
            <w:rFonts w:cs="Times New Roman"/>
          </w:rPr>
          <w:delText xml:space="preserve">in phylogenetic information </w:delText>
        </w:r>
      </w:del>
      <w:del w:id="338" w:author="Bruno Eleres" w:date="2021-05-03T12:06:00Z">
        <w:r w:rsidR="00F718DE" w:rsidDel="0063256F">
          <w:rPr>
            <w:rFonts w:cs="Times New Roman"/>
          </w:rPr>
          <w:delText>is pervasive</w:delText>
        </w:r>
        <w:commentRangeStart w:id="339"/>
        <w:commentRangeStart w:id="340"/>
        <w:r w:rsidR="00F718DE" w:rsidDel="0063256F">
          <w:rPr>
            <w:rFonts w:cs="Times New Roman"/>
          </w:rPr>
          <w:delText>, since</w:delText>
        </w:r>
        <w:r w:rsidR="00335B06" w:rsidDel="0063256F">
          <w:rPr>
            <w:rFonts w:cs="Times New Roman"/>
          </w:rPr>
          <w:delText xml:space="preserve"> most of </w:delText>
        </w:r>
        <w:r w:rsidR="00F718DE" w:rsidDel="0063256F">
          <w:rPr>
            <w:rFonts w:cs="Times New Roman"/>
          </w:rPr>
          <w:delText>its</w:delText>
        </w:r>
        <w:r w:rsidR="00335B06" w:rsidDel="0063256F">
          <w:rPr>
            <w:rFonts w:cs="Times New Roman"/>
          </w:rPr>
          <w:delText xml:space="preserve"> diversity is located at </w:delText>
        </w:r>
        <w:r w:rsidR="006A4B4B" w:rsidDel="0063256F">
          <w:rPr>
            <w:rFonts w:cs="Times New Roman"/>
          </w:rPr>
          <w:delText xml:space="preserve">tropical </w:delText>
        </w:r>
        <w:r w:rsidR="00335B06" w:rsidDel="0063256F">
          <w:rPr>
            <w:rFonts w:cs="Times New Roman"/>
          </w:rPr>
          <w:delText>region</w:delText>
        </w:r>
        <w:r w:rsidR="00B43AF4" w:rsidDel="0063256F">
          <w:rPr>
            <w:rFonts w:cs="Times New Roman"/>
          </w:rPr>
          <w:delText xml:space="preserve"> </w:delText>
        </w:r>
        <w:commentRangeEnd w:id="339"/>
        <w:r w:rsidR="001D4CA7" w:rsidDel="0063256F">
          <w:rPr>
            <w:rStyle w:val="Refdecomentrio"/>
          </w:rPr>
          <w:commentReference w:id="339"/>
        </w:r>
        <w:commentRangeEnd w:id="340"/>
        <w:r w:rsidR="00FA67C3" w:rsidDel="0063256F">
          <w:rPr>
            <w:rStyle w:val="Refdecomentrio"/>
          </w:rPr>
          <w:commentReference w:id="340"/>
        </w:r>
        <w:r w:rsidR="008C7744" w:rsidDel="0063256F">
          <w:rPr>
            <w:rFonts w:cs="Times New Roman"/>
          </w:rPr>
          <w:fldChar w:fldCharType="begin" w:fldLock="1"/>
        </w:r>
        <w:r w:rsidR="00F1330C" w:rsidDel="0063256F">
          <w:rPr>
            <w:rFonts w:cs="Times New Roman"/>
          </w:rPr>
          <w:del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Tagliacollo, &amp; Dagosta, 2020)","plainTextFormattedCitation":"(Albert, Tagliacollo, &amp; Dagosta, 2020)","previouslyFormattedCitation":"(Albert, Tagliacollo, &amp; Dagosta, 2020)"},"properties":{"noteIndex":0},"schema":"https://github.com/citation-style-language/schema/raw/master/csl-citation.json"}</w:delInstrText>
        </w:r>
        <w:r w:rsidR="008C7744" w:rsidDel="0063256F">
          <w:rPr>
            <w:rFonts w:cs="Times New Roman"/>
          </w:rPr>
          <w:fldChar w:fldCharType="separate"/>
        </w:r>
        <w:r w:rsidR="008C7744" w:rsidRPr="008C7744" w:rsidDel="0063256F">
          <w:rPr>
            <w:rFonts w:cs="Times New Roman"/>
            <w:noProof/>
          </w:rPr>
          <w:delText>(Albert, Tagliacollo, &amp; Dagosta, 2020)</w:delText>
        </w:r>
        <w:r w:rsidR="008C7744" w:rsidDel="0063256F">
          <w:rPr>
            <w:rFonts w:cs="Times New Roman"/>
          </w:rPr>
          <w:fldChar w:fldCharType="end"/>
        </w:r>
        <w:r w:rsidR="00F718DE" w:rsidDel="0063256F">
          <w:rPr>
            <w:rFonts w:cs="Times New Roman"/>
          </w:rPr>
          <w:delText>.</w:delText>
        </w:r>
        <w:r w:rsidR="00F408B1" w:rsidDel="0063256F">
          <w:rPr>
            <w:rFonts w:cs="Times New Roman"/>
          </w:rPr>
          <w:delText xml:space="preserve"> T</w:delText>
        </w:r>
        <w:r w:rsidR="00167A89" w:rsidDel="0063256F">
          <w:rPr>
            <w:rFonts w:cs="Times New Roman"/>
          </w:rPr>
          <w:delText xml:space="preserve">he </w:delText>
        </w:r>
      </w:del>
      <w:ins w:id="341" w:author="Bruno Eleres" w:date="2021-05-03T12:06:00Z">
        <w:r w:rsidR="0063256F">
          <w:rPr>
            <w:rFonts w:cs="Times New Roman"/>
          </w:rPr>
          <w:t xml:space="preserve">exhibit </w:t>
        </w:r>
        <w:r w:rsidR="00E0225C">
          <w:rPr>
            <w:rFonts w:cs="Times New Roman"/>
          </w:rPr>
          <w:t xml:space="preserve">a </w:t>
        </w:r>
      </w:ins>
      <w:r w:rsidR="00167A89">
        <w:rPr>
          <w:rFonts w:cs="Times New Roman"/>
        </w:rPr>
        <w:t>complex evolutionary history</w:t>
      </w:r>
      <w:ins w:id="342" w:author="Bruno Eleres" w:date="2021-05-03T12:03:00Z">
        <w:r w:rsidR="00585734">
          <w:rPr>
            <w:rFonts w:cs="Times New Roman"/>
          </w:rPr>
          <w:t xml:space="preserve"> and </w:t>
        </w:r>
      </w:ins>
      <w:del w:id="343" w:author="Bruno Eleres" w:date="2021-05-03T12:03:00Z">
        <w:r w:rsidR="00167A89" w:rsidDel="00585734">
          <w:rPr>
            <w:rFonts w:cs="Times New Roman"/>
          </w:rPr>
          <w:delText xml:space="preserve">, </w:delText>
        </w:r>
        <w:r w:rsidR="00F718DE" w:rsidDel="00585734">
          <w:rPr>
            <w:rFonts w:cs="Times New Roman"/>
          </w:rPr>
          <w:delText>joint with</w:delText>
        </w:r>
        <w:r w:rsidR="00167A89" w:rsidDel="00585734">
          <w:rPr>
            <w:rFonts w:cs="Times New Roman"/>
          </w:rPr>
          <w:delText xml:space="preserve"> </w:delText>
        </w:r>
      </w:del>
      <w:ins w:id="344" w:author="Bruno Eleres" w:date="2021-05-03T12:04:00Z">
        <w:r w:rsidR="00AE7108">
          <w:rPr>
            <w:rFonts w:cs="Times New Roman"/>
          </w:rPr>
          <w:t>high</w:t>
        </w:r>
      </w:ins>
      <w:ins w:id="345" w:author="Bruno Eleres" w:date="2021-05-03T11:55:00Z">
        <w:r>
          <w:rPr>
            <w:rFonts w:cs="Times New Roman"/>
          </w:rPr>
          <w:t xml:space="preserve"> </w:t>
        </w:r>
      </w:ins>
      <w:ins w:id="346" w:author="Bruno Eleres" w:date="2021-05-03T12:03:00Z">
        <w:r w:rsidR="00585734">
          <w:rPr>
            <w:rFonts w:cs="Times New Roman"/>
          </w:rPr>
          <w:t>ecological diversity</w:t>
        </w:r>
      </w:ins>
      <w:del w:id="347" w:author="Bruno Eleres" w:date="2021-05-03T12:03:00Z">
        <w:r w:rsidR="00167A89" w:rsidDel="00585734">
          <w:rPr>
            <w:rFonts w:cs="Times New Roman"/>
          </w:rPr>
          <w:delText>heterogeneity of life history forms</w:delText>
        </w:r>
      </w:del>
      <w:r w:rsidR="00167A89">
        <w:rPr>
          <w:rFonts w:cs="Times New Roman"/>
        </w:rPr>
        <w:t xml:space="preserve"> </w:t>
      </w:r>
      <w:r w:rsidR="00167A89">
        <w:rPr>
          <w:rFonts w:cs="Times New Roman"/>
        </w:rPr>
        <w:fldChar w:fldCharType="begin" w:fldLock="1"/>
      </w:r>
      <w:r w:rsidR="00F1330C">
        <w:rPr>
          <w:rFonts w:cs="Times New Roman"/>
        </w:rPr>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167A89">
        <w:rPr>
          <w:rFonts w:cs="Times New Roman"/>
        </w:rPr>
        <w:fldChar w:fldCharType="separate"/>
      </w:r>
      <w:r w:rsidR="008C7744" w:rsidRPr="008C7744">
        <w:rPr>
          <w:rFonts w:cs="Times New Roman"/>
          <w:noProof/>
        </w:rPr>
        <w:t>(Albert et al., 2020)</w:t>
      </w:r>
      <w:r w:rsidR="00167A89">
        <w:rPr>
          <w:rFonts w:cs="Times New Roman"/>
        </w:rPr>
        <w:fldChar w:fldCharType="end"/>
      </w:r>
      <w:ins w:id="348" w:author="Bruno Eleres" w:date="2021-05-03T12:06:00Z">
        <w:r w:rsidR="00E0225C">
          <w:rPr>
            <w:rFonts w:cs="Times New Roman"/>
          </w:rPr>
          <w:t>,</w:t>
        </w:r>
      </w:ins>
      <w:r w:rsidR="00F408B1">
        <w:rPr>
          <w:rFonts w:cs="Times New Roman"/>
        </w:rPr>
        <w:t xml:space="preserve"> </w:t>
      </w:r>
      <w:del w:id="349" w:author="Bruno Eleres" w:date="2021-05-03T12:06:00Z">
        <w:r w:rsidR="002C2B62" w:rsidDel="00E0225C">
          <w:rPr>
            <w:rFonts w:cs="Times New Roman"/>
          </w:rPr>
          <w:delText xml:space="preserve">make </w:delText>
        </w:r>
      </w:del>
      <w:ins w:id="350" w:author="Bruno Eleres" w:date="2021-05-03T12:06:00Z">
        <w:r w:rsidR="00E0225C">
          <w:rPr>
            <w:rFonts w:cs="Times New Roman"/>
          </w:rPr>
          <w:t xml:space="preserve">making </w:t>
        </w:r>
      </w:ins>
      <w:r w:rsidR="002C2B62">
        <w:rPr>
          <w:rFonts w:cs="Times New Roman"/>
        </w:rPr>
        <w:t xml:space="preserve">them an interesting group </w:t>
      </w:r>
      <w:r w:rsidR="00F408B1">
        <w:rPr>
          <w:rFonts w:cs="Times New Roman"/>
        </w:rPr>
        <w:t xml:space="preserve">to address </w:t>
      </w:r>
      <w:del w:id="351" w:author="Bruno Eleres" w:date="2021-05-03T12:06:00Z">
        <w:r w:rsidR="00F408B1" w:rsidDel="00E0225C">
          <w:rPr>
            <w:rFonts w:cs="Times New Roman"/>
          </w:rPr>
          <w:delText xml:space="preserve">a range of </w:delText>
        </w:r>
      </w:del>
      <w:r w:rsidR="00F408B1">
        <w:rPr>
          <w:rFonts w:cs="Times New Roman"/>
        </w:rPr>
        <w:t xml:space="preserve">questions in the </w:t>
      </w:r>
      <w:r w:rsidR="00E87263">
        <w:rPr>
          <w:rFonts w:cs="Times New Roman"/>
        </w:rPr>
        <w:t>interface of ecology and evolution (e.g.</w:t>
      </w:r>
      <w:ins w:id="352" w:author="Bruno Eleres" w:date="2021-05-03T11:55:00Z">
        <w:r>
          <w:rPr>
            <w:rFonts w:cs="Times New Roman"/>
          </w:rPr>
          <w:t>,</w:t>
        </w:r>
      </w:ins>
      <w:r w:rsidR="00E87263">
        <w:rPr>
          <w:rFonts w:cs="Times New Roman"/>
        </w:rPr>
        <w:t xml:space="preserve"> </w:t>
      </w:r>
      <w:r w:rsidR="00E87263">
        <w:rPr>
          <w:rFonts w:cs="Times New Roman"/>
        </w:rPr>
        <w:fldChar w:fldCharType="begin" w:fldLock="1"/>
      </w:r>
      <w:r w:rsidR="00D51236">
        <w:rPr>
          <w:rFonts w:cs="Times New Roman"/>
        </w:rPr>
        <w:instrText>ADDIN CSL_CITATION {"citationItems":[{"id":"ITEM-1","itemData":{"DOI":"10.1111/fwb.13233","ISSN":"13652427","abstract":"A multi-faceted assessment of diversity is needed to improve our understanding of the mechanisms underlying biodiversity patterns and to reveal the impacts of land use alterations on β-diversity. In this study, we analysed stream fish β-diversity based on taxonomic, functional, and phylogenetic facets in an intensively cultivated tropical region. We sampled 43 stream reaches in the northwest of São Paulo State, south-eastern Brazil. Each sampling site was characterised according to catchment-scale features, landscape dynamic indicators, local-scale features, and distance between stream reaches as network distance (a proxy for dispersal processes). As response variables, we considered taxonomic, functional, and phylogenetic β-diversities coupled with a null-model approach. For each β-diversity metric, we calculated the mean overall value and tested whether the mean value was different from that expected by chance. To examine variation in β-diversity for the three facets and determine the relative contributions of predictor variables, we used a distance-based approach. Taxonomic and functional β-diversities were higher from the expected value under a null model, suggesting that community assembly of these facets was dominated by deterministic processes. In contrast, phylogenetic β-diversity was not different from that expected by chance, suggesting that the lineage composition of these assemblages was random. Furthermore, for all three facets, there was a positive environment-β-diversity relationship that was determined primarily by local-scale features, whereas catchment features and landscape dynamic indicators were not important. In addition, none of the β-diversity facets was correlated with stream network distance, indicating that dispersal processes were not strongly structuring fish assemblages. Our study suggested that although multiple facets of stream fish β-diversity are ruled mainly by deterministic processes (e.g. species sorting), stochasticity is also important in community assembly. An interesting finding was the mismatch between phylogenetic versus taxonomic and functional β-diversity. It is likely that the lack of non-random structure in phylogenetic β-diversity is due to the variation of phylogenetic signal in some functional traits. Given that landscape dynamic indicators were not correlated with measures of β-diversity, we suggest that the recent sugarcane expansion in our study area probably has not critically affected stream fish β-…","author":[{"dropping-particle":"","family":"Roa-Fuentes","given":"Camilo A.","non-dropping-particle":"","parse-names":false,"suffix":""},{"dropping-particle":"","family":"Heino","given":"Jani","non-dropping-particle":"","parse-names":false,"suffix":""},{"dropping-particle":"V.","family":"Cianciaruso","given":"Marcus","non-dropping-particle":"","parse-names":false,"suffix":""},{"dropping-particle":"","family":"Ferraz","given":"Silvio","non-dropping-particle":"","parse-names":false,"suffix":""},{"dropping-particle":"","family":"Zeni","given":"Jaquelini O.","non-dropping-particle":"","parse-names":false,"suffix":""},{"dropping-particle":"","family":"Casatti","given":"Lilian","non-dropping-particle":"","parse-names":false,"suffix":""}],"container-title":"Freshwater Biology","id":"ITEM-1","issue":"3","issued":{"date-parts":[["2019"]]},"page":"447-460","title":"Taxonomic, functional, and phylogenetic β-diversity patterns of stream fish assemblages in tropical agroecosystems","type":"article-journal","volume":"64"},"uris":["http://www.mendeley.com/documents/?uuid=1f23c6d8-5b63-4bd1-bf3a-86a9ab77d8ed"]},{"id":"ITEM-2","itemData":{"DOI":"10.1007/s10750-020-04396-7","ISBN":"0123456789","ISSN":"1573-5117","author":[{"dropping-particle":"","family":"Roa-Fuentes","given":"Camilo A.","non-dropping-particle":"","parse-names":false,"suffix":""},{"dropping-particle":"","family":"Heino","given":"Jani","non-dropping-particle":"","parse-names":false,"suffix":""},{"dropping-particle":"","family":"Zeni","given":"Jaquelini O.","non-dropping-particle":"","parse-names":false,"suffix":""},{"dropping-particle":"","family":"Ferraz","given":"Silvio","non-dropping-particle":"","parse-names":false,"suffix":""},{"dropping-particle":"","family":"Cianciaruso","given":"Marcus Vinicius","non-dropping-particle":"","parse-names":false,"suffix":""},{"dropping-particle":"","family":"Casatti","given":"Lilian","non-dropping-particle":"","parse-names":false,"suffix":""}],"container-title":"Hydrobiologia","id":"ITEM-2","issued":{"date-parts":[["2020"]]},"publisher":"Springer International Publishing","title":"Importance of local and landscape variables on multiple facets of stream fish biodiversity in a Neotropical agroecosystem","type":"article-journal","volume":"7"},"uris":["http://www.mendeley.com/documents/?uuid=fe272f3a-d3f6-462e-b8b9-1c96524e573a"]},{"id":"ITEM-3","itemData":{"DOI":"10.1002/ecy.3122","ISSN":"0012-9658","abstract":"&lt;p&gt;Ecological literature offers a myriad of methods for quantifying b‐diversity. One such methods is determining BD&lt;sub&gt;total&lt;/sub&gt; (BD), which, unlike other methods, can be decomposed into meaningful components that indicate how unique a sampling unit is regarding its composition (local contribution) and how unique a species is regarding its occurrence in the community (species contribution). Despite this advantage, the original formulation of the BD metric only assesses taxonomic variation and neglects other important dimensions of biodiversity. We expanded the original formulation of BD to capture variation in the functional and phylogenetic dimensions of community data by computing two new metrics — BD&lt;sub&gt;Fun&lt;/sub&gt; and BD&lt;sub&gt;Phy&lt;/sub&gt; — as well as their respective components that represent the local and species contribution. We tested the statistical performance of these new metrics for capturing variation in functional and phylogenetic composition through simulated communities and illustrated the potential use of these new metrics by analyzing b‐diversity of stream fish communities. Our results demonstrated that BD&lt;sub&gt;Phy&lt;/sub&gt; and BD&lt;sub&gt;Fun&lt;/sub&gt; have acceptable type I error and great power to detect the effect of deep evolutionary relationships and attributes mediating patterns of b‐diversity. The empirical example illustrated how BD&lt;sub&gt;Phy&lt;/sub&gt; and BD&lt;sub&gt;Fun&lt;/sub&gt; reveal complementary aspects of b‐diversity relative to the original BD metric. These new metrics can be used to identify local communities that are of conservation importance because they represent unique functional, phylogenetic and taxonomic compositions. We conclude that BD&lt;sub&gt;Phy&lt;/sub&gt; and BD&lt;sub&gt;Fun&lt;/sub&gt; are important tools for providing complementary information in the investigation of the structure of biological communities.&lt;/p&gt;","author":[{"dropping-particle":"","family":"Nakamura","given":"Gabriel","non-dropping-particle":"","parse-names":false,"suffix":""},{"dropping-particle":"","family":"Vicentin","given":"Wagner","non-dropping-particle":"","parse-names":false,"suffix":""},{"dropping-particle":"","family":"Súarez","given":"Yzel Rondon","non-dropping-particle":"","parse-names":false,"suffix":""},{"dropping-particle":"","family":"Duarte","given":"Leandro","non-dropping-particle":"","parse-names":false,"suffix":""}],"container-title":"Ecology","id":"ITEM-3","issued":{"date-parts":[["2020"]]},"title":"A multifaceted approach to analyzing taxonomic, functional, and phylogenetic β‐diversity","type":"article-journal"},"uris":["http://www.mendeley.com/documents/?uuid=5bf0f2e6-0b18-4b3a-b357-b104a6ebd575"]}],"mendeley":{"formattedCitation":"(Roa-Fuentes et al., 2019, 2020; Nakamura, Vicentin, Súarez, &amp; Duarte, 2020)","manualFormatting":"Roa-Fuentes et al. 2019, 2020; Nakamura et al. 2020)","plainTextFormattedCitation":"(Roa-Fuentes et al., 2019, 2020; Nakamura, Vicentin, Súarez, &amp; Duarte, 2020)","previouslyFormattedCitation":"(Roa-Fuentes et al., 2019, 2020; Nakamura, Vicentin, Súarez, &amp; Duarte, 2020)"},"properties":{"noteIndex":0},"schema":"https://github.com/citation-style-language/schema/raw/master/csl-citation.json"}</w:instrText>
      </w:r>
      <w:r w:rsidR="00E87263">
        <w:rPr>
          <w:rFonts w:cs="Times New Roman"/>
        </w:rPr>
        <w:fldChar w:fldCharType="separate"/>
      </w:r>
      <w:r w:rsidR="00E87263" w:rsidRPr="00E87263">
        <w:rPr>
          <w:rFonts w:cs="Times New Roman"/>
          <w:noProof/>
        </w:rPr>
        <w:t>Roa-Fuentes et al. 2019, 2020; Nakamura et al. 2020)</w:t>
      </w:r>
      <w:r w:rsidR="00E87263">
        <w:rPr>
          <w:rFonts w:cs="Times New Roman"/>
        </w:rPr>
        <w:fldChar w:fldCharType="end"/>
      </w:r>
      <w:r w:rsidR="00167A89">
        <w:rPr>
          <w:rFonts w:cs="Times New Roman"/>
        </w:rPr>
        <w:t xml:space="preserve">. </w:t>
      </w:r>
      <w:ins w:id="353" w:author="Bruno Eleres" w:date="2021-05-03T12:07:00Z">
        <w:r w:rsidR="00F60555">
          <w:rPr>
            <w:rFonts w:cs="Times New Roman"/>
          </w:rPr>
          <w:t>Nonetheless</w:t>
        </w:r>
      </w:ins>
      <w:del w:id="354" w:author="Bruno Eleres" w:date="2021-05-03T12:07:00Z">
        <w:r w:rsidR="00167A89" w:rsidDel="00F60555">
          <w:rPr>
            <w:rFonts w:cs="Times New Roman"/>
          </w:rPr>
          <w:delText>However</w:delText>
        </w:r>
      </w:del>
      <w:r w:rsidR="00167A89">
        <w:rPr>
          <w:rFonts w:cs="Times New Roman"/>
        </w:rPr>
        <w:t xml:space="preserve">, studies </w:t>
      </w:r>
      <w:ins w:id="355" w:author="Bruno Eleres" w:date="2021-05-03T12:12:00Z">
        <w:r w:rsidR="009B7AE6">
          <w:rPr>
            <w:rFonts w:cs="Times New Roman"/>
          </w:rPr>
          <w:t xml:space="preserve">addressing those questions </w:t>
        </w:r>
      </w:ins>
      <w:del w:id="356" w:author="Bruno Eleres" w:date="2021-05-03T12:07:00Z">
        <w:r w:rsidR="00167A89" w:rsidDel="00F60555">
          <w:rPr>
            <w:rFonts w:cs="Times New Roman"/>
          </w:rPr>
          <w:delText>that used</w:delText>
        </w:r>
      </w:del>
      <w:del w:id="357" w:author="Bruno Eleres" w:date="2021-05-03T12:13:00Z">
        <w:r w:rsidR="00167A89" w:rsidDel="009B7AE6">
          <w:rPr>
            <w:rFonts w:cs="Times New Roman"/>
          </w:rPr>
          <w:delText xml:space="preserve"> </w:delText>
        </w:r>
        <w:commentRangeStart w:id="358"/>
        <w:r w:rsidR="00167A89" w:rsidDel="009B7AE6">
          <w:rPr>
            <w:rFonts w:cs="Times New Roman"/>
          </w:rPr>
          <w:delText xml:space="preserve">phylogenetic information </w:delText>
        </w:r>
      </w:del>
      <w:del w:id="359" w:author="Bruno Eleres" w:date="2021-05-03T12:09:00Z">
        <w:r w:rsidR="002C2B62" w:rsidDel="00F905AF">
          <w:rPr>
            <w:rFonts w:cs="Times New Roman"/>
          </w:rPr>
          <w:delText xml:space="preserve">in fishes </w:delText>
        </w:r>
      </w:del>
      <w:del w:id="360" w:author="Bruno Eleres" w:date="2021-05-03T12:13:00Z">
        <w:r w:rsidR="00652C93" w:rsidDel="009B7AE6">
          <w:rPr>
            <w:rFonts w:cs="Times New Roman"/>
          </w:rPr>
          <w:delText>a</w:delText>
        </w:r>
      </w:del>
      <w:ins w:id="361" w:author="Bruno Eleres" w:date="2021-05-03T12:13:00Z">
        <w:r w:rsidR="009B7AE6">
          <w:rPr>
            <w:rFonts w:cs="Times New Roman"/>
          </w:rPr>
          <w:t>a</w:t>
        </w:r>
      </w:ins>
      <w:r w:rsidR="00652C93">
        <w:rPr>
          <w:rFonts w:cs="Times New Roman"/>
        </w:rPr>
        <w:t xml:space="preserve">re </w:t>
      </w:r>
      <w:del w:id="362" w:author="Bruno Eleres" w:date="2021-05-03T12:11:00Z">
        <w:r w:rsidR="00167A89" w:rsidDel="00913980">
          <w:rPr>
            <w:rFonts w:cs="Times New Roman"/>
          </w:rPr>
          <w:delText>rare</w:delText>
        </w:r>
        <w:r w:rsidR="00E87263" w:rsidDel="00913980">
          <w:rPr>
            <w:rFonts w:cs="Times New Roman"/>
          </w:rPr>
          <w:delText xml:space="preserve"> </w:delText>
        </w:r>
      </w:del>
      <w:commentRangeEnd w:id="358"/>
      <w:ins w:id="363" w:author="Bruno Eleres" w:date="2021-05-03T12:11:00Z">
        <w:r w:rsidR="00913980">
          <w:rPr>
            <w:rFonts w:cs="Times New Roman"/>
          </w:rPr>
          <w:t xml:space="preserve">scarce </w:t>
        </w:r>
      </w:ins>
      <w:r w:rsidR="00F559B7">
        <w:rPr>
          <w:rStyle w:val="Refdecomentrio"/>
        </w:rPr>
        <w:commentReference w:id="358"/>
      </w:r>
      <w:del w:id="364" w:author="Bruno Eleres" w:date="2021-05-03T11:55:00Z">
        <w:r w:rsidR="00E87263" w:rsidDel="00C219F9">
          <w:rPr>
            <w:rFonts w:cs="Times New Roman"/>
          </w:rPr>
          <w:delText xml:space="preserve">when </w:delText>
        </w:r>
      </w:del>
      <w:r w:rsidR="00E87263">
        <w:rPr>
          <w:rFonts w:cs="Times New Roman"/>
        </w:rPr>
        <w:t xml:space="preserve">compared </w:t>
      </w:r>
      <w:del w:id="365" w:author="Bruno Eleres" w:date="2021-05-03T12:11:00Z">
        <w:r w:rsidR="00E87263" w:rsidDel="00F559B7">
          <w:rPr>
            <w:rFonts w:cs="Times New Roman"/>
          </w:rPr>
          <w:delText>with other</w:delText>
        </w:r>
      </w:del>
      <w:ins w:id="366" w:author="Bruno Eleres" w:date="2021-05-03T12:11:00Z">
        <w:r w:rsidR="00F559B7">
          <w:rPr>
            <w:rFonts w:cs="Times New Roman"/>
          </w:rPr>
          <w:t>to</w:t>
        </w:r>
      </w:ins>
      <w:r w:rsidR="00E87263">
        <w:rPr>
          <w:rFonts w:cs="Times New Roman"/>
        </w:rPr>
        <w:t xml:space="preserve"> </w:t>
      </w:r>
      <w:del w:id="367" w:author="Bruno Eleres" w:date="2021-05-03T12:12:00Z">
        <w:r w:rsidR="00E87263" w:rsidDel="00C60816">
          <w:rPr>
            <w:rFonts w:cs="Times New Roman"/>
          </w:rPr>
          <w:delText>groups</w:delText>
        </w:r>
        <w:r w:rsidR="00167A89" w:rsidDel="00C60816">
          <w:rPr>
            <w:rFonts w:cs="Times New Roman"/>
          </w:rPr>
          <w:delText xml:space="preserve"> </w:delText>
        </w:r>
      </w:del>
      <w:ins w:id="368" w:author="Bruno Eleres" w:date="2021-05-03T12:12:00Z">
        <w:r w:rsidR="00C60816">
          <w:rPr>
            <w:rFonts w:cs="Times New Roman"/>
          </w:rPr>
          <w:t xml:space="preserve">clades </w:t>
        </w:r>
      </w:ins>
      <w:r w:rsidR="00E0790F">
        <w:rPr>
          <w:rFonts w:cs="Times New Roman"/>
        </w:rPr>
        <w:t xml:space="preserve">that present specific tools to </w:t>
      </w:r>
      <w:ins w:id="369" w:author="Bruno Eleres" w:date="2021-05-03T12:11:00Z">
        <w:r w:rsidR="00913980">
          <w:rPr>
            <w:rFonts w:cs="Times New Roman"/>
          </w:rPr>
          <w:t>build</w:t>
        </w:r>
      </w:ins>
      <w:del w:id="370" w:author="Bruno Eleres" w:date="2021-05-03T12:11:00Z">
        <w:r w:rsidR="00E0790F" w:rsidDel="00913980">
          <w:rPr>
            <w:rFonts w:cs="Times New Roman"/>
          </w:rPr>
          <w:delText>deal with the construction of</w:delText>
        </w:r>
      </w:del>
      <w:r w:rsidR="00E0790F">
        <w:rPr>
          <w:rFonts w:cs="Times New Roman"/>
        </w:rPr>
        <w:t xml:space="preserve"> local phylogenies (</w:t>
      </w:r>
      <w:r w:rsidR="00E0790F" w:rsidRPr="00BB3A9A">
        <w:rPr>
          <w:rFonts w:cs="Times New Roman"/>
          <w:i/>
        </w:rPr>
        <w:t>e.g.</w:t>
      </w:r>
      <w:ins w:id="371" w:author="Bruno Eleres" w:date="2021-05-03T11:55:00Z">
        <w:r>
          <w:rPr>
            <w:rFonts w:cs="Times New Roman"/>
            <w:i/>
          </w:rPr>
          <w:t>,</w:t>
        </w:r>
      </w:ins>
      <w:r w:rsidR="00E0790F">
        <w:rPr>
          <w:rFonts w:cs="Times New Roman"/>
        </w:rPr>
        <w:t xml:space="preserve"> </w:t>
      </w:r>
      <w:r w:rsidR="00E0790F">
        <w:rPr>
          <w:rFonts w:cs="Times New Roman"/>
        </w:rPr>
        <w:fldChar w:fldCharType="begin" w:fldLock="1"/>
      </w:r>
      <w:r w:rsidR="00E0790F">
        <w:rPr>
          <w:rFonts w:cs="Times New Roman"/>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id":"ITEM-2","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Webb &amp; Donoghue, 2005; Jin &amp; Qian, 2019)","manualFormatting":"Webb and Donoghue 2005 for mammals and plants; Jin and Qian 2019 for plants)","plainTextFormattedCitation":"(Webb &amp; Donoghue, 2005; Jin &amp; Qian, 2019)","previouslyFormattedCitation":"(Webb &amp; Donoghue, 2005; Jin &amp; Qian, 2019)"},"properties":{"noteIndex":0},"schema":"https://github.com/citation-style-language/schema/raw/master/csl-citation.json"}</w:instrText>
      </w:r>
      <w:r w:rsidR="00E0790F">
        <w:rPr>
          <w:rFonts w:cs="Times New Roman"/>
        </w:rPr>
        <w:fldChar w:fldCharType="separate"/>
      </w:r>
      <w:r w:rsidR="00E0790F" w:rsidRPr="005A4B93">
        <w:rPr>
          <w:rFonts w:cs="Times New Roman"/>
          <w:noProof/>
        </w:rPr>
        <w:t>Webb and Donoghue 2005</w:t>
      </w:r>
      <w:r w:rsidR="00E0790F">
        <w:rPr>
          <w:rFonts w:cs="Times New Roman"/>
          <w:noProof/>
        </w:rPr>
        <w:t xml:space="preserve"> for mammals and plants</w:t>
      </w:r>
      <w:r w:rsidR="00E0790F" w:rsidRPr="005A4B93">
        <w:rPr>
          <w:rFonts w:cs="Times New Roman"/>
          <w:noProof/>
        </w:rPr>
        <w:t>; Jin and Qian 2019</w:t>
      </w:r>
      <w:r w:rsidR="00E0790F">
        <w:rPr>
          <w:rFonts w:cs="Times New Roman"/>
          <w:noProof/>
        </w:rPr>
        <w:t xml:space="preserve"> for plants</w:t>
      </w:r>
      <w:r w:rsidR="00E0790F" w:rsidRPr="005A4B93">
        <w:rPr>
          <w:rFonts w:cs="Times New Roman"/>
          <w:noProof/>
        </w:rPr>
        <w:t>)</w:t>
      </w:r>
      <w:r w:rsidR="00E0790F">
        <w:rPr>
          <w:rFonts w:cs="Times New Roman"/>
        </w:rPr>
        <w:fldChar w:fldCharType="end"/>
      </w:r>
      <w:ins w:id="372" w:author="Aline Richter" w:date="2021-04-28T17:20:00Z">
        <w:del w:id="373" w:author="Bruno Eleres" w:date="2021-05-03T12:04:00Z">
          <w:r w:rsidR="00312732" w:rsidDel="00EA0D69">
            <w:rPr>
              <w:rFonts w:cs="Times New Roman"/>
            </w:rPr>
            <w:delText xml:space="preserve">. </w:delText>
          </w:r>
        </w:del>
      </w:ins>
      <w:ins w:id="374" w:author="Bruno Eleres" w:date="2021-05-03T12:13:00Z">
        <w:r w:rsidR="009B7AE6">
          <w:rPr>
            <w:rFonts w:cs="Times New Roman"/>
          </w:rPr>
          <w:t xml:space="preserve">. This </w:t>
        </w:r>
      </w:ins>
      <w:ins w:id="375" w:author="Bruno Eleres" w:date="2021-05-03T12:15:00Z">
        <w:r w:rsidR="005E4928">
          <w:rPr>
            <w:rFonts w:cs="Times New Roman"/>
          </w:rPr>
          <w:t xml:space="preserve">scenario </w:t>
        </w:r>
      </w:ins>
      <w:del w:id="376" w:author="Aline Richter" w:date="2021-04-28T17:20:00Z">
        <w:r w:rsidR="00E0790F" w:rsidDel="00312732">
          <w:rPr>
            <w:rFonts w:cs="Times New Roman"/>
          </w:rPr>
          <w:delText>,</w:delText>
        </w:r>
      </w:del>
      <w:del w:id="377" w:author="Bruno Eleres" w:date="2021-05-03T12:11:00Z">
        <w:r w:rsidR="00E0790F" w:rsidDel="00C60816">
          <w:rPr>
            <w:rFonts w:cs="Times New Roman"/>
          </w:rPr>
          <w:delText xml:space="preserve"> </w:delText>
        </w:r>
      </w:del>
      <w:del w:id="378" w:author="Bruno Eleres" w:date="2021-05-03T12:13:00Z">
        <w:r w:rsidR="00E0790F" w:rsidDel="009B7AE6">
          <w:rPr>
            <w:rFonts w:cs="Times New Roman"/>
          </w:rPr>
          <w:delText>s</w:delText>
        </w:r>
      </w:del>
      <w:ins w:id="379" w:author="Bruno Eleres" w:date="2021-05-03T12:13:00Z">
        <w:r w:rsidR="009B7AE6">
          <w:rPr>
            <w:rFonts w:cs="Times New Roman"/>
          </w:rPr>
          <w:t>s</w:t>
        </w:r>
      </w:ins>
      <w:r w:rsidR="00E0790F">
        <w:rPr>
          <w:rFonts w:cs="Times New Roman"/>
        </w:rPr>
        <w:t>uggest</w:t>
      </w:r>
      <w:ins w:id="380" w:author="Bruno Eleres" w:date="2021-05-03T12:13:00Z">
        <w:r w:rsidR="009B7AE6">
          <w:rPr>
            <w:rFonts w:cs="Times New Roman"/>
          </w:rPr>
          <w:t>s</w:t>
        </w:r>
      </w:ins>
      <w:del w:id="381" w:author="Bruno Eleres" w:date="2021-05-03T12:13:00Z">
        <w:r w:rsidR="00E0790F" w:rsidDel="009B7AE6">
          <w:rPr>
            <w:rFonts w:cs="Times New Roman"/>
          </w:rPr>
          <w:delText>ing</w:delText>
        </w:r>
      </w:del>
      <w:r w:rsidR="00E0790F">
        <w:rPr>
          <w:rFonts w:cs="Times New Roman"/>
        </w:rPr>
        <w:t xml:space="preserve"> that </w:t>
      </w:r>
      <w:ins w:id="382" w:author="Bruno Eleres" w:date="2021-05-03T12:19:00Z">
        <w:r w:rsidR="00C938EF">
          <w:rPr>
            <w:rFonts w:cs="Times New Roman"/>
          </w:rPr>
          <w:t xml:space="preserve">the difficulty in </w:t>
        </w:r>
      </w:ins>
      <w:del w:id="383" w:author="Bruno Eleres" w:date="2021-05-03T12:18:00Z">
        <w:r w:rsidR="00E0790F" w:rsidDel="00D13157">
          <w:rPr>
            <w:rFonts w:cs="Times New Roman"/>
          </w:rPr>
          <w:delText>the obt</w:delText>
        </w:r>
        <w:r w:rsidR="00E0790F" w:rsidDel="007541D0">
          <w:rPr>
            <w:rFonts w:cs="Times New Roman"/>
          </w:rPr>
          <w:delText>ent</w:delText>
        </w:r>
      </w:del>
      <w:ins w:id="384" w:author="Bruno Eleres" w:date="2021-05-03T12:18:00Z">
        <w:r w:rsidR="00D13157">
          <w:rPr>
            <w:rFonts w:cs="Times New Roman"/>
          </w:rPr>
          <w:t>obtaining</w:t>
        </w:r>
      </w:ins>
      <w:del w:id="385" w:author="Bruno Eleres" w:date="2021-05-03T12:18:00Z">
        <w:r w:rsidR="00E0790F" w:rsidDel="007541D0">
          <w:rPr>
            <w:rFonts w:cs="Times New Roman"/>
          </w:rPr>
          <w:delText>ion of</w:delText>
        </w:r>
      </w:del>
      <w:r w:rsidR="00E0790F">
        <w:rPr>
          <w:rFonts w:cs="Times New Roman"/>
        </w:rPr>
        <w:t xml:space="preserve"> phylogenetic information can </w:t>
      </w:r>
      <w:r w:rsidR="0013580C">
        <w:rPr>
          <w:rFonts w:cs="Times New Roman"/>
        </w:rPr>
        <w:t xml:space="preserve">hinder our </w:t>
      </w:r>
      <w:ins w:id="386" w:author="Bruno Eleres" w:date="2021-05-03T12:19:00Z">
        <w:r w:rsidR="007106D4">
          <w:rPr>
            <w:rFonts w:cs="Times New Roman"/>
          </w:rPr>
          <w:t>efforts to understand</w:t>
        </w:r>
      </w:ins>
      <w:del w:id="387" w:author="Bruno Eleres" w:date="2021-05-03T12:19:00Z">
        <w:r w:rsidR="0013580C" w:rsidDel="007106D4">
          <w:rPr>
            <w:rFonts w:cs="Times New Roman"/>
          </w:rPr>
          <w:delText xml:space="preserve">knowledge </w:delText>
        </w:r>
        <w:r w:rsidR="00132A53" w:rsidDel="007106D4">
          <w:rPr>
            <w:rFonts w:cs="Times New Roman"/>
          </w:rPr>
          <w:delText>regarding</w:delText>
        </w:r>
      </w:del>
      <w:r w:rsidR="0013580C">
        <w:rPr>
          <w:rFonts w:cs="Times New Roman"/>
        </w:rPr>
        <w:t xml:space="preserve"> fish ecology and evolution</w:t>
      </w:r>
      <w:del w:id="388" w:author="Bruno Eleres" w:date="2021-05-03T12:15:00Z">
        <w:r w:rsidR="0013580C" w:rsidDel="00F54049">
          <w:rPr>
            <w:rFonts w:cs="Times New Roman"/>
          </w:rPr>
          <w:delText xml:space="preserve"> in megadiverse regions</w:delText>
        </w:r>
      </w:del>
      <w:r w:rsidR="008B69E7">
        <w:rPr>
          <w:rFonts w:cs="Times New Roman"/>
        </w:rPr>
        <w:t>.</w:t>
      </w:r>
      <w:r w:rsidR="00620191">
        <w:rPr>
          <w:rFonts w:cs="Times New Roman"/>
        </w:rPr>
        <w:t xml:space="preserve"> </w:t>
      </w:r>
      <w:del w:id="389" w:author="Bruno Eleres" w:date="2021-05-03T12:22:00Z">
        <w:r w:rsidR="00620191" w:rsidDel="002658F4">
          <w:rPr>
            <w:rFonts w:cs="Times New Roman"/>
          </w:rPr>
          <w:delText>Besides the operational problems</w:delText>
        </w:r>
        <w:r w:rsidR="00132A53" w:rsidDel="002658F4">
          <w:rPr>
            <w:rFonts w:cs="Times New Roman"/>
          </w:rPr>
          <w:delText xml:space="preserve"> to </w:delText>
        </w:r>
      </w:del>
      <w:del w:id="390" w:author="Bruno Eleres" w:date="2021-05-03T12:17:00Z">
        <w:r w:rsidR="00132A53" w:rsidDel="002176F3">
          <w:rPr>
            <w:rFonts w:cs="Times New Roman"/>
          </w:rPr>
          <w:delText xml:space="preserve">construct </w:delText>
        </w:r>
      </w:del>
      <w:del w:id="391" w:author="Bruno Eleres" w:date="2021-05-03T12:22:00Z">
        <w:r w:rsidR="00132A53" w:rsidDel="002658F4">
          <w:rPr>
            <w:rFonts w:cs="Times New Roman"/>
          </w:rPr>
          <w:delText>phylogen</w:delText>
        </w:r>
      </w:del>
      <w:del w:id="392" w:author="Bruno Eleres" w:date="2021-05-03T12:17:00Z">
        <w:r w:rsidR="00132A53" w:rsidDel="002176F3">
          <w:rPr>
            <w:rFonts w:cs="Times New Roman"/>
          </w:rPr>
          <w:delText>etic trees</w:delText>
        </w:r>
      </w:del>
      <w:del w:id="393" w:author="Bruno Eleres" w:date="2021-05-03T12:22:00Z">
        <w:r w:rsidR="00132A53" w:rsidDel="002658F4">
          <w:rPr>
            <w:rFonts w:cs="Times New Roman"/>
          </w:rPr>
          <w:delText xml:space="preserve"> for local </w:delText>
        </w:r>
      </w:del>
      <w:del w:id="394" w:author="Bruno Eleres" w:date="2021-05-03T12:19:00Z">
        <w:r w:rsidR="00132A53" w:rsidDel="007106D4">
          <w:rPr>
            <w:rFonts w:cs="Times New Roman"/>
          </w:rPr>
          <w:delText xml:space="preserve">fish </w:delText>
        </w:r>
      </w:del>
      <w:del w:id="395" w:author="Bruno Eleres" w:date="2021-05-03T12:22:00Z">
        <w:r w:rsidR="00132A53" w:rsidDel="002658F4">
          <w:rPr>
            <w:rFonts w:cs="Times New Roman"/>
          </w:rPr>
          <w:delText>assemblages</w:delText>
        </w:r>
      </w:del>
      <w:ins w:id="396" w:author="Bruno Eleres" w:date="2021-05-03T12:22:00Z">
        <w:r w:rsidR="002658F4">
          <w:rPr>
            <w:rFonts w:cs="Times New Roman"/>
          </w:rPr>
          <w:t>Additiona</w:t>
        </w:r>
      </w:ins>
      <w:ins w:id="397" w:author="Bruno Eleres" w:date="2021-05-03T12:23:00Z">
        <w:r w:rsidR="002658F4">
          <w:rPr>
            <w:rFonts w:cs="Times New Roman"/>
          </w:rPr>
          <w:t>lly</w:t>
        </w:r>
      </w:ins>
      <w:r w:rsidR="00620191">
        <w:rPr>
          <w:rFonts w:cs="Times New Roman"/>
        </w:rPr>
        <w:t>,</w:t>
      </w:r>
      <w:r w:rsidR="00E3630A">
        <w:rPr>
          <w:rFonts w:cs="Times New Roman"/>
        </w:rPr>
        <w:t xml:space="preserve"> our knowledge </w:t>
      </w:r>
      <w:ins w:id="398" w:author="Bruno Eleres" w:date="2021-05-03T12:23:00Z">
        <w:r w:rsidR="002658F4">
          <w:rPr>
            <w:rFonts w:cs="Times New Roman"/>
          </w:rPr>
          <w:t>about the Darwinian</w:t>
        </w:r>
      </w:ins>
      <w:del w:id="399" w:author="Bruno Eleres" w:date="2021-05-03T12:23:00Z">
        <w:r w:rsidR="00E3630A" w:rsidDel="002658F4">
          <w:rPr>
            <w:rFonts w:cs="Times New Roman"/>
          </w:rPr>
          <w:delText xml:space="preserve">regarding the </w:delText>
        </w:r>
        <w:r w:rsidR="00AC4D60" w:rsidDel="002658F4">
          <w:rPr>
            <w:rFonts w:cs="Times New Roman"/>
          </w:rPr>
          <w:delText>phylogenetic</w:delText>
        </w:r>
      </w:del>
      <w:r w:rsidR="00AC4D60">
        <w:rPr>
          <w:rFonts w:cs="Times New Roman"/>
        </w:rPr>
        <w:t xml:space="preserve"> </w:t>
      </w:r>
      <w:r w:rsidR="00E3630A">
        <w:rPr>
          <w:rFonts w:cs="Times New Roman"/>
        </w:rPr>
        <w:t xml:space="preserve">shortfalls for </w:t>
      </w:r>
      <w:ins w:id="400" w:author="Bruno Eleres" w:date="2021-05-03T12:23:00Z">
        <w:r w:rsidR="002658F4">
          <w:rPr>
            <w:rFonts w:cs="Times New Roman"/>
          </w:rPr>
          <w:t xml:space="preserve">fishes </w:t>
        </w:r>
      </w:ins>
      <w:del w:id="401" w:author="Bruno Eleres" w:date="2021-05-03T12:23:00Z">
        <w:r w:rsidR="00E3630A" w:rsidDel="002658F4">
          <w:rPr>
            <w:rFonts w:cs="Times New Roman"/>
          </w:rPr>
          <w:delText>this group i</w:delText>
        </w:r>
      </w:del>
      <w:ins w:id="402" w:author="Bruno Eleres" w:date="2021-05-03T12:23:00Z">
        <w:r w:rsidR="006869B2">
          <w:rPr>
            <w:rFonts w:cs="Times New Roman"/>
          </w:rPr>
          <w:t>is</w:t>
        </w:r>
      </w:ins>
      <w:del w:id="403" w:author="Bruno Eleres" w:date="2021-05-03T12:23:00Z">
        <w:r w:rsidR="00E3630A" w:rsidDel="002658F4">
          <w:rPr>
            <w:rFonts w:cs="Times New Roman"/>
          </w:rPr>
          <w:delText xml:space="preserve">s </w:delText>
        </w:r>
      </w:del>
      <w:ins w:id="404" w:author="Bruno Eleres" w:date="2021-05-03T12:23:00Z">
        <w:r w:rsidR="002658F4">
          <w:rPr>
            <w:rFonts w:cs="Times New Roman"/>
          </w:rPr>
          <w:t xml:space="preserve"> </w:t>
        </w:r>
      </w:ins>
      <w:r w:rsidR="00E3630A">
        <w:rPr>
          <w:rFonts w:cs="Times New Roman"/>
        </w:rPr>
        <w:t xml:space="preserve">restricted </w:t>
      </w:r>
      <w:del w:id="405" w:author="Bruno Eleres" w:date="2021-05-03T12:05:00Z">
        <w:r w:rsidR="00E3630A" w:rsidDel="001F6B56">
          <w:rPr>
            <w:rFonts w:cs="Times New Roman"/>
          </w:rPr>
          <w:delText xml:space="preserve">only </w:delText>
        </w:r>
      </w:del>
      <w:r w:rsidR="00E3630A">
        <w:rPr>
          <w:rFonts w:cs="Times New Roman"/>
        </w:rPr>
        <w:t xml:space="preserve">to few lineages </w:t>
      </w:r>
      <w:r w:rsidR="00F1330C">
        <w:rPr>
          <w:rFonts w:cs="Times New Roman"/>
        </w:rPr>
        <w:fldChar w:fldCharType="begin" w:fldLock="1"/>
      </w:r>
      <w:r w:rsidR="00A1639E">
        <w:rPr>
          <w:rFonts w:cs="Times New Roman"/>
        </w:rPr>
        <w:instrText>ADDIN CSL_CITATION {"citationItems":[{"id":"ITEM-1","itemData":{"DOI":"10.1111/faf.12507","ISSN":"14672979","abstract":"The Neotropics harbour the greatest diversity of freshwater fish on Earth. Despite recent advances in characterizing the fish fauna, the total number of species, distributional range, evolution and ecological traits remain uncertain. Thus, we quantify shortfalls in the knowledge of taxonomy (Linnean shortfall), geographic distribution (Wallacean shortfall), evolutionary relationships (Darwinian shortfall) and feeding habits (Raunkiæran shortfall) of Auchenipteridae driftwood catfishes, one of the most representative groups of the Siluriformes family in the Neotropics. We find a steep increase in the historical accumulation of valid species over time, suggesting that 45% of the total number predicted remains to be described. Auchenipterids also remain under-collected; only 45% of the ecoregions and less than 3% of the one-degree grid cells covering the Neotropics are reasonably sampled. The topologies of recent phylogenies are more similar to each other than former ones, showing a tendency towards a robust phylogenetic hypothesis for this family. Current knowledge on feeding habits is biased towards a few genera and species and is still expanding with every new published study. Our study highlights specific knowledge gaps that need to be addressed: a considerable number of Auchenipteridae species remain to be described; and most of valid species lack reliable information on their geographic distribution and feeding habitat. It implies that research on fish systematic biology needs to advance and it will require a concerted effort of taxonomists, ecologists and biogeographers to reduce these gaps.","author":[{"dropping-particle":"","family":"Freitas","given":"Tiago Magalhães da Silva","non-dropping-particle":"","parse-names":false,"suffix":""},{"dropping-particle":"","family":"Stropp","given":"Juliana","non-dropping-particle":"","parse-names":false,"suffix":""},{"dropping-particle":"","family":"Calegari","given":"Bárbara Borges","non-dropping-particle":"","parse-names":false,"suffix":""},{"dropping-particle":"","family":"Calatayud","given":"Joaquín","non-dropping-particle":"","parse-names":false,"suffix":""},{"dropping-particle":"","family":"Marco","given":"Paulo","non-dropping-particle":"De","parse-names":false,"suffix":""},{"dropping-particle":"","family":"Montag","given":"Luciano Fogaça de Assis","non-dropping-particle":"","parse-names":false,"suffix":""},{"dropping-particle":"","family":"Hortal","given":"Joaquín","non-dropping-particle":"","parse-names":false,"suffix":""}],"container-title":"Fish and Fisheries","id":"ITEM-1","issue":"1","issued":{"date-parts":[["2021"]]},"page":"87-104","title":"Quantifying shortfalls in the knowledge on Neotropical Auchenipteridae fishes","type":"article-journal","volume":"22"},"uris":["http://www.mendeley.com/documents/?uuid=fefad2d0-b5ee-4c64-8f8e-59cf316a648b"]}],"mendeley":{"formattedCitation":"(Freitas et al., 2021)","manualFormatting":"(e.g. Freitas et al., 2021)","plainTextFormattedCitation":"(Freitas et al., 2021)","previouslyFormattedCitation":"(Freitas et al., 2021)"},"properties":{"noteIndex":0},"schema":"https://github.com/citation-style-language/schema/raw/master/csl-citation.json"}</w:instrText>
      </w:r>
      <w:r w:rsidR="00F1330C">
        <w:rPr>
          <w:rFonts w:cs="Times New Roman"/>
        </w:rPr>
        <w:fldChar w:fldCharType="separate"/>
      </w:r>
      <w:r w:rsidR="00F1330C" w:rsidRPr="00F1330C">
        <w:rPr>
          <w:rFonts w:cs="Times New Roman"/>
          <w:noProof/>
        </w:rPr>
        <w:t>(</w:t>
      </w:r>
      <w:r w:rsidR="00F1330C">
        <w:rPr>
          <w:rFonts w:cs="Times New Roman"/>
          <w:noProof/>
        </w:rPr>
        <w:t>e.g.</w:t>
      </w:r>
      <w:ins w:id="406" w:author="Bruno Eleres" w:date="2021-05-03T11:55:00Z">
        <w:r>
          <w:rPr>
            <w:rFonts w:cs="Times New Roman"/>
            <w:noProof/>
          </w:rPr>
          <w:t>,</w:t>
        </w:r>
      </w:ins>
      <w:r w:rsidR="00F1330C">
        <w:rPr>
          <w:rFonts w:cs="Times New Roman"/>
          <w:noProof/>
        </w:rPr>
        <w:t xml:space="preserve"> </w:t>
      </w:r>
      <w:r w:rsidR="00F1330C" w:rsidRPr="00F1330C">
        <w:rPr>
          <w:rFonts w:cs="Times New Roman"/>
          <w:noProof/>
        </w:rPr>
        <w:t>Freitas et al., 2021)</w:t>
      </w:r>
      <w:r w:rsidR="00F1330C">
        <w:rPr>
          <w:rFonts w:cs="Times New Roman"/>
        </w:rPr>
        <w:fldChar w:fldCharType="end"/>
      </w:r>
      <w:ins w:id="407" w:author="Bruno Eleres" w:date="2021-05-03T12:24:00Z">
        <w:r w:rsidR="00514728">
          <w:rPr>
            <w:rFonts w:cs="Times New Roman"/>
          </w:rPr>
          <w:t>,</w:t>
        </w:r>
      </w:ins>
      <w:ins w:id="408" w:author="Bruno Eleres" w:date="2021-05-03T12:23:00Z">
        <w:r w:rsidR="006869B2">
          <w:rPr>
            <w:rFonts w:cs="Times New Roman"/>
          </w:rPr>
          <w:t xml:space="preserve"> </w:t>
        </w:r>
      </w:ins>
      <w:ins w:id="409" w:author="Bruno Eleres" w:date="2021-05-03T12:24:00Z">
        <w:r w:rsidR="00514728">
          <w:rPr>
            <w:rFonts w:cs="Times New Roman"/>
          </w:rPr>
          <w:t>which</w:t>
        </w:r>
        <w:r w:rsidR="001159E4">
          <w:rPr>
            <w:rFonts w:cs="Times New Roman"/>
          </w:rPr>
          <w:t xml:space="preserve"> impedes</w:t>
        </w:r>
      </w:ins>
      <w:r w:rsidR="00F1330C">
        <w:rPr>
          <w:rFonts w:cs="Times New Roman"/>
        </w:rPr>
        <w:t xml:space="preserve"> </w:t>
      </w:r>
      <w:ins w:id="410" w:author="Bruno Eleres" w:date="2021-05-03T12:25:00Z">
        <w:r w:rsidR="00514728">
          <w:rPr>
            <w:rFonts w:cs="Times New Roman"/>
          </w:rPr>
          <w:t xml:space="preserve">the </w:t>
        </w:r>
      </w:ins>
      <w:ins w:id="411" w:author="Bruno Eleres" w:date="2021-05-03T12:24:00Z">
        <w:r w:rsidR="00514728">
          <w:rPr>
            <w:rFonts w:cs="Times New Roman"/>
          </w:rPr>
          <w:t xml:space="preserve">mapping </w:t>
        </w:r>
      </w:ins>
      <w:ins w:id="412" w:author="Bruno Eleres" w:date="2021-05-03T12:25:00Z">
        <w:r w:rsidR="00514728">
          <w:rPr>
            <w:rFonts w:cs="Times New Roman"/>
          </w:rPr>
          <w:t>of the relative demand of additional efforts in specific r</w:t>
        </w:r>
      </w:ins>
      <w:ins w:id="413" w:author="Bruno Eleres" w:date="2021-05-03T12:24:00Z">
        <w:r w:rsidR="00514728">
          <w:rPr>
            <w:rFonts w:cs="Times New Roman"/>
          </w:rPr>
          <w:t xml:space="preserve">egions </w:t>
        </w:r>
      </w:ins>
      <w:ins w:id="414" w:author="Bruno Eleres" w:date="2021-05-03T12:25:00Z">
        <w:r w:rsidR="00514728">
          <w:rPr>
            <w:rFonts w:cs="Times New Roman"/>
          </w:rPr>
          <w:t>or</w:t>
        </w:r>
      </w:ins>
      <w:ins w:id="415" w:author="Bruno Eleres" w:date="2021-05-03T12:24:00Z">
        <w:r w:rsidR="00514728">
          <w:rPr>
            <w:rFonts w:cs="Times New Roman"/>
          </w:rPr>
          <w:t xml:space="preserve"> clades</w:t>
        </w:r>
      </w:ins>
      <w:del w:id="416" w:author="Bruno Eleres" w:date="2021-05-03T12:24:00Z">
        <w:r w:rsidR="00395424" w:rsidDel="00514728">
          <w:rPr>
            <w:rFonts w:cs="Times New Roman"/>
          </w:rPr>
          <w:delText>making difficult to map the regions that must be further studied</w:delText>
        </w:r>
      </w:del>
      <w:r w:rsidR="00EA3B9C">
        <w:rPr>
          <w:rFonts w:cs="Times New Roman"/>
        </w:rPr>
        <w:t>.</w:t>
      </w:r>
    </w:p>
    <w:p w14:paraId="030F6544" w14:textId="422477B3" w:rsidR="005C6190" w:rsidRDefault="00BE0372" w:rsidP="00054D7C">
      <w:pPr>
        <w:ind w:firstLine="708"/>
        <w:rPr>
          <w:ins w:id="417" w:author="Bruno Eleres" w:date="2021-05-03T11:59:00Z"/>
          <w:rFonts w:cs="Times New Roman"/>
        </w:rPr>
      </w:pPr>
      <w:del w:id="418" w:author="Bruno Eleres" w:date="2021-05-03T11:59:00Z">
        <w:r w:rsidDel="00521E9E">
          <w:rPr>
            <w:rFonts w:cs="Times New Roman"/>
          </w:rPr>
          <w:delText>In</w:delText>
        </w:r>
        <w:r w:rsidR="00FC182A" w:rsidDel="00521E9E">
          <w:rPr>
            <w:rFonts w:cs="Times New Roman"/>
          </w:rPr>
          <w:delText xml:space="preserve"> this study</w:delText>
        </w:r>
      </w:del>
      <w:ins w:id="419" w:author="Bruno Eleres" w:date="2021-05-03T11:59:00Z">
        <w:r w:rsidR="00521E9E">
          <w:rPr>
            <w:rFonts w:cs="Times New Roman"/>
          </w:rPr>
          <w:t>Here</w:t>
        </w:r>
      </w:ins>
      <w:r w:rsidR="00B46919">
        <w:rPr>
          <w:rFonts w:cs="Times New Roman"/>
        </w:rPr>
        <w:t>,</w:t>
      </w:r>
      <w:r w:rsidR="00FC182A">
        <w:rPr>
          <w:rFonts w:cs="Times New Roman"/>
        </w:rPr>
        <w:t xml:space="preserve"> w</w:t>
      </w:r>
      <w:r w:rsidR="0023608F">
        <w:rPr>
          <w:rFonts w:cs="Times New Roman"/>
        </w:rPr>
        <w:t xml:space="preserve">e </w:t>
      </w:r>
      <w:r w:rsidR="00E87263">
        <w:rPr>
          <w:rFonts w:cs="Times New Roman"/>
        </w:rPr>
        <w:t>present</w:t>
      </w:r>
      <w:del w:id="420" w:author="Bruno Eleres" w:date="2021-05-03T11:59:00Z">
        <w:r w:rsidR="00E87263" w:rsidDel="00521E9E">
          <w:rPr>
            <w:rFonts w:cs="Times New Roman"/>
          </w:rPr>
          <w:delText>ed</w:delText>
        </w:r>
      </w:del>
      <w:r w:rsidR="00E87263">
        <w:rPr>
          <w:rFonts w:cs="Times New Roman"/>
        </w:rPr>
        <w:t xml:space="preserve"> </w:t>
      </w:r>
      <w:ins w:id="421" w:author="Bruno Eleres" w:date="2021-05-03T11:59:00Z">
        <w:r w:rsidR="00521E9E">
          <w:rPr>
            <w:rFonts w:cs="Times New Roman"/>
          </w:rPr>
          <w:t>the</w:t>
        </w:r>
      </w:ins>
      <w:del w:id="422" w:author="Bruno Eleres" w:date="2021-05-03T11:59:00Z">
        <w:r w:rsidR="0023608F" w:rsidDel="00521E9E">
          <w:rPr>
            <w:rFonts w:cs="Times New Roman"/>
          </w:rPr>
          <w:delText>a</w:delText>
        </w:r>
        <w:r w:rsidR="00FC182A" w:rsidDel="00521E9E">
          <w:rPr>
            <w:rFonts w:cs="Times New Roman"/>
          </w:rPr>
          <w:delText>n</w:delText>
        </w:r>
      </w:del>
      <w:r w:rsidR="0023608F">
        <w:rPr>
          <w:rFonts w:cs="Times New Roman"/>
        </w:rPr>
        <w:t xml:space="preserve"> </w:t>
      </w:r>
      <w:del w:id="423" w:author="Bruno Eleres" w:date="2021-05-03T12:28:00Z">
        <w:r w:rsidR="0023608F" w:rsidDel="005E4E99">
          <w:rPr>
            <w:rFonts w:cs="Times New Roman"/>
          </w:rPr>
          <w:delText xml:space="preserve">R </w:delText>
        </w:r>
      </w:del>
      <w:r w:rsidR="0023608F">
        <w:rPr>
          <w:rFonts w:cs="Times New Roman"/>
        </w:rPr>
        <w:t>package</w:t>
      </w:r>
      <w:r w:rsidR="009B12CE">
        <w:rPr>
          <w:rFonts w:cs="Times New Roman"/>
        </w:rPr>
        <w:t xml:space="preserve"> </w:t>
      </w:r>
      <w:proofErr w:type="spellStart"/>
      <w:r w:rsidR="009B12CE" w:rsidRPr="00521E9E">
        <w:rPr>
          <w:rFonts w:cs="Times New Roman"/>
          <w:i/>
          <w:iCs/>
          <w:rPrChange w:id="424" w:author="Bruno Eleres" w:date="2021-05-03T11:59:00Z">
            <w:rPr>
              <w:rFonts w:cs="Times New Roman"/>
            </w:rPr>
          </w:rPrChange>
        </w:rPr>
        <w:t>FishPhyloMaker</w:t>
      </w:r>
      <w:proofErr w:type="spellEnd"/>
      <w:del w:id="425" w:author="Bruno Eleres" w:date="2021-05-03T11:59:00Z">
        <w:r w:rsidR="009B12CE" w:rsidDel="00521E9E">
          <w:rPr>
            <w:rFonts w:cs="Times New Roman"/>
          </w:rPr>
          <w:delText>,</w:delText>
        </w:r>
      </w:del>
      <w:ins w:id="426" w:author="Bruno Eleres" w:date="2021-05-03T12:28:00Z">
        <w:r w:rsidR="005E4E99">
          <w:rPr>
            <w:rFonts w:cs="Times New Roman"/>
          </w:rPr>
          <w:t xml:space="preserve">, a tool in the R environment </w:t>
        </w:r>
      </w:ins>
      <w:del w:id="427" w:author="Bruno Eleres" w:date="2021-05-03T12:28:00Z">
        <w:r w:rsidR="0023608F" w:rsidDel="005E4E99">
          <w:rPr>
            <w:rFonts w:cs="Times New Roman"/>
          </w:rPr>
          <w:delText xml:space="preserve"> </w:delText>
        </w:r>
      </w:del>
      <w:r w:rsidR="0023608F">
        <w:rPr>
          <w:rFonts w:cs="Times New Roman"/>
        </w:rPr>
        <w:t xml:space="preserve">that </w:t>
      </w:r>
      <w:ins w:id="428" w:author="Bruno Eleres" w:date="2021-05-03T12:28:00Z">
        <w:r w:rsidR="005E4E99">
          <w:rPr>
            <w:rFonts w:cs="Times New Roman"/>
          </w:rPr>
          <w:t xml:space="preserve">automatizes the construction of phylogenetic trees for </w:t>
        </w:r>
        <w:r w:rsidR="00FE5F54">
          <w:rPr>
            <w:rFonts w:cs="Times New Roman"/>
          </w:rPr>
          <w:t>ray-finned fishes in local</w:t>
        </w:r>
      </w:ins>
      <w:ins w:id="429" w:author="Bruno Eleres" w:date="2021-05-03T12:29:00Z">
        <w:r w:rsidR="00FE5F54">
          <w:rPr>
            <w:rFonts w:cs="Times New Roman"/>
          </w:rPr>
          <w:t xml:space="preserve"> or regional pools of species. </w:t>
        </w:r>
      </w:ins>
      <w:ins w:id="430" w:author="Bruno Eleres" w:date="2021-05-03T12:31:00Z">
        <w:r w:rsidR="00331451">
          <w:rPr>
            <w:rFonts w:cs="Times New Roman"/>
          </w:rPr>
          <w:t xml:space="preserve">Our package </w:t>
        </w:r>
      </w:ins>
      <w:r w:rsidR="00D34BF1">
        <w:rPr>
          <w:rFonts w:cs="Times New Roman"/>
        </w:rPr>
        <w:t>overcomes the main problems</w:t>
      </w:r>
      <w:r w:rsidR="009B12CE">
        <w:rPr>
          <w:rFonts w:cs="Times New Roman"/>
        </w:rPr>
        <w:t xml:space="preserve"> </w:t>
      </w:r>
      <w:ins w:id="431" w:author="Bruno Eleres" w:date="2021-05-03T12:31:00Z">
        <w:r w:rsidR="00331451">
          <w:rPr>
            <w:rFonts w:cs="Times New Roman"/>
          </w:rPr>
          <w:t xml:space="preserve">associated with manually building </w:t>
        </w:r>
      </w:ins>
      <w:del w:id="432" w:author="Bruno Eleres" w:date="2021-05-03T12:31:00Z">
        <w:r w:rsidR="00D34BF1" w:rsidDel="00331451">
          <w:rPr>
            <w:rFonts w:cs="Times New Roman"/>
          </w:rPr>
          <w:delText xml:space="preserve">in the </w:delText>
        </w:r>
        <w:r w:rsidR="00842CF0" w:rsidDel="00331451">
          <w:rPr>
            <w:rFonts w:cs="Times New Roman"/>
          </w:rPr>
          <w:delText xml:space="preserve">obtention of </w:delText>
        </w:r>
      </w:del>
      <w:r w:rsidR="00842CF0">
        <w:rPr>
          <w:rFonts w:cs="Times New Roman"/>
        </w:rPr>
        <w:t>phylogen</w:t>
      </w:r>
      <w:r w:rsidR="002C2B62">
        <w:rPr>
          <w:rFonts w:cs="Times New Roman"/>
        </w:rPr>
        <w:t>ies</w:t>
      </w:r>
      <w:r w:rsidR="00842CF0">
        <w:rPr>
          <w:rFonts w:cs="Times New Roman"/>
        </w:rPr>
        <w:t xml:space="preserve"> for </w:t>
      </w:r>
      <w:ins w:id="433" w:author="Bruno Eleres" w:date="2021-05-03T12:27:00Z">
        <w:r w:rsidR="00323163">
          <w:rPr>
            <w:rFonts w:cs="Times New Roman"/>
          </w:rPr>
          <w:t>ray-</w:t>
        </w:r>
      </w:ins>
      <w:r w:rsidR="00842CF0">
        <w:rPr>
          <w:rFonts w:cs="Times New Roman"/>
        </w:rPr>
        <w:t>finned</w:t>
      </w:r>
      <w:del w:id="434" w:author="Bruno Eleres" w:date="2021-05-03T12:27:00Z">
        <w:r w:rsidR="00842CF0" w:rsidDel="00323163">
          <w:rPr>
            <w:rFonts w:cs="Times New Roman"/>
          </w:rPr>
          <w:delText>-ray</w:delText>
        </w:r>
      </w:del>
      <w:r w:rsidR="00D34BF1">
        <w:rPr>
          <w:rFonts w:cs="Times New Roman"/>
        </w:rPr>
        <w:t xml:space="preserve"> fishes</w:t>
      </w:r>
      <w:ins w:id="435" w:author="Bruno Eleres" w:date="2021-05-03T12:32:00Z">
        <w:r w:rsidR="00840061">
          <w:rPr>
            <w:rFonts w:cs="Times New Roman"/>
          </w:rPr>
          <w:t xml:space="preserve"> by </w:t>
        </w:r>
        <w:r w:rsidR="00D92D57">
          <w:rPr>
            <w:rFonts w:cs="Times New Roman"/>
          </w:rPr>
          <w:t xml:space="preserve">following a specific and documented procedure and reducing </w:t>
        </w:r>
      </w:ins>
      <w:del w:id="436" w:author="Bruno Eleres" w:date="2021-05-03T12:32:00Z">
        <w:r w:rsidR="00072900" w:rsidDel="00D92D57">
          <w:rPr>
            <w:rFonts w:cs="Times New Roman"/>
          </w:rPr>
          <w:delText xml:space="preserve">: lack of reproducibility and </w:delText>
        </w:r>
      </w:del>
      <w:r w:rsidR="00072900">
        <w:rPr>
          <w:rFonts w:cs="Times New Roman"/>
        </w:rPr>
        <w:t xml:space="preserve">the </w:t>
      </w:r>
      <w:ins w:id="437" w:author="Bruno Eleres" w:date="2021-05-03T12:32:00Z">
        <w:r w:rsidR="00F55F8C">
          <w:rPr>
            <w:rFonts w:cs="Times New Roman"/>
          </w:rPr>
          <w:t xml:space="preserve">manual </w:t>
        </w:r>
      </w:ins>
      <w:r w:rsidR="00072900">
        <w:rPr>
          <w:rFonts w:cs="Times New Roman"/>
        </w:rPr>
        <w:t xml:space="preserve">labor </w:t>
      </w:r>
      <w:ins w:id="438" w:author="Bruno Eleres" w:date="2021-05-03T12:32:00Z">
        <w:r w:rsidR="00F55F8C">
          <w:rPr>
            <w:rFonts w:cs="Times New Roman"/>
          </w:rPr>
          <w:t>in</w:t>
        </w:r>
      </w:ins>
      <w:ins w:id="439" w:author="Bruno Eleres" w:date="2021-05-03T12:33:00Z">
        <w:r w:rsidR="00F55F8C">
          <w:rPr>
            <w:rFonts w:cs="Times New Roman"/>
          </w:rPr>
          <w:t xml:space="preserve"> large</w:t>
        </w:r>
      </w:ins>
      <w:ins w:id="440" w:author="Bruno Eleres" w:date="2021-05-03T12:32:00Z">
        <w:r w:rsidR="00F55F8C">
          <w:rPr>
            <w:rFonts w:cs="Times New Roman"/>
          </w:rPr>
          <w:t xml:space="preserve"> </w:t>
        </w:r>
      </w:ins>
      <w:ins w:id="441" w:author="Bruno Eleres" w:date="2021-05-03T12:33:00Z">
        <w:r w:rsidR="00F55F8C">
          <w:rPr>
            <w:rFonts w:cs="Times New Roman"/>
          </w:rPr>
          <w:t>phylogenies</w:t>
        </w:r>
      </w:ins>
      <w:del w:id="442" w:author="Bruno Eleres" w:date="2021-05-03T12:33:00Z">
        <w:r w:rsidR="00072900" w:rsidDel="00F55F8C">
          <w:rPr>
            <w:rFonts w:cs="Times New Roman"/>
          </w:rPr>
          <w:delText>inte</w:delText>
        </w:r>
        <w:r w:rsidR="00E778A3" w:rsidDel="00F55F8C">
          <w:rPr>
            <w:rFonts w:cs="Times New Roman"/>
          </w:rPr>
          <w:delText>n</w:delText>
        </w:r>
        <w:r w:rsidR="00072900" w:rsidDel="00F55F8C">
          <w:rPr>
            <w:rFonts w:cs="Times New Roman"/>
          </w:rPr>
          <w:delText>siveness</w:delText>
        </w:r>
        <w:r w:rsidR="00E778A3" w:rsidDel="00F55F8C">
          <w:rPr>
            <w:rFonts w:cs="Times New Roman"/>
          </w:rPr>
          <w:delText xml:space="preserve"> </w:delText>
        </w:r>
        <w:r w:rsidR="00132A53" w:rsidDel="00F55F8C">
          <w:rPr>
            <w:rFonts w:cs="Times New Roman"/>
          </w:rPr>
          <w:delText xml:space="preserve">process </w:delText>
        </w:r>
        <w:r w:rsidR="00E778A3" w:rsidDel="00F55F8C">
          <w:rPr>
            <w:rFonts w:cs="Times New Roman"/>
          </w:rPr>
          <w:delText>for construct large phylogenies</w:delText>
        </w:r>
        <w:r w:rsidR="00AF0F83" w:rsidDel="00F55F8C">
          <w:rPr>
            <w:rFonts w:cs="Times New Roman"/>
          </w:rPr>
          <w:delText xml:space="preserve"> for specific local/regional pool of species</w:delText>
        </w:r>
      </w:del>
      <w:r w:rsidR="0023608F">
        <w:rPr>
          <w:rFonts w:cs="Times New Roman"/>
        </w:rPr>
        <w:t>.</w:t>
      </w:r>
      <w:del w:id="443" w:author="Bruno Eleres" w:date="2021-05-03T12:31:00Z">
        <w:r w:rsidR="0023608F" w:rsidDel="00840061">
          <w:rPr>
            <w:rFonts w:cs="Times New Roman"/>
          </w:rPr>
          <w:delText xml:space="preserve"> Th</w:delText>
        </w:r>
        <w:r w:rsidR="0043783F" w:rsidDel="00840061">
          <w:rPr>
            <w:rFonts w:cs="Times New Roman"/>
          </w:rPr>
          <w:delText xml:space="preserve">e package FishPhyloMaker </w:delText>
        </w:r>
        <w:r w:rsidR="00B46919" w:rsidDel="00840061">
          <w:rPr>
            <w:rFonts w:cs="Times New Roman"/>
          </w:rPr>
          <w:delText>allow</w:delText>
        </w:r>
        <w:r w:rsidR="00D63805" w:rsidDel="00840061">
          <w:rPr>
            <w:rFonts w:cs="Times New Roman"/>
          </w:rPr>
          <w:delText>s for</w:delText>
        </w:r>
      </w:del>
      <w:del w:id="444" w:author="Bruno Eleres" w:date="2021-05-03T12:28:00Z">
        <w:r w:rsidR="0043783F" w:rsidDel="005E4E99">
          <w:rPr>
            <w:rFonts w:cs="Times New Roman"/>
          </w:rPr>
          <w:delText xml:space="preserve"> the </w:delText>
        </w:r>
        <w:r w:rsidR="00D63805" w:rsidDel="005E4E99">
          <w:rPr>
            <w:rFonts w:cs="Times New Roman"/>
          </w:rPr>
          <w:delText xml:space="preserve">construction of a </w:delText>
        </w:r>
        <w:r w:rsidR="00782C4F" w:rsidDel="005E4E99">
          <w:rPr>
            <w:rFonts w:cs="Times New Roman"/>
          </w:rPr>
          <w:delText>phylogenetic tree for Actynopter</w:delText>
        </w:r>
        <w:r w:rsidR="00D63805" w:rsidDel="005E4E99">
          <w:rPr>
            <w:rFonts w:cs="Times New Roman"/>
          </w:rPr>
          <w:delText>y</w:delText>
        </w:r>
        <w:r w:rsidR="00782C4F" w:rsidDel="005E4E99">
          <w:rPr>
            <w:rFonts w:cs="Times New Roman"/>
          </w:rPr>
          <w:delText xml:space="preserve">gii species </w:delText>
        </w:r>
        <w:r w:rsidR="004F5478" w:rsidDel="005E4E99">
          <w:rPr>
            <w:rFonts w:cs="Times New Roman"/>
          </w:rPr>
          <w:delText xml:space="preserve">containing </w:delText>
        </w:r>
        <w:r w:rsidR="00997014" w:rsidDel="005E4E99">
          <w:rPr>
            <w:rFonts w:cs="Times New Roman"/>
          </w:rPr>
          <w:delText>local</w:delText>
        </w:r>
        <w:r w:rsidR="004F5478" w:rsidDel="005E4E99">
          <w:rPr>
            <w:rFonts w:cs="Times New Roman"/>
          </w:rPr>
          <w:delText>/regional</w:delText>
        </w:r>
        <w:r w:rsidR="00997014" w:rsidDel="005E4E99">
          <w:rPr>
            <w:rFonts w:cs="Times New Roman"/>
          </w:rPr>
          <w:delText xml:space="preserve"> species informed by </w:delText>
        </w:r>
        <w:r w:rsidR="00904D90" w:rsidDel="005E4E99">
          <w:rPr>
            <w:rFonts w:cs="Times New Roman"/>
          </w:rPr>
          <w:delText>the user</w:delText>
        </w:r>
      </w:del>
      <w:del w:id="445" w:author="Bruno Eleres" w:date="2021-05-03T12:31:00Z">
        <w:r w:rsidR="00E778A3" w:rsidDel="00840061">
          <w:rPr>
            <w:rFonts w:cs="Times New Roman"/>
          </w:rPr>
          <w:delText>.</w:delText>
        </w:r>
      </w:del>
      <w:del w:id="446" w:author="Gabriel Nakamura" w:date="2021-04-29T20:16:00Z">
        <w:r w:rsidR="00E778A3" w:rsidDel="000B678A">
          <w:rPr>
            <w:rFonts w:cs="Times New Roman"/>
          </w:rPr>
          <w:delText xml:space="preserve"> Furthermore, </w:delText>
        </w:r>
        <w:r w:rsidR="00D5138C" w:rsidDel="000B678A">
          <w:rPr>
            <w:rFonts w:cs="Times New Roman"/>
          </w:rPr>
          <w:delText xml:space="preserve">we </w:delText>
        </w:r>
      </w:del>
      <w:ins w:id="447" w:author="Aline Richter" w:date="2021-04-28T17:41:00Z">
        <w:del w:id="448" w:author="Gabriel Nakamura" w:date="2021-04-29T20:16:00Z">
          <w:r w:rsidR="00054D7C" w:rsidDel="000B678A">
            <w:rPr>
              <w:rFonts w:cs="Times New Roman"/>
            </w:rPr>
            <w:delText>compare</w:delText>
          </w:r>
        </w:del>
      </w:ins>
      <w:ins w:id="449" w:author="Aline Richter" w:date="2021-04-28T17:37:00Z">
        <w:del w:id="450" w:author="Gabriel Nakamura" w:date="2021-04-29T20:16:00Z">
          <w:r w:rsidR="00054D7C" w:rsidDel="000B678A">
            <w:rPr>
              <w:rFonts w:cs="Times New Roman"/>
            </w:rPr>
            <w:delText xml:space="preserve"> an index of phylogenetic diversity (PD) calculated with the </w:delText>
          </w:r>
        </w:del>
      </w:ins>
      <w:ins w:id="451" w:author="Aline Richter" w:date="2021-04-28T17:38:00Z">
        <w:del w:id="452" w:author="Gabriel Nakamura" w:date="2021-04-29T20:16:00Z">
          <w:r w:rsidR="00054D7C" w:rsidDel="000B678A">
            <w:rPr>
              <w:rFonts w:cs="Times New Roman"/>
            </w:rPr>
            <w:delText xml:space="preserve">most complete </w:delText>
          </w:r>
        </w:del>
      </w:ins>
      <w:ins w:id="453" w:author="Aline Richter" w:date="2021-04-28T17:37:00Z">
        <w:del w:id="454" w:author="Gabriel Nakamura" w:date="2021-04-29T20:16:00Z">
          <w:r w:rsidR="00054D7C" w:rsidDel="000B678A">
            <w:rPr>
              <w:rFonts w:cs="Times New Roman"/>
            </w:rPr>
            <w:delText xml:space="preserve">phylogenetic </w:delText>
          </w:r>
        </w:del>
      </w:ins>
      <w:ins w:id="455" w:author="Aline Richter" w:date="2021-04-28T17:38:00Z">
        <w:del w:id="456" w:author="Gabriel Nakamura" w:date="2021-04-29T20:16:00Z">
          <w:r w:rsidR="00054D7C" w:rsidDel="000B678A">
            <w:rPr>
              <w:rFonts w:cs="Times New Roman"/>
            </w:rPr>
            <w:delText xml:space="preserve">tree available with </w:delText>
          </w:r>
        </w:del>
      </w:ins>
      <w:ins w:id="457" w:author="Aline Richter" w:date="2021-04-28T17:39:00Z">
        <w:del w:id="458" w:author="Gabriel Nakamura" w:date="2021-04-29T20:16:00Z">
          <w:r w:rsidR="00054D7C" w:rsidDel="000B678A">
            <w:rPr>
              <w:rFonts w:cs="Times New Roman"/>
            </w:rPr>
            <w:delText>a tree constructed with the FishPhyloM</w:delText>
          </w:r>
        </w:del>
      </w:ins>
      <w:ins w:id="459" w:author="Aline Richter" w:date="2021-04-28T17:40:00Z">
        <w:del w:id="460" w:author="Gabriel Nakamura" w:date="2021-04-29T20:16:00Z">
          <w:r w:rsidR="00054D7C" w:rsidDel="000B678A">
            <w:rPr>
              <w:rFonts w:cs="Times New Roman"/>
            </w:rPr>
            <w:delText>aker</w:delText>
          </w:r>
        </w:del>
      </w:ins>
      <w:ins w:id="461" w:author="Aline Richter" w:date="2021-04-28T17:41:00Z">
        <w:del w:id="462" w:author="Gabriel Nakamura" w:date="2021-04-29T20:16:00Z">
          <w:r w:rsidR="00054D7C" w:rsidDel="000B678A">
            <w:rPr>
              <w:rFonts w:cs="Times New Roman"/>
            </w:rPr>
            <w:delText xml:space="preserve">. This comparison </w:delText>
          </w:r>
        </w:del>
      </w:ins>
      <w:ins w:id="463" w:author="Aline Richter" w:date="2021-04-28T17:49:00Z">
        <w:del w:id="464" w:author="Gabriel Nakamura" w:date="2021-04-29T20:16:00Z">
          <w:r w:rsidR="00FA67C3" w:rsidDel="000B678A">
            <w:rPr>
              <w:rFonts w:cs="Times New Roman"/>
            </w:rPr>
            <w:delText>makes</w:delText>
          </w:r>
        </w:del>
      </w:ins>
      <w:ins w:id="465" w:author="Aline Richter" w:date="2021-04-28T17:43:00Z">
        <w:del w:id="466" w:author="Gabriel Nakamura" w:date="2021-04-29T20:16:00Z">
          <w:r w:rsidR="00FA67C3" w:rsidDel="000B678A">
            <w:rPr>
              <w:rFonts w:cs="Times New Roman"/>
            </w:rPr>
            <w:delText xml:space="preserve"> clear</w:delText>
          </w:r>
        </w:del>
      </w:ins>
      <w:ins w:id="467" w:author="Aline Richter" w:date="2021-04-28T17:41:00Z">
        <w:del w:id="468" w:author="Gabriel Nakamura" w:date="2021-04-29T20:16:00Z">
          <w:r w:rsidR="00054D7C" w:rsidDel="000B678A">
            <w:rPr>
              <w:rFonts w:cs="Times New Roman"/>
            </w:rPr>
            <w:delText xml:space="preserve"> the importance of takin</w:delText>
          </w:r>
        </w:del>
      </w:ins>
      <w:ins w:id="469" w:author="Aline Richter" w:date="2021-04-28T17:42:00Z">
        <w:del w:id="470" w:author="Gabriel Nakamura" w:date="2021-04-29T20:16:00Z">
          <w:r w:rsidR="00054D7C" w:rsidDel="000B678A">
            <w:rPr>
              <w:rFonts w:cs="Times New Roman"/>
            </w:rPr>
            <w:delText>g</w:delText>
          </w:r>
        </w:del>
      </w:ins>
      <w:ins w:id="471" w:author="Aline Richter" w:date="2021-04-28T17:41:00Z">
        <w:del w:id="472" w:author="Gabriel Nakamura" w:date="2021-04-29T20:16:00Z">
          <w:r w:rsidR="00054D7C" w:rsidDel="000B678A">
            <w:rPr>
              <w:rFonts w:cs="Times New Roman"/>
            </w:rPr>
            <w:delText xml:space="preserve"> into account </w:delText>
          </w:r>
        </w:del>
      </w:ins>
      <w:ins w:id="473" w:author="Aline Richter" w:date="2021-04-28T17:42:00Z">
        <w:del w:id="474" w:author="Gabriel Nakamura" w:date="2021-04-29T20:16:00Z">
          <w:r w:rsidR="00FA67C3" w:rsidDel="000B678A">
            <w:rPr>
              <w:rFonts w:cs="Times New Roman"/>
            </w:rPr>
            <w:delText>all species</w:delText>
          </w:r>
        </w:del>
      </w:ins>
      <w:ins w:id="475" w:author="Aline Richter" w:date="2021-04-28T17:43:00Z">
        <w:del w:id="476" w:author="Gabriel Nakamura" w:date="2021-04-29T20:16:00Z">
          <w:r w:rsidR="00FA67C3" w:rsidDel="000B678A">
            <w:rPr>
              <w:rFonts w:cs="Times New Roman"/>
            </w:rPr>
            <w:delText xml:space="preserve">/lineages </w:delText>
          </w:r>
        </w:del>
      </w:ins>
      <w:ins w:id="477" w:author="Aline Richter" w:date="2021-04-28T17:44:00Z">
        <w:del w:id="478" w:author="Gabriel Nakamura" w:date="2021-04-29T20:16:00Z">
          <w:r w:rsidR="00FA67C3" w:rsidDel="000B678A">
            <w:rPr>
              <w:rFonts w:cs="Times New Roman"/>
            </w:rPr>
            <w:delText>of a local/regional pool and for identify the regions when this gap is more pron</w:delText>
          </w:r>
        </w:del>
      </w:ins>
      <w:ins w:id="479" w:author="Aline Richter" w:date="2021-04-28T17:45:00Z">
        <w:del w:id="480" w:author="Gabriel Nakamura" w:date="2021-04-29T20:16:00Z">
          <w:r w:rsidR="00FA67C3" w:rsidDel="000B678A">
            <w:rPr>
              <w:rFonts w:cs="Times New Roman"/>
            </w:rPr>
            <w:delText>ounced.</w:delText>
          </w:r>
        </w:del>
      </w:ins>
      <w:ins w:id="481" w:author="Aline Richter" w:date="2021-04-28T17:42:00Z">
        <w:del w:id="482" w:author="Gabriel Nakamura" w:date="2021-04-29T20:16:00Z">
          <w:r w:rsidR="00FA67C3" w:rsidDel="000B678A">
            <w:rPr>
              <w:rFonts w:cs="Times New Roman"/>
            </w:rPr>
            <w:delText xml:space="preserve"> </w:delText>
          </w:r>
        </w:del>
      </w:ins>
      <w:del w:id="483" w:author="Gabriel Nakamura" w:date="2021-04-29T20:16:00Z">
        <w:r w:rsidR="00D5138C" w:rsidDel="000B678A">
          <w:rPr>
            <w:rFonts w:cs="Times New Roman"/>
          </w:rPr>
          <w:delText>implemented</w:delText>
        </w:r>
        <w:r w:rsidR="00B31590" w:rsidDel="000B678A">
          <w:rPr>
            <w:rFonts w:cs="Times New Roman"/>
          </w:rPr>
          <w:delText xml:space="preserve"> in the package</w:delText>
        </w:r>
        <w:r w:rsidR="00D5138C" w:rsidDel="000B678A">
          <w:rPr>
            <w:rFonts w:cs="Times New Roman"/>
          </w:rPr>
          <w:delText xml:space="preserve"> a new method to </w:delText>
        </w:r>
        <w:r w:rsidR="00E778A3" w:rsidDel="000B678A">
          <w:rPr>
            <w:rFonts w:cs="Times New Roman"/>
          </w:rPr>
          <w:delText>map Darwinian shortfalls</w:delText>
        </w:r>
        <w:r w:rsidR="007F116A" w:rsidDel="000B678A">
          <w:rPr>
            <w:rFonts w:cs="Times New Roman"/>
          </w:rPr>
          <w:delText xml:space="preserve"> in the distribution of finned</w:delText>
        </w:r>
        <w:r w:rsidR="00AF0F83" w:rsidDel="000B678A">
          <w:rPr>
            <w:rFonts w:cs="Times New Roman"/>
          </w:rPr>
          <w:delText>-ray</w:delText>
        </w:r>
        <w:r w:rsidR="007F116A" w:rsidDel="000B678A">
          <w:rPr>
            <w:rFonts w:cs="Times New Roman"/>
          </w:rPr>
          <w:delText xml:space="preserve"> fishes</w:delText>
        </w:r>
        <w:r w:rsidR="00AF0F83" w:rsidDel="000B678A">
          <w:rPr>
            <w:rFonts w:cs="Times New Roman"/>
          </w:rPr>
          <w:delText>.</w:delText>
        </w:r>
      </w:del>
    </w:p>
    <w:p w14:paraId="798DEEF4" w14:textId="77777777" w:rsidR="00521E9E" w:rsidRDefault="00521E9E" w:rsidP="00054D7C">
      <w:pPr>
        <w:ind w:firstLine="708"/>
        <w:rPr>
          <w:rFonts w:cs="Times New Roman"/>
        </w:rPr>
      </w:pPr>
    </w:p>
    <w:p w14:paraId="1977780D" w14:textId="0A9856F3" w:rsidR="0024357D" w:rsidRPr="005C6190" w:rsidRDefault="003E0A35" w:rsidP="00286956">
      <w:pPr>
        <w:pStyle w:val="Ttulo1"/>
      </w:pPr>
      <w:r>
        <w:t xml:space="preserve">Inside the </w:t>
      </w:r>
      <w:del w:id="484" w:author="Bruno Eleres" w:date="2021-05-03T12:34:00Z">
        <w:r w:rsidDel="000B0106">
          <w:delText>fish</w:delText>
        </w:r>
      </w:del>
      <w:proofErr w:type="gramStart"/>
      <w:ins w:id="485" w:author="Bruno Eleres" w:date="2021-05-03T12:34:00Z">
        <w:r w:rsidR="000B0106">
          <w:t>Fish(</w:t>
        </w:r>
        <w:proofErr w:type="spellStart"/>
        <w:proofErr w:type="gramEnd"/>
        <w:r w:rsidR="000B0106">
          <w:t>PhyloMaker</w:t>
        </w:r>
        <w:proofErr w:type="spellEnd"/>
        <w:r w:rsidR="000B0106">
          <w:t>)</w:t>
        </w:r>
      </w:ins>
      <w:r>
        <w:t xml:space="preserve">: </w:t>
      </w:r>
      <w:ins w:id="486" w:author="Bruno Eleres" w:date="2021-05-03T12:34:00Z">
        <w:r w:rsidR="000B0106">
          <w:t xml:space="preserve">an </w:t>
        </w:r>
      </w:ins>
      <w:r>
        <w:t xml:space="preserve">overview </w:t>
      </w:r>
      <w:r w:rsidR="00525CA7">
        <w:t xml:space="preserve">of </w:t>
      </w:r>
      <w:del w:id="487" w:author="Bruno Eleres" w:date="2021-05-03T12:34:00Z">
        <w:r w:rsidR="00525CA7" w:rsidDel="000B0106">
          <w:delText>FishPhyloMaker</w:delText>
        </w:r>
      </w:del>
      <w:ins w:id="488" w:author="Aline Richter" w:date="2021-04-28T17:52:00Z">
        <w:del w:id="489" w:author="Bruno Eleres" w:date="2021-05-03T12:34:00Z">
          <w:r w:rsidR="00A93439" w:rsidDel="000B0106">
            <w:delText xml:space="preserve"> </w:delText>
          </w:r>
        </w:del>
      </w:ins>
      <w:ins w:id="490" w:author="Bruno Eleres" w:date="2021-05-03T12:34:00Z">
        <w:r w:rsidR="000B0106">
          <w:t xml:space="preserve">the </w:t>
        </w:r>
      </w:ins>
      <w:ins w:id="491" w:author="Aline Richter" w:date="2021-04-28T17:52:00Z">
        <w:r w:rsidR="00A93439">
          <w:t>package</w:t>
        </w:r>
      </w:ins>
    </w:p>
    <w:p w14:paraId="5879D69F" w14:textId="727305E4" w:rsidR="008D3215" w:rsidRDefault="00DC6EF6" w:rsidP="00254D59">
      <w:pPr>
        <w:rPr>
          <w:ins w:id="492" w:author="Bruno Eleres" w:date="2021-05-03T12:36:00Z"/>
          <w:rFonts w:cs="Times New Roman"/>
        </w:rPr>
      </w:pPr>
      <w:proofErr w:type="spellStart"/>
      <w:r>
        <w:rPr>
          <w:rFonts w:cs="Times New Roman"/>
        </w:rPr>
        <w:t>FishPhyl</w:t>
      </w:r>
      <w:r w:rsidR="002E06C5">
        <w:rPr>
          <w:rFonts w:cs="Times New Roman"/>
        </w:rPr>
        <w:t>oMaker</w:t>
      </w:r>
      <w:proofErr w:type="spellEnd"/>
      <w:r w:rsidR="002E06C5">
        <w:rPr>
          <w:rFonts w:cs="Times New Roman"/>
        </w:rPr>
        <w:t xml:space="preserve"> is a</w:t>
      </w:r>
      <w:r w:rsidR="00311A82">
        <w:rPr>
          <w:rFonts w:cs="Times New Roman"/>
        </w:rPr>
        <w:t xml:space="preserve"> freely</w:t>
      </w:r>
      <w:ins w:id="493" w:author="Bruno Eleres" w:date="2021-05-03T12:35:00Z">
        <w:r w:rsidR="000B0106">
          <w:rPr>
            <w:rFonts w:cs="Times New Roman"/>
          </w:rPr>
          <w:t>-available</w:t>
        </w:r>
      </w:ins>
      <w:r w:rsidR="00311A82">
        <w:rPr>
          <w:rFonts w:cs="Times New Roman"/>
        </w:rPr>
        <w:t xml:space="preserve"> </w:t>
      </w:r>
      <w:r w:rsidR="002E06C5">
        <w:rPr>
          <w:rFonts w:cs="Times New Roman"/>
        </w:rPr>
        <w:t xml:space="preserve">R package </w:t>
      </w:r>
      <w:ins w:id="494" w:author="Bruno Eleres" w:date="2021-05-03T12:35:00Z">
        <w:r w:rsidR="000B0106">
          <w:rPr>
            <w:rFonts w:cs="Times New Roman"/>
          </w:rPr>
          <w:t>containing</w:t>
        </w:r>
      </w:ins>
      <w:del w:id="495" w:author="Bruno Eleres" w:date="2021-05-03T12:35:00Z">
        <w:r w:rsidR="002E06C5" w:rsidDel="000B0106">
          <w:rPr>
            <w:rFonts w:cs="Times New Roman"/>
          </w:rPr>
          <w:delText>that has</w:delText>
        </w:r>
      </w:del>
      <w:r w:rsidR="002E06C5">
        <w:rPr>
          <w:rFonts w:cs="Times New Roman"/>
        </w:rPr>
        <w:t xml:space="preserve"> two </w:t>
      </w:r>
      <w:r w:rsidR="00AD089F">
        <w:rPr>
          <w:rFonts w:cs="Times New Roman"/>
        </w:rPr>
        <w:t xml:space="preserve">main </w:t>
      </w:r>
      <w:r w:rsidR="002E06C5">
        <w:rPr>
          <w:rFonts w:cs="Times New Roman"/>
        </w:rPr>
        <w:t xml:space="preserve">functions, </w:t>
      </w:r>
      <w:proofErr w:type="spellStart"/>
      <w:proofErr w:type="gramStart"/>
      <w:r w:rsidR="002E06C5">
        <w:rPr>
          <w:rFonts w:cs="Times New Roman"/>
        </w:rPr>
        <w:t>FishTaxaMaker</w:t>
      </w:r>
      <w:proofErr w:type="spellEnd"/>
      <w:r w:rsidR="00EC5AED">
        <w:rPr>
          <w:rFonts w:cs="Times New Roman"/>
        </w:rPr>
        <w:t>(</w:t>
      </w:r>
      <w:proofErr w:type="gramEnd"/>
      <w:r w:rsidR="00EC5AED">
        <w:rPr>
          <w:rFonts w:cs="Times New Roman"/>
        </w:rPr>
        <w:t>)</w:t>
      </w:r>
      <w:r w:rsidR="00311A82">
        <w:rPr>
          <w:rFonts w:cs="Times New Roman"/>
        </w:rPr>
        <w:t xml:space="preserve"> and </w:t>
      </w:r>
      <w:proofErr w:type="spellStart"/>
      <w:r w:rsidR="00311A82">
        <w:rPr>
          <w:rFonts w:cs="Times New Roman"/>
        </w:rPr>
        <w:t>FishPhyloMaker</w:t>
      </w:r>
      <w:proofErr w:type="spellEnd"/>
      <w:r w:rsidR="00EC5AED">
        <w:rPr>
          <w:rFonts w:cs="Times New Roman"/>
        </w:rPr>
        <w:t>()</w:t>
      </w:r>
      <w:ins w:id="496" w:author="Aline Richter" w:date="2021-04-29T17:31:00Z">
        <w:r w:rsidR="005F15AC">
          <w:rPr>
            <w:rFonts w:cs="Times New Roman"/>
          </w:rPr>
          <w:t>.</w:t>
        </w:r>
      </w:ins>
      <w:r w:rsidR="002570C7">
        <w:rPr>
          <w:rFonts w:cs="Times New Roman"/>
        </w:rPr>
        <w:t xml:space="preserve"> </w:t>
      </w:r>
      <w:ins w:id="497" w:author="Aline Richter" w:date="2021-04-29T17:31:00Z">
        <w:r w:rsidR="005F15AC">
          <w:rPr>
            <w:rFonts w:cs="Times New Roman"/>
          </w:rPr>
          <w:t>Below</w:t>
        </w:r>
      </w:ins>
      <w:ins w:id="498" w:author="Aline Richter" w:date="2021-04-29T17:33:00Z">
        <w:r w:rsidR="005F15AC">
          <w:rPr>
            <w:rFonts w:cs="Times New Roman"/>
          </w:rPr>
          <w:t>,</w:t>
        </w:r>
      </w:ins>
      <w:ins w:id="499" w:author="Aline Richter" w:date="2021-04-29T17:31:00Z">
        <w:r w:rsidR="005F15AC">
          <w:rPr>
            <w:rFonts w:cs="Times New Roman"/>
          </w:rPr>
          <w:t xml:space="preserve"> we describe </w:t>
        </w:r>
      </w:ins>
      <w:ins w:id="500" w:author="Aline Richter" w:date="2021-04-29T17:33:00Z">
        <w:r w:rsidR="005F15AC">
          <w:rPr>
            <w:rFonts w:cs="Times New Roman"/>
          </w:rPr>
          <w:t>these two functions</w:t>
        </w:r>
      </w:ins>
      <w:ins w:id="501" w:author="Aline Richter" w:date="2021-04-29T17:31:00Z">
        <w:r w:rsidR="005F15AC">
          <w:rPr>
            <w:rFonts w:cs="Times New Roman"/>
          </w:rPr>
          <w:t xml:space="preserve"> highlighting the input data, intermediate steps</w:t>
        </w:r>
      </w:ins>
      <w:ins w:id="502" w:author="Bruno Eleres" w:date="2021-05-03T12:35:00Z">
        <w:r w:rsidR="00A64390">
          <w:rPr>
            <w:rFonts w:cs="Times New Roman"/>
          </w:rPr>
          <w:t>,</w:t>
        </w:r>
      </w:ins>
      <w:ins w:id="503" w:author="Aline Richter" w:date="2021-04-29T17:31:00Z">
        <w:r w:rsidR="005F15AC">
          <w:rPr>
            <w:rFonts w:cs="Times New Roman"/>
          </w:rPr>
          <w:t xml:space="preserve"> and output objects. </w:t>
        </w:r>
      </w:ins>
      <w:ins w:id="504" w:author="Aline Richter" w:date="2021-04-29T17:37:00Z">
        <w:r w:rsidR="007E4AA4">
          <w:rPr>
            <w:rFonts w:cs="Times New Roman"/>
          </w:rPr>
          <w:t>A brief</w:t>
        </w:r>
        <w:del w:id="505" w:author="Bruno Eleres" w:date="2021-05-03T12:35:00Z">
          <w:r w:rsidR="007E4AA4" w:rsidDel="00A64390">
            <w:rPr>
              <w:rFonts w:cs="Times New Roman"/>
            </w:rPr>
            <w:delText>ly</w:delText>
          </w:r>
        </w:del>
        <w:r w:rsidR="007E4AA4">
          <w:rPr>
            <w:rFonts w:cs="Times New Roman"/>
          </w:rPr>
          <w:t xml:space="preserve"> description of </w:t>
        </w:r>
      </w:ins>
      <w:ins w:id="506" w:author="Aline Richter" w:date="2021-04-29T17:38:00Z">
        <w:r w:rsidR="007E4AA4">
          <w:rPr>
            <w:rFonts w:cs="Times New Roman"/>
          </w:rPr>
          <w:t>all</w:t>
        </w:r>
      </w:ins>
      <w:ins w:id="507" w:author="Aline Richter" w:date="2021-04-29T17:37:00Z">
        <w:r w:rsidR="007E4AA4">
          <w:rPr>
            <w:rFonts w:cs="Times New Roman"/>
          </w:rPr>
          <w:t xml:space="preserve"> </w:t>
        </w:r>
      </w:ins>
      <w:ins w:id="508" w:author="Bruno Eleres" w:date="2021-05-03T12:35:00Z">
        <w:r w:rsidR="00A64390">
          <w:rPr>
            <w:rFonts w:cs="Times New Roman"/>
          </w:rPr>
          <w:t xml:space="preserve">the package </w:t>
        </w:r>
      </w:ins>
      <w:ins w:id="509" w:author="Aline Richter" w:date="2021-04-29T17:37:00Z">
        <w:r w:rsidR="007E4AA4">
          <w:rPr>
            <w:rFonts w:cs="Times New Roman"/>
          </w:rPr>
          <w:t>function</w:t>
        </w:r>
      </w:ins>
      <w:ins w:id="510" w:author="Bruno Eleres" w:date="2021-05-03T12:35:00Z">
        <w:r w:rsidR="00A64390">
          <w:rPr>
            <w:rFonts w:cs="Times New Roman"/>
          </w:rPr>
          <w:t>s</w:t>
        </w:r>
      </w:ins>
      <w:ins w:id="511" w:author="Aline Richter" w:date="2021-04-29T17:37:00Z">
        <w:r w:rsidR="007E4AA4">
          <w:rPr>
            <w:rFonts w:cs="Times New Roman"/>
          </w:rPr>
          <w:t xml:space="preserve"> </w:t>
        </w:r>
      </w:ins>
      <w:ins w:id="512" w:author="Aline Richter" w:date="2021-04-29T17:38:00Z">
        <w:del w:id="513" w:author="Bruno Eleres" w:date="2021-05-03T12:35:00Z">
          <w:r w:rsidR="007E4AA4" w:rsidDel="00A64390">
            <w:rPr>
              <w:rFonts w:cs="Times New Roman"/>
            </w:rPr>
            <w:delText xml:space="preserve">of the package </w:delText>
          </w:r>
        </w:del>
        <w:r w:rsidR="007E4AA4">
          <w:rPr>
            <w:rFonts w:cs="Times New Roman"/>
          </w:rPr>
          <w:t xml:space="preserve">is </w:t>
        </w:r>
        <w:del w:id="514" w:author="Bruno Eleres" w:date="2021-05-03T21:51:00Z">
          <w:r w:rsidR="007E4AA4" w:rsidDel="00856FDB">
            <w:rPr>
              <w:rFonts w:cs="Times New Roman"/>
            </w:rPr>
            <w:delText>presented</w:delText>
          </w:r>
        </w:del>
      </w:ins>
      <w:ins w:id="515" w:author="Bruno Eleres" w:date="2021-05-03T21:51:00Z">
        <w:r w:rsidR="00856FDB">
          <w:rPr>
            <w:rFonts w:cs="Times New Roman"/>
          </w:rPr>
          <w:t>available</w:t>
        </w:r>
      </w:ins>
      <w:ins w:id="516" w:author="Aline Richter" w:date="2021-04-29T17:38:00Z">
        <w:r w:rsidR="007E4AA4">
          <w:rPr>
            <w:rFonts w:cs="Times New Roman"/>
          </w:rPr>
          <w:t xml:space="preserve"> in Table 1</w:t>
        </w:r>
      </w:ins>
      <w:del w:id="517" w:author="Aline Richter" w:date="2021-04-29T17:38:00Z">
        <w:r w:rsidR="002570C7" w:rsidDel="007E4AA4">
          <w:rPr>
            <w:rFonts w:cs="Times New Roman"/>
          </w:rPr>
          <w:delText>(Table 1 prese</w:delText>
        </w:r>
        <w:r w:rsidR="00C23B5D" w:rsidDel="007E4AA4">
          <w:rPr>
            <w:rFonts w:cs="Times New Roman"/>
          </w:rPr>
          <w:delText>nt a list of all functions present in the package</w:delText>
        </w:r>
        <w:r w:rsidR="002570C7" w:rsidDel="007E4AA4">
          <w:rPr>
            <w:rFonts w:cs="Times New Roman"/>
          </w:rPr>
          <w:delText>)</w:delText>
        </w:r>
        <w:r w:rsidR="00311A82" w:rsidDel="007E4AA4">
          <w:rPr>
            <w:rFonts w:cs="Times New Roman"/>
          </w:rPr>
          <w:delText>.</w:delText>
        </w:r>
      </w:del>
      <w:del w:id="518" w:author="Aline Richter" w:date="2021-04-29T17:31:00Z">
        <w:r w:rsidR="00311A82" w:rsidDel="005F15AC">
          <w:rPr>
            <w:rFonts w:cs="Times New Roman"/>
          </w:rPr>
          <w:delText xml:space="preserve"> </w:delText>
        </w:r>
      </w:del>
      <w:ins w:id="519" w:author="Aline Richter" w:date="2021-04-29T10:27:00Z">
        <w:r w:rsidR="008D3215">
          <w:rPr>
            <w:rFonts w:cs="Times New Roman"/>
          </w:rPr>
          <w:t>.</w:t>
        </w:r>
      </w:ins>
    </w:p>
    <w:p w14:paraId="2BB195D0" w14:textId="77777777" w:rsidR="00A64390" w:rsidRDefault="00A64390" w:rsidP="00254D59">
      <w:pPr>
        <w:rPr>
          <w:ins w:id="520" w:author="Aline Richter" w:date="2021-04-29T10:27:00Z"/>
          <w:rFonts w:cs="Times New Roman"/>
        </w:rPr>
      </w:pPr>
    </w:p>
    <w:p w14:paraId="55DB1393" w14:textId="4653457E" w:rsidR="008D3215" w:rsidRDefault="008D3215" w:rsidP="00254D59">
      <w:pPr>
        <w:rPr>
          <w:ins w:id="521" w:author="Aline Richter" w:date="2021-04-29T10:28:00Z"/>
          <w:rFonts w:cs="Times New Roman"/>
        </w:rPr>
      </w:pPr>
      <w:proofErr w:type="spellStart"/>
      <w:proofErr w:type="gramStart"/>
      <w:ins w:id="522" w:author="Aline Richter" w:date="2021-04-29T10:27:00Z">
        <w:r w:rsidRPr="008D3215">
          <w:rPr>
            <w:rFonts w:cs="Times New Roman"/>
            <w:i/>
            <w:iCs/>
            <w:rPrChange w:id="523" w:author="Aline Richter" w:date="2021-04-29T10:28:00Z">
              <w:rPr>
                <w:rFonts w:cs="Times New Roman"/>
              </w:rPr>
            </w:rPrChange>
          </w:rPr>
          <w:lastRenderedPageBreak/>
          <w:t>FishTaxaMa</w:t>
        </w:r>
      </w:ins>
      <w:ins w:id="524" w:author="Aline Richter" w:date="2021-04-29T10:28:00Z">
        <w:r w:rsidRPr="008D3215">
          <w:rPr>
            <w:rFonts w:cs="Times New Roman"/>
            <w:i/>
            <w:iCs/>
            <w:rPrChange w:id="525" w:author="Aline Richter" w:date="2021-04-29T10:28:00Z">
              <w:rPr>
                <w:rFonts w:cs="Times New Roman"/>
              </w:rPr>
            </w:rPrChange>
          </w:rPr>
          <w:t>ker</w:t>
        </w:r>
        <w:proofErr w:type="spellEnd"/>
        <w:r w:rsidRPr="008D3215">
          <w:rPr>
            <w:rFonts w:cs="Times New Roman"/>
            <w:i/>
            <w:iCs/>
            <w:rPrChange w:id="526" w:author="Aline Richter" w:date="2021-04-29T10:28:00Z">
              <w:rPr>
                <w:rFonts w:cs="Times New Roman"/>
              </w:rPr>
            </w:rPrChange>
          </w:rPr>
          <w:t>(</w:t>
        </w:r>
        <w:proofErr w:type="gramEnd"/>
        <w:r w:rsidRPr="008D3215">
          <w:rPr>
            <w:rFonts w:cs="Times New Roman"/>
            <w:i/>
            <w:iCs/>
            <w:rPrChange w:id="527" w:author="Aline Richter" w:date="2021-04-29T10:28:00Z">
              <w:rPr>
                <w:rFonts w:cs="Times New Roman"/>
              </w:rPr>
            </w:rPrChange>
          </w:rPr>
          <w:t>)</w:t>
        </w:r>
      </w:ins>
    </w:p>
    <w:p w14:paraId="323F08EB" w14:textId="1E33F721" w:rsidR="00BE7FCC" w:rsidRDefault="008D3215" w:rsidP="00A51A65">
      <w:pPr>
        <w:rPr>
          <w:rFonts w:cs="Times New Roman"/>
        </w:rPr>
      </w:pPr>
      <w:commentRangeStart w:id="528"/>
      <w:ins w:id="529" w:author="Aline Richter" w:date="2021-04-29T10:28:00Z">
        <w:r>
          <w:rPr>
            <w:rFonts w:cs="Times New Roman"/>
          </w:rPr>
          <w:t>The</w:t>
        </w:r>
      </w:ins>
      <w:commentRangeEnd w:id="528"/>
      <w:r w:rsidR="00AC4500">
        <w:rPr>
          <w:rStyle w:val="Refdecomentrio"/>
        </w:rPr>
        <w:commentReference w:id="528"/>
      </w:r>
      <w:ins w:id="530" w:author="Aline Richter" w:date="2021-04-29T10:28:00Z">
        <w:r>
          <w:rPr>
            <w:rFonts w:cs="Times New Roman"/>
          </w:rPr>
          <w:t xml:space="preserve"> input data </w:t>
        </w:r>
      </w:ins>
      <w:ins w:id="531" w:author="Aline Richter" w:date="2021-04-29T10:31:00Z">
        <w:del w:id="532" w:author="Bruno Eleres" w:date="2021-05-03T12:36:00Z">
          <w:r w:rsidDel="000818FD">
            <w:rPr>
              <w:rFonts w:cs="Times New Roman"/>
            </w:rPr>
            <w:delText>could</w:delText>
          </w:r>
        </w:del>
      </w:ins>
      <w:ins w:id="533" w:author="Bruno Eleres" w:date="2021-05-03T12:36:00Z">
        <w:r w:rsidR="000818FD">
          <w:rPr>
            <w:rFonts w:cs="Times New Roman"/>
          </w:rPr>
          <w:t>must</w:t>
        </w:r>
      </w:ins>
      <w:ins w:id="534" w:author="Aline Richter" w:date="2021-04-29T10:31:00Z">
        <w:r>
          <w:rPr>
            <w:rFonts w:cs="Times New Roman"/>
          </w:rPr>
          <w:t xml:space="preserve"> be </w:t>
        </w:r>
      </w:ins>
      <w:ins w:id="535" w:author="Aline Richter" w:date="2021-04-29T10:28:00Z">
        <w:r>
          <w:rPr>
            <w:rFonts w:cs="Times New Roman"/>
          </w:rPr>
          <w:t xml:space="preserve">a </w:t>
        </w:r>
      </w:ins>
      <w:ins w:id="536" w:author="Aline Richter" w:date="2021-04-29T10:31:00Z">
        <w:r>
          <w:rPr>
            <w:rFonts w:cs="Times New Roman"/>
          </w:rPr>
          <w:t xml:space="preserve">string </w:t>
        </w:r>
      </w:ins>
      <w:ins w:id="537" w:author="Aline Richter" w:date="2021-04-29T10:32:00Z">
        <w:r>
          <w:rPr>
            <w:rFonts w:cs="Times New Roman"/>
          </w:rPr>
          <w:t xml:space="preserve">or a data frame </w:t>
        </w:r>
      </w:ins>
      <w:ins w:id="538" w:author="Aline Richter" w:date="2021-04-29T10:31:00Z">
        <w:del w:id="539" w:author="Bruno Eleres" w:date="2021-05-03T12:37:00Z">
          <w:r w:rsidDel="000818FD">
            <w:rPr>
              <w:rFonts w:cs="Times New Roman"/>
            </w:rPr>
            <w:delText>with</w:delText>
          </w:r>
        </w:del>
      </w:ins>
      <w:ins w:id="540" w:author="Bruno Eleres" w:date="2021-05-03T12:37:00Z">
        <w:r w:rsidR="000818FD">
          <w:rPr>
            <w:rFonts w:cs="Times New Roman"/>
          </w:rPr>
          <w:t>containing a list of</w:t>
        </w:r>
      </w:ins>
      <w:ins w:id="541" w:author="Aline Richter" w:date="2021-04-29T10:31:00Z">
        <w:r>
          <w:rPr>
            <w:rFonts w:cs="Times New Roman"/>
          </w:rPr>
          <w:t xml:space="preserve"> </w:t>
        </w:r>
      </w:ins>
      <w:ins w:id="542" w:author="Aline Richter" w:date="2021-04-29T10:28:00Z">
        <w:r>
          <w:rPr>
            <w:rFonts w:cs="Times New Roman"/>
          </w:rPr>
          <w:t>species list</w:t>
        </w:r>
      </w:ins>
      <w:ins w:id="543" w:author="Aline Richter" w:date="2021-04-29T10:31:00Z">
        <w:r>
          <w:rPr>
            <w:rFonts w:cs="Times New Roman"/>
          </w:rPr>
          <w:t xml:space="preserve"> </w:t>
        </w:r>
      </w:ins>
      <w:ins w:id="544" w:author="Aline Richter" w:date="2021-04-29T10:28:00Z">
        <w:r>
          <w:rPr>
            <w:rFonts w:cs="Times New Roman"/>
          </w:rPr>
          <w:t>from the regional pool</w:t>
        </w:r>
      </w:ins>
      <w:ins w:id="545" w:author="Aline Richter" w:date="2021-04-29T10:32:00Z">
        <w:r>
          <w:rPr>
            <w:rFonts w:cs="Times New Roman"/>
          </w:rPr>
          <w:t xml:space="preserve"> or a</w:t>
        </w:r>
      </w:ins>
      <w:ins w:id="546" w:author="Aline Richter" w:date="2021-04-29T10:38:00Z">
        <w:r w:rsidR="0000240D">
          <w:rPr>
            <w:rFonts w:cs="Times New Roman"/>
          </w:rPr>
          <w:t>n</w:t>
        </w:r>
      </w:ins>
      <w:ins w:id="547" w:author="Aline Richter" w:date="2021-04-29T10:32:00Z">
        <w:r>
          <w:rPr>
            <w:rFonts w:cs="Times New Roman"/>
          </w:rPr>
          <w:t xml:space="preserve"> occurrence </w:t>
        </w:r>
      </w:ins>
      <w:ins w:id="548" w:author="Aline Richter" w:date="2021-04-29T10:33:00Z">
        <w:r>
          <w:rPr>
            <w:rFonts w:cs="Times New Roman"/>
          </w:rPr>
          <w:t>matrix</w:t>
        </w:r>
      </w:ins>
      <w:ins w:id="549" w:author="Bruno Eleres" w:date="2021-05-03T12:37:00Z">
        <w:r w:rsidR="00DC31F7">
          <w:rPr>
            <w:rFonts w:cs="Times New Roman"/>
          </w:rPr>
          <w:t xml:space="preserve"> (</w:t>
        </w:r>
      </w:ins>
      <w:ins w:id="550" w:author="Aline Richter" w:date="2021-04-29T10:33:00Z">
        <w:del w:id="551" w:author="Bruno Eleres" w:date="2021-05-03T12:37:00Z">
          <w:r w:rsidDel="00DC31F7">
            <w:rPr>
              <w:rFonts w:cs="Times New Roman"/>
            </w:rPr>
            <w:delText xml:space="preserve">, whit </w:delText>
          </w:r>
        </w:del>
        <w:r>
          <w:rPr>
            <w:rFonts w:cs="Times New Roman"/>
          </w:rPr>
          <w:t xml:space="preserve">sites </w:t>
        </w:r>
      </w:ins>
      <w:ins w:id="552" w:author="Bruno Eleres" w:date="2021-05-03T12:37:00Z">
        <w:r w:rsidR="00DC31F7">
          <w:rPr>
            <w:rFonts w:cs="Times New Roman"/>
          </w:rPr>
          <w:t>x species</w:t>
        </w:r>
      </w:ins>
      <w:ins w:id="553" w:author="Aline Richter" w:date="2021-04-29T10:33:00Z">
        <w:del w:id="554" w:author="Bruno Eleres" w:date="2021-05-03T12:37:00Z">
          <w:r w:rsidDel="00DC31F7">
            <w:rPr>
              <w:rFonts w:cs="Times New Roman"/>
            </w:rPr>
            <w:delText>in rows and species in columns</w:delText>
          </w:r>
        </w:del>
      </w:ins>
      <w:ins w:id="555" w:author="Bruno Eleres" w:date="2021-05-03T12:37:00Z">
        <w:r w:rsidR="00DC31F7">
          <w:rPr>
            <w:rFonts w:cs="Times New Roman"/>
          </w:rPr>
          <w:t>)</w:t>
        </w:r>
      </w:ins>
      <w:ins w:id="556" w:author="Aline Richter" w:date="2021-04-29T10:28:00Z">
        <w:r>
          <w:rPr>
            <w:rFonts w:cs="Times New Roman"/>
          </w:rPr>
          <w:t>.</w:t>
        </w:r>
      </w:ins>
      <w:ins w:id="557" w:author="Aline Richter" w:date="2021-04-29T10:33:00Z">
        <w:r>
          <w:rPr>
            <w:rFonts w:cs="Times New Roman"/>
          </w:rPr>
          <w:t xml:space="preserve"> </w:t>
        </w:r>
      </w:ins>
      <w:ins w:id="558" w:author="Aline Richter" w:date="2021-04-29T10:34:00Z">
        <w:r w:rsidR="0000240D">
          <w:rPr>
            <w:rFonts w:cs="Times New Roman"/>
          </w:rPr>
          <w:t xml:space="preserve">The </w:t>
        </w:r>
        <w:del w:id="559" w:author="Bruno Eleres" w:date="2021-05-03T21:52:00Z">
          <w:r w:rsidR="0000240D" w:rsidDel="00A849C8">
            <w:rPr>
              <w:rFonts w:cs="Times New Roman"/>
            </w:rPr>
            <w:delText>only requirement is that</w:delText>
          </w:r>
        </w:del>
      </w:ins>
      <w:ins w:id="560" w:author="Aline Richter" w:date="2021-04-29T10:35:00Z">
        <w:del w:id="561" w:author="Bruno Eleres" w:date="2021-05-03T21:52:00Z">
          <w:r w:rsidR="0000240D" w:rsidDel="00A849C8">
            <w:rPr>
              <w:rFonts w:cs="Times New Roman"/>
            </w:rPr>
            <w:delText xml:space="preserve"> </w:delText>
          </w:r>
        </w:del>
        <w:r w:rsidR="0000240D">
          <w:rPr>
            <w:rFonts w:cs="Times New Roman"/>
          </w:rPr>
          <w:t xml:space="preserve">genus and </w:t>
        </w:r>
      </w:ins>
      <w:ins w:id="562" w:author="Aline Richter" w:date="2021-04-29T10:36:00Z">
        <w:r w:rsidR="0000240D">
          <w:rPr>
            <w:rFonts w:cs="Times New Roman"/>
          </w:rPr>
          <w:t xml:space="preserve">specific epithet (or </w:t>
        </w:r>
        <w:del w:id="563" w:author="Bruno Eleres" w:date="2021-05-03T21:52:00Z">
          <w:r w:rsidR="0000240D" w:rsidDel="00A849C8">
            <w:rPr>
              <w:rFonts w:cs="Times New Roman"/>
            </w:rPr>
            <w:delText xml:space="preserve">even the </w:delText>
          </w:r>
        </w:del>
        <w:r w:rsidR="0000240D">
          <w:rPr>
            <w:rFonts w:cs="Times New Roman"/>
          </w:rPr>
          <w:t xml:space="preserve">subspecies) </w:t>
        </w:r>
      </w:ins>
      <w:ins w:id="564" w:author="Aline Richter" w:date="2021-04-29T10:37:00Z">
        <w:r w:rsidR="0000240D">
          <w:rPr>
            <w:rFonts w:cs="Times New Roman"/>
          </w:rPr>
          <w:t>must be separated by underline (e</w:t>
        </w:r>
      </w:ins>
      <w:ins w:id="565" w:author="Bruno Eleres" w:date="2021-05-03T12:38:00Z">
        <w:r w:rsidR="00363313">
          <w:rPr>
            <w:rFonts w:cs="Times New Roman"/>
          </w:rPr>
          <w:t>.</w:t>
        </w:r>
      </w:ins>
      <w:ins w:id="566" w:author="Aline Richter" w:date="2021-04-29T10:37:00Z">
        <w:r w:rsidR="0000240D">
          <w:rPr>
            <w:rFonts w:cs="Times New Roman"/>
          </w:rPr>
          <w:t>g.</w:t>
        </w:r>
      </w:ins>
      <w:ins w:id="567" w:author="Bruno Eleres" w:date="2021-05-03T21:52:00Z">
        <w:r w:rsidR="00A849C8">
          <w:rPr>
            <w:rFonts w:cs="Times New Roman"/>
          </w:rPr>
          <w:t>,</w:t>
        </w:r>
      </w:ins>
      <w:ins w:id="568" w:author="Aline Richter" w:date="2021-04-29T10:37:00Z">
        <w:r w:rsidR="0000240D">
          <w:rPr>
            <w:rFonts w:cs="Times New Roman"/>
          </w:rPr>
          <w:t xml:space="preserve"> </w:t>
        </w:r>
        <w:proofErr w:type="spellStart"/>
        <w:r w:rsidR="0000240D" w:rsidRPr="0000240D">
          <w:rPr>
            <w:rFonts w:cs="Times New Roman"/>
            <w:i/>
            <w:iCs/>
            <w:rPrChange w:id="569" w:author="Aline Richter" w:date="2021-04-29T10:38:00Z">
              <w:rPr>
                <w:rFonts w:cs="Times New Roman"/>
              </w:rPr>
            </w:rPrChange>
          </w:rPr>
          <w:t>Genus</w:t>
        </w:r>
        <w:r w:rsidR="0000240D">
          <w:rPr>
            <w:rFonts w:cs="Times New Roman"/>
          </w:rPr>
          <w:t>_</w:t>
        </w:r>
        <w:r w:rsidR="0000240D" w:rsidRPr="0000240D">
          <w:rPr>
            <w:rFonts w:cs="Times New Roman"/>
            <w:i/>
            <w:iCs/>
            <w:rPrChange w:id="570" w:author="Aline Richter" w:date="2021-04-29T10:37:00Z">
              <w:rPr>
                <w:rFonts w:cs="Times New Roman"/>
              </w:rPr>
            </w:rPrChange>
          </w:rPr>
          <w:t>epithet</w:t>
        </w:r>
        <w:proofErr w:type="spellEnd"/>
        <w:r w:rsidR="0000240D">
          <w:rPr>
            <w:rFonts w:cs="Times New Roman"/>
          </w:rPr>
          <w:t>)</w:t>
        </w:r>
      </w:ins>
      <w:ins w:id="571" w:author="Aline Richter" w:date="2021-04-29T10:38:00Z">
        <w:r w:rsidR="0000240D">
          <w:rPr>
            <w:rFonts w:cs="Times New Roman"/>
          </w:rPr>
          <w:t>.</w:t>
        </w:r>
      </w:ins>
      <w:ins w:id="572" w:author="Aline Richter" w:date="2021-04-29T10:28:00Z">
        <w:r>
          <w:rPr>
            <w:rFonts w:cs="Times New Roman"/>
          </w:rPr>
          <w:t xml:space="preserve"> </w:t>
        </w:r>
      </w:ins>
      <w:ins w:id="573" w:author="Aline Richter" w:date="2021-04-29T10:39:00Z">
        <w:r w:rsidR="0000240D">
          <w:rPr>
            <w:rFonts w:cs="Times New Roman"/>
          </w:rPr>
          <w:t xml:space="preserve">The function </w:t>
        </w:r>
        <w:del w:id="574" w:author="Bruno Eleres" w:date="2021-05-03T21:58:00Z">
          <w:r w:rsidR="0000240D" w:rsidDel="00292218">
            <w:rPr>
              <w:rFonts w:cs="Times New Roman"/>
            </w:rPr>
            <w:delText>th</w:delText>
          </w:r>
        </w:del>
        <w:del w:id="575" w:author="Bruno Eleres" w:date="2021-05-03T21:53:00Z">
          <w:r w:rsidR="0000240D" w:rsidDel="00655211">
            <w:rPr>
              <w:rFonts w:cs="Times New Roman"/>
            </w:rPr>
            <w:delText>us</w:delText>
          </w:r>
        </w:del>
      </w:ins>
      <w:ins w:id="576" w:author="Bruno Eleres" w:date="2021-05-03T21:58:00Z">
        <w:r w:rsidR="00292218">
          <w:rPr>
            <w:rFonts w:cs="Times New Roman"/>
          </w:rPr>
          <w:t>first</w:t>
        </w:r>
      </w:ins>
      <w:ins w:id="577" w:author="Aline Richter" w:date="2021-04-29T10:39:00Z">
        <w:r w:rsidR="0000240D">
          <w:rPr>
            <w:rFonts w:cs="Times New Roman"/>
          </w:rPr>
          <w:t xml:space="preserve"> </w:t>
        </w:r>
      </w:ins>
      <w:ins w:id="578" w:author="Bruno Eleres" w:date="2021-05-03T21:58:00Z">
        <w:r w:rsidR="00BB1039">
          <w:rPr>
            <w:rFonts w:cs="Times New Roman"/>
          </w:rPr>
          <w:t xml:space="preserve">classifies the provided species names as valid or synonymies </w:t>
        </w:r>
      </w:ins>
      <w:ins w:id="579" w:author="Bruno Eleres" w:date="2021-05-03T21:59:00Z">
        <w:r w:rsidR="004F18A0">
          <w:rPr>
            <w:rFonts w:cs="Times New Roman"/>
          </w:rPr>
          <w:t>based on</w:t>
        </w:r>
      </w:ins>
      <w:ins w:id="580" w:author="Aline Richter" w:date="2021-04-29T10:39:00Z">
        <w:del w:id="581" w:author="Bruno Eleres" w:date="2021-05-03T21:59:00Z">
          <w:r w:rsidR="0000240D" w:rsidDel="004F18A0">
            <w:rPr>
              <w:rFonts w:cs="Times New Roman"/>
            </w:rPr>
            <w:delText xml:space="preserve">search </w:delText>
          </w:r>
        </w:del>
        <w:del w:id="582" w:author="Bruno Eleres" w:date="2021-05-03T21:53:00Z">
          <w:r w:rsidR="0000240D" w:rsidDel="00655211">
            <w:rPr>
              <w:rFonts w:cs="Times New Roman"/>
            </w:rPr>
            <w:delText xml:space="preserve">the user data </w:delText>
          </w:r>
        </w:del>
      </w:ins>
      <w:ins w:id="583" w:author="Aline Richter" w:date="2021-04-29T10:40:00Z">
        <w:del w:id="584" w:author="Bruno Eleres" w:date="2021-05-03T21:59:00Z">
          <w:r w:rsidR="0000240D" w:rsidDel="004F18A0">
            <w:rPr>
              <w:rFonts w:cs="Times New Roman"/>
            </w:rPr>
            <w:delText>in</w:delText>
          </w:r>
        </w:del>
        <w:r w:rsidR="0000240D">
          <w:rPr>
            <w:rFonts w:cs="Times New Roman"/>
          </w:rPr>
          <w:t xml:space="preserve"> </w:t>
        </w:r>
        <w:del w:id="585" w:author="Bruno Eleres" w:date="2021-05-03T21:53:00Z">
          <w:r w:rsidR="0000240D" w:rsidDel="00655211">
            <w:rPr>
              <w:rFonts w:cs="Times New Roman"/>
            </w:rPr>
            <w:delText xml:space="preserve">the </w:delText>
          </w:r>
        </w:del>
        <w:r w:rsidR="0000240D">
          <w:rPr>
            <w:rFonts w:cs="Times New Roman"/>
          </w:rPr>
          <w:t>Fishbase</w:t>
        </w:r>
        <w:del w:id="586" w:author="Bruno Eleres" w:date="2021-05-03T21:53:00Z">
          <w:r w:rsidR="0000240D" w:rsidDel="00655211">
            <w:rPr>
              <w:rFonts w:cs="Times New Roman"/>
            </w:rPr>
            <w:delText xml:space="preserve"> database</w:delText>
          </w:r>
        </w:del>
        <w:r w:rsidR="0000240D">
          <w:rPr>
            <w:rFonts w:cs="Times New Roman"/>
          </w:rPr>
          <w:t xml:space="preserve"> (Froese and Pauly, 2006) </w:t>
        </w:r>
      </w:ins>
      <w:ins w:id="587" w:author="Bruno Eleres" w:date="2021-05-03T21:59:00Z">
        <w:r w:rsidR="00261953">
          <w:rPr>
            <w:rFonts w:cs="Times New Roman"/>
          </w:rPr>
          <w:t xml:space="preserve">by </w:t>
        </w:r>
      </w:ins>
      <w:ins w:id="588" w:author="Bruno Eleres" w:date="2021-05-03T21:54:00Z">
        <w:r w:rsidR="00A90D70">
          <w:rPr>
            <w:rFonts w:cs="Times New Roman"/>
          </w:rPr>
          <w:t xml:space="preserve">using the </w:t>
        </w:r>
      </w:ins>
      <w:ins w:id="589" w:author="Aline Richter" w:date="2021-04-29T10:40:00Z">
        <w:del w:id="590" w:author="Bruno Eleres" w:date="2021-05-03T21:53:00Z">
          <w:r w:rsidR="0000240D" w:rsidDel="00A90D70">
            <w:rPr>
              <w:rFonts w:cs="Times New Roman"/>
            </w:rPr>
            <w:delText>employing</w:delText>
          </w:r>
        </w:del>
        <w:del w:id="591" w:author="Bruno Eleres" w:date="2021-05-03T21:54:00Z">
          <w:r w:rsidR="0000240D" w:rsidDel="00A90D70">
            <w:rPr>
              <w:rFonts w:cs="Times New Roman"/>
            </w:rPr>
            <w:delText xml:space="preserve"> functions available into </w:delText>
          </w:r>
        </w:del>
        <w:proofErr w:type="spellStart"/>
        <w:r w:rsidR="0000240D" w:rsidRPr="00A90D70">
          <w:rPr>
            <w:rFonts w:cs="Times New Roman"/>
            <w:i/>
            <w:iCs/>
            <w:rPrChange w:id="592" w:author="Bruno Eleres" w:date="2021-05-03T21:54:00Z">
              <w:rPr>
                <w:rFonts w:cs="Times New Roman"/>
              </w:rPr>
            </w:rPrChange>
          </w:rPr>
          <w:t>rfishbase</w:t>
        </w:r>
        <w:proofErr w:type="spellEnd"/>
        <w:r w:rsidR="0000240D">
          <w:rPr>
            <w:rFonts w:cs="Times New Roman"/>
          </w:rPr>
          <w:t xml:space="preserve"> </w:t>
        </w:r>
      </w:ins>
      <w:ins w:id="593" w:author="Aline Richter" w:date="2021-04-29T10:41:00Z">
        <w:r w:rsidR="0000240D">
          <w:rPr>
            <w:rFonts w:cs="Times New Roman"/>
          </w:rPr>
          <w:t xml:space="preserve">package </w:t>
        </w:r>
      </w:ins>
      <w:ins w:id="594" w:author="Aline Richter" w:date="2021-04-29T10:40:00Z">
        <w:r w:rsidR="0000240D">
          <w:rPr>
            <w:rFonts w:cs="Times New Roman"/>
          </w:rPr>
          <w:fldChar w:fldCharType="begin" w:fldLock="1"/>
        </w:r>
        <w:r w:rsidR="0000240D">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et al., 2012)","plainTextFormattedCitation":"(Boettiger et al., 2012)","previouslyFormattedCitation":"(Boettiger et al., 2012)"},"properties":{"noteIndex":0},"schema":"https://github.com/citation-style-language/schema/raw/master/csl-citation.json"}</w:instrText>
        </w:r>
        <w:r w:rsidR="0000240D">
          <w:rPr>
            <w:rFonts w:cs="Times New Roman"/>
          </w:rPr>
          <w:fldChar w:fldCharType="separate"/>
        </w:r>
        <w:r w:rsidR="0000240D" w:rsidRPr="00C457E2">
          <w:rPr>
            <w:rFonts w:cs="Times New Roman"/>
            <w:noProof/>
          </w:rPr>
          <w:t>(Boettiger et al., 2012)</w:t>
        </w:r>
        <w:r w:rsidR="0000240D">
          <w:rPr>
            <w:rFonts w:cs="Times New Roman"/>
          </w:rPr>
          <w:fldChar w:fldCharType="end"/>
        </w:r>
      </w:ins>
      <w:ins w:id="595" w:author="Aline Richter" w:date="2021-04-29T10:41:00Z">
        <w:r w:rsidR="0000240D">
          <w:rPr>
            <w:rFonts w:cs="Times New Roman"/>
          </w:rPr>
          <w:t xml:space="preserve">. </w:t>
        </w:r>
      </w:ins>
      <w:ins w:id="596" w:author="Bruno Eleres" w:date="2021-05-03T22:02:00Z">
        <w:r w:rsidR="00DE67B1">
          <w:rPr>
            <w:rFonts w:cs="Times New Roman"/>
          </w:rPr>
          <w:t xml:space="preserve">A new column </w:t>
        </w:r>
        <w:r w:rsidR="005A5F22">
          <w:rPr>
            <w:rFonts w:cs="Times New Roman"/>
          </w:rPr>
          <w:t>summarize</w:t>
        </w:r>
      </w:ins>
      <w:ins w:id="597" w:author="Bruno Eleres" w:date="2021-05-03T22:04:00Z">
        <w:r w:rsidR="00B247F8">
          <w:rPr>
            <w:rFonts w:cs="Times New Roman"/>
          </w:rPr>
          <w:t>s</w:t>
        </w:r>
        <w:r w:rsidR="00A95230">
          <w:rPr>
            <w:rFonts w:cs="Times New Roman"/>
          </w:rPr>
          <w:t xml:space="preserve"> name</w:t>
        </w:r>
      </w:ins>
      <w:ins w:id="598" w:author="Bruno Eleres" w:date="2021-05-03T22:05:00Z">
        <w:r w:rsidR="00A95230">
          <w:rPr>
            <w:rFonts w:cs="Times New Roman"/>
          </w:rPr>
          <w:t xml:space="preserve">s initially valid and </w:t>
        </w:r>
        <w:r w:rsidR="00257AB9">
          <w:rPr>
            <w:rFonts w:cs="Times New Roman"/>
          </w:rPr>
          <w:t xml:space="preserve">the </w:t>
        </w:r>
        <w:r w:rsidR="00A95230">
          <w:rPr>
            <w:rFonts w:cs="Times New Roman"/>
          </w:rPr>
          <w:t>valid names substituting identified synonymies.</w:t>
        </w:r>
      </w:ins>
      <w:ins w:id="599" w:author="Aline Richter" w:date="2021-04-29T10:41:00Z">
        <w:del w:id="600" w:author="Bruno Eleres" w:date="2021-05-03T21:59:00Z">
          <w:r w:rsidR="0000240D" w:rsidDel="00261953">
            <w:rPr>
              <w:rFonts w:cs="Times New Roman"/>
            </w:rPr>
            <w:delText>This search</w:delText>
          </w:r>
        </w:del>
        <w:del w:id="601" w:author="Bruno Eleres" w:date="2021-05-03T21:58:00Z">
          <w:r w:rsidR="0000240D" w:rsidDel="00BB1039">
            <w:rPr>
              <w:rFonts w:cs="Times New Roman"/>
            </w:rPr>
            <w:delText xml:space="preserve"> </w:delText>
          </w:r>
        </w:del>
      </w:ins>
      <w:ins w:id="602" w:author="Aline Richter" w:date="2021-04-29T10:42:00Z">
        <w:del w:id="603" w:author="Bruno Eleres" w:date="2021-05-03T21:56:00Z">
          <w:r w:rsidR="0000240D" w:rsidDel="009676A1">
            <w:rPr>
              <w:rFonts w:cs="Times New Roman"/>
            </w:rPr>
            <w:delText>consists</w:delText>
          </w:r>
        </w:del>
      </w:ins>
      <w:ins w:id="604" w:author="Aline Richter" w:date="2021-04-29T10:41:00Z">
        <w:del w:id="605" w:author="Bruno Eleres" w:date="2021-05-03T21:56:00Z">
          <w:r w:rsidR="0000240D" w:rsidDel="009676A1">
            <w:rPr>
              <w:rFonts w:cs="Times New Roman"/>
            </w:rPr>
            <w:delText xml:space="preserve"> </w:delText>
          </w:r>
        </w:del>
        <w:del w:id="606" w:author="Bruno Eleres" w:date="2021-05-03T12:38:00Z">
          <w:r w:rsidR="0000240D" w:rsidDel="00363313">
            <w:rPr>
              <w:rFonts w:cs="Times New Roman"/>
            </w:rPr>
            <w:delText>in find</w:delText>
          </w:r>
        </w:del>
        <w:del w:id="607" w:author="Bruno Eleres" w:date="2021-05-03T21:56:00Z">
          <w:r w:rsidR="0000240D" w:rsidDel="009676A1">
            <w:rPr>
              <w:rFonts w:cs="Times New Roman"/>
            </w:rPr>
            <w:delText xml:space="preserve"> </w:delText>
          </w:r>
        </w:del>
      </w:ins>
      <w:ins w:id="608" w:author="Aline Richter" w:date="2021-04-29T10:42:00Z">
        <w:del w:id="609" w:author="Bruno Eleres" w:date="2021-05-03T21:56:00Z">
          <w:r w:rsidR="0000240D" w:rsidDel="009676A1">
            <w:rPr>
              <w:rFonts w:cs="Times New Roman"/>
            </w:rPr>
            <w:delText>and classify</w:delText>
          </w:r>
        </w:del>
        <w:del w:id="610" w:author="Bruno Eleres" w:date="2021-05-03T21:58:00Z">
          <w:r w:rsidR="0000240D" w:rsidDel="00BB1039">
            <w:rPr>
              <w:rFonts w:cs="Times New Roman"/>
            </w:rPr>
            <w:delText xml:space="preserve"> </w:delText>
          </w:r>
        </w:del>
      </w:ins>
      <w:ins w:id="611" w:author="Aline Richter" w:date="2021-04-29T10:41:00Z">
        <w:del w:id="612" w:author="Bruno Eleres" w:date="2021-05-03T21:58:00Z">
          <w:r w:rsidR="0000240D" w:rsidDel="00BB1039">
            <w:rPr>
              <w:rFonts w:cs="Times New Roman"/>
            </w:rPr>
            <w:delText xml:space="preserve">the </w:delText>
          </w:r>
        </w:del>
      </w:ins>
      <w:ins w:id="613" w:author="Aline Richter" w:date="2021-04-29T10:42:00Z">
        <w:del w:id="614" w:author="Bruno Eleres" w:date="2021-05-03T21:58:00Z">
          <w:r w:rsidR="0000240D" w:rsidDel="00BB1039">
            <w:rPr>
              <w:rFonts w:cs="Times New Roman"/>
            </w:rPr>
            <w:delText xml:space="preserve">species </w:delText>
          </w:r>
        </w:del>
        <w:del w:id="615" w:author="Bruno Eleres" w:date="2021-05-03T21:56:00Z">
          <w:r w:rsidR="0000240D" w:rsidDel="00ED1EB5">
            <w:rPr>
              <w:rFonts w:cs="Times New Roman"/>
            </w:rPr>
            <w:delText>list provided by</w:delText>
          </w:r>
        </w:del>
      </w:ins>
      <w:ins w:id="616" w:author="Aline Richter" w:date="2021-04-29T10:43:00Z">
        <w:del w:id="617" w:author="Bruno Eleres" w:date="2021-05-03T21:56:00Z">
          <w:r w:rsidR="0000240D" w:rsidDel="00ED1EB5">
            <w:rPr>
              <w:rFonts w:cs="Times New Roman"/>
            </w:rPr>
            <w:delText xml:space="preserve"> </w:delText>
          </w:r>
        </w:del>
      </w:ins>
      <w:ins w:id="618" w:author="Aline Richter" w:date="2021-04-29T10:44:00Z">
        <w:del w:id="619" w:author="Bruno Eleres" w:date="2021-05-03T21:56:00Z">
          <w:r w:rsidR="00AD2B08" w:rsidDel="00ED1EB5">
            <w:rPr>
              <w:rFonts w:cs="Times New Roman"/>
            </w:rPr>
            <w:delText>user</w:delText>
          </w:r>
        </w:del>
        <w:del w:id="620" w:author="Bruno Eleres" w:date="2021-05-03T21:58:00Z">
          <w:r w:rsidR="00AD2B08" w:rsidDel="00BB1039">
            <w:rPr>
              <w:rFonts w:cs="Times New Roman"/>
            </w:rPr>
            <w:delText xml:space="preserve"> </w:delText>
          </w:r>
        </w:del>
      </w:ins>
      <w:ins w:id="621" w:author="Aline Richter" w:date="2021-04-29T10:43:00Z">
        <w:del w:id="622" w:author="Bruno Eleres" w:date="2021-05-03T21:58:00Z">
          <w:r w:rsidR="0000240D" w:rsidDel="00BB1039">
            <w:rPr>
              <w:rFonts w:cs="Times New Roman"/>
            </w:rPr>
            <w:delText>as valid</w:delText>
          </w:r>
        </w:del>
        <w:del w:id="623" w:author="Bruno Eleres" w:date="2021-05-03T21:56:00Z">
          <w:r w:rsidR="0000240D" w:rsidDel="00ED1EB5">
            <w:rPr>
              <w:rFonts w:cs="Times New Roman"/>
            </w:rPr>
            <w:delText xml:space="preserve"> names</w:delText>
          </w:r>
        </w:del>
        <w:del w:id="624" w:author="Bruno Eleres" w:date="2021-05-03T21:58:00Z">
          <w:r w:rsidR="0000240D" w:rsidDel="00BB1039">
            <w:rPr>
              <w:rFonts w:cs="Times New Roman"/>
            </w:rPr>
            <w:delText xml:space="preserve"> or </w:delText>
          </w:r>
        </w:del>
      </w:ins>
      <w:ins w:id="625" w:author="Aline Richter" w:date="2021-04-29T10:44:00Z">
        <w:del w:id="626" w:author="Bruno Eleres" w:date="2021-05-03T21:58:00Z">
          <w:r w:rsidR="0000240D" w:rsidDel="00BB1039">
            <w:rPr>
              <w:rFonts w:cs="Times New Roman"/>
            </w:rPr>
            <w:delText>synonymies</w:delText>
          </w:r>
        </w:del>
        <w:del w:id="627" w:author="Bruno Eleres" w:date="2021-05-03T21:59:00Z">
          <w:r w:rsidR="00AD2B08" w:rsidDel="00261953">
            <w:rPr>
              <w:rFonts w:cs="Times New Roman"/>
            </w:rPr>
            <w:delText xml:space="preserve">. </w:delText>
          </w:r>
        </w:del>
        <w:del w:id="628" w:author="Bruno Eleres" w:date="2021-05-03T22:05:00Z">
          <w:r w:rsidR="00AD2B08" w:rsidDel="00A95230">
            <w:rPr>
              <w:rFonts w:cs="Times New Roman"/>
            </w:rPr>
            <w:delText>If the provided name is a synonymy</w:delText>
          </w:r>
        </w:del>
      </w:ins>
      <w:ins w:id="629" w:author="Aline Richter" w:date="2021-04-29T10:45:00Z">
        <w:del w:id="630" w:author="Bruno Eleres" w:date="2021-05-03T22:05:00Z">
          <w:r w:rsidR="00AD2B08" w:rsidDel="00A95230">
            <w:rPr>
              <w:rFonts w:cs="Times New Roman"/>
            </w:rPr>
            <w:delText>,</w:delText>
          </w:r>
        </w:del>
      </w:ins>
      <w:ins w:id="631" w:author="Aline Richter" w:date="2021-04-29T10:44:00Z">
        <w:del w:id="632" w:author="Bruno Eleres" w:date="2021-05-03T22:05:00Z">
          <w:r w:rsidR="00AD2B08" w:rsidDel="00A95230">
            <w:rPr>
              <w:rFonts w:cs="Times New Roman"/>
            </w:rPr>
            <w:delText xml:space="preserve"> so the functions put i</w:delText>
          </w:r>
        </w:del>
      </w:ins>
      <w:ins w:id="633" w:author="Aline Richter" w:date="2021-04-29T10:45:00Z">
        <w:del w:id="634" w:author="Bruno Eleres" w:date="2021-05-03T22:05:00Z">
          <w:r w:rsidR="00AD2B08" w:rsidDel="00A95230">
            <w:rPr>
              <w:rFonts w:cs="Times New Roman"/>
            </w:rPr>
            <w:delText>n a new column the valid name from the species according with Fishbase.</w:delText>
          </w:r>
        </w:del>
      </w:ins>
      <w:ins w:id="635" w:author="Aline Richter" w:date="2021-04-29T10:42:00Z">
        <w:r w:rsidR="0000240D">
          <w:rPr>
            <w:rFonts w:cs="Times New Roman"/>
          </w:rPr>
          <w:t xml:space="preserve"> </w:t>
        </w:r>
      </w:ins>
      <w:ins w:id="636" w:author="Bruno Eleres" w:date="2021-05-03T22:06:00Z">
        <w:r w:rsidR="00257AB9">
          <w:rPr>
            <w:rFonts w:cs="Times New Roman"/>
          </w:rPr>
          <w:t xml:space="preserve">Unknown </w:t>
        </w:r>
      </w:ins>
      <w:ins w:id="637" w:author="Aline Richter" w:date="2021-04-29T10:46:00Z">
        <w:del w:id="638" w:author="Bruno Eleres" w:date="2021-05-03T22:06:00Z">
          <w:r w:rsidR="00AD2B08" w:rsidDel="00257AB9">
            <w:rPr>
              <w:rFonts w:cs="Times New Roman"/>
            </w:rPr>
            <w:delText>S</w:delText>
          </w:r>
        </w:del>
      </w:ins>
      <w:ins w:id="639" w:author="Bruno Eleres" w:date="2021-05-03T22:06:00Z">
        <w:r w:rsidR="00257AB9">
          <w:rPr>
            <w:rFonts w:cs="Times New Roman"/>
          </w:rPr>
          <w:t>s</w:t>
        </w:r>
      </w:ins>
      <w:ins w:id="640" w:author="Aline Richter" w:date="2021-04-29T10:46:00Z">
        <w:r w:rsidR="00AD2B08">
          <w:rPr>
            <w:rFonts w:cs="Times New Roman"/>
          </w:rPr>
          <w:t>p</w:t>
        </w:r>
      </w:ins>
      <w:del w:id="641" w:author="Aline Richter" w:date="2021-04-29T10:46:00Z">
        <w:r w:rsidR="00311A82" w:rsidDel="00AD2B08">
          <w:rPr>
            <w:rFonts w:cs="Times New Roman"/>
          </w:rPr>
          <w:delText>The first</w:delText>
        </w:r>
        <w:r w:rsidR="002E06C5" w:rsidDel="00AD2B08">
          <w:rPr>
            <w:rFonts w:cs="Times New Roman"/>
          </w:rPr>
          <w:delText xml:space="preserve"> </w:delText>
        </w:r>
        <w:r w:rsidR="00E67481" w:rsidDel="00AD2B08">
          <w:rPr>
            <w:rFonts w:cs="Times New Roman"/>
          </w:rPr>
          <w:delText>generate</w:delText>
        </w:r>
        <w:r w:rsidR="002E06C5" w:rsidDel="00AD2B08">
          <w:rPr>
            <w:rFonts w:cs="Times New Roman"/>
          </w:rPr>
          <w:delText xml:space="preserve"> a data frame from fish</w:delText>
        </w:r>
        <w:r w:rsidR="00063105" w:rsidDel="00AD2B08">
          <w:rPr>
            <w:rFonts w:cs="Times New Roman"/>
          </w:rPr>
          <w:delText xml:space="preserve"> species name</w:delText>
        </w:r>
        <w:r w:rsidR="00311A82" w:rsidDel="00AD2B08">
          <w:rPr>
            <w:rFonts w:cs="Times New Roman"/>
          </w:rPr>
          <w:delText>s</w:delText>
        </w:r>
        <w:r w:rsidR="00063105" w:rsidDel="00AD2B08">
          <w:rPr>
            <w:rFonts w:cs="Times New Roman"/>
          </w:rPr>
          <w:delText xml:space="preserve"> provided by the user, checking </w:delText>
        </w:r>
        <w:r w:rsidR="00311A82" w:rsidDel="00AD2B08">
          <w:rPr>
            <w:rFonts w:cs="Times New Roman"/>
          </w:rPr>
          <w:delText>the vali</w:delText>
        </w:r>
        <w:r w:rsidR="00E368F6" w:rsidDel="00AD2B08">
          <w:rPr>
            <w:rFonts w:cs="Times New Roman"/>
          </w:rPr>
          <w:delText xml:space="preserve">dity of </w:delText>
        </w:r>
        <w:r w:rsidR="00BA4298" w:rsidDel="00AD2B08">
          <w:rPr>
            <w:rFonts w:cs="Times New Roman"/>
          </w:rPr>
          <w:delText xml:space="preserve">the species </w:delText>
        </w:r>
        <w:r w:rsidR="00063105" w:rsidDel="00AD2B08">
          <w:rPr>
            <w:rFonts w:cs="Times New Roman"/>
          </w:rPr>
          <w:delText xml:space="preserve">names </w:delText>
        </w:r>
        <w:r w:rsidR="00E368F6" w:rsidDel="00AD2B08">
          <w:rPr>
            <w:rFonts w:cs="Times New Roman"/>
          </w:rPr>
          <w:delText>by using the information presented in</w:delText>
        </w:r>
      </w:del>
      <w:del w:id="642" w:author="Aline Richter" w:date="2021-04-29T10:40:00Z">
        <w:r w:rsidR="00063105" w:rsidDel="0000240D">
          <w:rPr>
            <w:rFonts w:cs="Times New Roman"/>
          </w:rPr>
          <w:delText xml:space="preserve"> Fishbase database </w:delText>
        </w:r>
        <w:r w:rsidR="007E343E" w:rsidDel="0000240D">
          <w:rPr>
            <w:rFonts w:cs="Times New Roman"/>
          </w:rPr>
          <w:delText>(Froese and Pauly, 2006)</w:delText>
        </w:r>
        <w:r w:rsidR="00E368F6" w:rsidDel="0000240D">
          <w:rPr>
            <w:rFonts w:cs="Times New Roman"/>
          </w:rPr>
          <w:delText xml:space="preserve"> through the package rfishbase</w:delText>
        </w:r>
        <w:r w:rsidR="00C457E2" w:rsidDel="0000240D">
          <w:rPr>
            <w:rFonts w:cs="Times New Roman"/>
          </w:rPr>
          <w:delText xml:space="preserve"> </w:delText>
        </w:r>
        <w:r w:rsidR="00C457E2" w:rsidDel="0000240D">
          <w:rPr>
            <w:rFonts w:cs="Times New Roman"/>
          </w:rPr>
          <w:fldChar w:fldCharType="begin" w:fldLock="1"/>
        </w:r>
        <w:r w:rsidR="009E4287" w:rsidRPr="00A95230" w:rsidDel="0000240D">
          <w:rPr>
            <w:rFonts w:cs="Times New Roman"/>
          </w:rPr>
          <w:del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et al., 2012)","plainTextFormattedCitation":"(Boettiger et al., 2012)","previouslyFormattedCitation":"(Boettiger et al., 2012)"},"properties":{"noteIndex":0},"schema":"https://github.com/citation-style-language/schema/raw/master/csl-citation.json"}</w:delInstrText>
        </w:r>
        <w:r w:rsidR="00C457E2" w:rsidDel="0000240D">
          <w:rPr>
            <w:rFonts w:cs="Times New Roman"/>
          </w:rPr>
          <w:fldChar w:fldCharType="separate"/>
        </w:r>
        <w:r w:rsidR="00C457E2" w:rsidRPr="00C457E2" w:rsidDel="0000240D">
          <w:rPr>
            <w:rFonts w:cs="Times New Roman"/>
            <w:noProof/>
          </w:rPr>
          <w:delText>(Boettiger et al., 2012)</w:delText>
        </w:r>
        <w:r w:rsidR="00C457E2" w:rsidDel="0000240D">
          <w:rPr>
            <w:rFonts w:cs="Times New Roman"/>
          </w:rPr>
          <w:fldChar w:fldCharType="end"/>
        </w:r>
      </w:del>
      <w:del w:id="643" w:author="Aline Richter" w:date="2021-04-29T10:46:00Z">
        <w:r w:rsidR="002F2B7A" w:rsidDel="00AD2B08">
          <w:rPr>
            <w:rFonts w:cs="Times New Roman"/>
          </w:rPr>
          <w:delText xml:space="preserve">. </w:delText>
        </w:r>
        <w:r w:rsidR="00E9454D" w:rsidDel="00AD2B08">
          <w:rPr>
            <w:rFonts w:cs="Times New Roman"/>
          </w:rPr>
          <w:delText>Sp</w:delText>
        </w:r>
      </w:del>
      <w:r w:rsidR="00E9454D">
        <w:rPr>
          <w:rFonts w:cs="Times New Roman"/>
        </w:rPr>
        <w:t xml:space="preserve">ecies </w:t>
      </w:r>
      <w:del w:id="644" w:author="Bruno Eleres" w:date="2021-05-03T22:06:00Z">
        <w:r w:rsidR="002F2B7A" w:rsidDel="00257AB9">
          <w:rPr>
            <w:rFonts w:cs="Times New Roman"/>
          </w:rPr>
          <w:delText>that were not found in</w:delText>
        </w:r>
      </w:del>
      <w:ins w:id="645" w:author="Bruno Eleres" w:date="2021-05-03T22:06:00Z">
        <w:r w:rsidR="00257AB9">
          <w:rPr>
            <w:rFonts w:cs="Times New Roman"/>
          </w:rPr>
          <w:t>to</w:t>
        </w:r>
      </w:ins>
      <w:r w:rsidR="002F2B7A">
        <w:rPr>
          <w:rFonts w:cs="Times New Roman"/>
        </w:rPr>
        <w:t xml:space="preserve"> Fishbase are printed in the command line</w:t>
      </w:r>
      <w:r w:rsidR="00F31B4D">
        <w:rPr>
          <w:rFonts w:cs="Times New Roman"/>
        </w:rPr>
        <w:t xml:space="preserve">, and the user </w:t>
      </w:r>
      <w:del w:id="646" w:author="Aline Richter" w:date="2021-04-29T10:46:00Z">
        <w:r w:rsidR="00CE7ACE" w:rsidDel="00AD2B08">
          <w:rPr>
            <w:rFonts w:cs="Times New Roman"/>
          </w:rPr>
          <w:delText xml:space="preserve">can </w:delText>
        </w:r>
      </w:del>
      <w:ins w:id="647" w:author="Aline Richter" w:date="2021-04-29T10:47:00Z">
        <w:r w:rsidR="00AD2B08">
          <w:rPr>
            <w:rFonts w:cs="Times New Roman"/>
          </w:rPr>
          <w:t>must</w:t>
        </w:r>
      </w:ins>
      <w:ins w:id="648" w:author="Aline Richter" w:date="2021-04-29T10:46:00Z">
        <w:r w:rsidR="00AD2B08">
          <w:rPr>
            <w:rFonts w:cs="Times New Roman"/>
          </w:rPr>
          <w:t xml:space="preserve"> </w:t>
        </w:r>
      </w:ins>
      <w:del w:id="649" w:author="Aline Richter" w:date="2021-04-29T10:47:00Z">
        <w:r w:rsidR="00F31B4D" w:rsidDel="00AD2B08">
          <w:rPr>
            <w:rFonts w:cs="Times New Roman"/>
          </w:rPr>
          <w:delText xml:space="preserve">inform </w:delText>
        </w:r>
      </w:del>
      <w:r w:rsidR="00F31B4D">
        <w:rPr>
          <w:rFonts w:cs="Times New Roman"/>
        </w:rPr>
        <w:t xml:space="preserve">manually </w:t>
      </w:r>
      <w:ins w:id="650" w:author="Aline Richter" w:date="2021-04-29T10:47:00Z">
        <w:r w:rsidR="00AD2B08">
          <w:rPr>
            <w:rFonts w:cs="Times New Roman"/>
          </w:rPr>
          <w:t xml:space="preserve">inform </w:t>
        </w:r>
      </w:ins>
      <w:r w:rsidR="00F31B4D">
        <w:rPr>
          <w:rFonts w:cs="Times New Roman"/>
        </w:rPr>
        <w:t xml:space="preserve">the Family and the Order </w:t>
      </w:r>
      <w:ins w:id="651" w:author="Aline Richter" w:date="2021-04-29T10:48:00Z">
        <w:del w:id="652" w:author="Bruno Eleres" w:date="2021-05-03T22:06:00Z">
          <w:r w:rsidR="00AD2B08" w:rsidDel="00284A61">
            <w:rPr>
              <w:rFonts w:cs="Times New Roman"/>
            </w:rPr>
            <w:delText>which</w:delText>
          </w:r>
        </w:del>
      </w:ins>
      <w:ins w:id="653" w:author="Bruno Eleres" w:date="2021-05-03T22:06:00Z">
        <w:r w:rsidR="00284A61">
          <w:rPr>
            <w:rFonts w:cs="Times New Roman"/>
          </w:rPr>
          <w:t>of</w:t>
        </w:r>
      </w:ins>
      <w:ins w:id="654" w:author="Aline Richter" w:date="2021-04-29T10:48:00Z">
        <w:r w:rsidR="00AD2B08">
          <w:rPr>
            <w:rFonts w:cs="Times New Roman"/>
          </w:rPr>
          <w:t xml:space="preserve"> the </w:t>
        </w:r>
      </w:ins>
      <w:del w:id="655" w:author="Aline Richter" w:date="2021-04-29T10:48:00Z">
        <w:r w:rsidR="0061790A" w:rsidDel="00AD2B08">
          <w:rPr>
            <w:rFonts w:cs="Times New Roman"/>
          </w:rPr>
          <w:delText>of the</w:delText>
        </w:r>
        <w:r w:rsidR="00AD089F" w:rsidDel="00AD2B08">
          <w:rPr>
            <w:rFonts w:cs="Times New Roman"/>
          </w:rPr>
          <w:delText>se</w:delText>
        </w:r>
        <w:r w:rsidR="0061790A" w:rsidDel="00AD2B08">
          <w:rPr>
            <w:rFonts w:cs="Times New Roman"/>
          </w:rPr>
          <w:delText xml:space="preserve"> </w:delText>
        </w:r>
      </w:del>
      <w:r w:rsidR="0061790A">
        <w:rPr>
          <w:rFonts w:cs="Times New Roman"/>
        </w:rPr>
        <w:t>species</w:t>
      </w:r>
      <w:ins w:id="656" w:author="Aline Richter" w:date="2021-04-29T10:48:00Z">
        <w:del w:id="657" w:author="Bruno Eleres" w:date="2021-05-03T22:06:00Z">
          <w:r w:rsidR="00AD2B08" w:rsidDel="00284A61">
            <w:rPr>
              <w:rFonts w:cs="Times New Roman"/>
            </w:rPr>
            <w:delText xml:space="preserve"> belong</w:delText>
          </w:r>
        </w:del>
      </w:ins>
      <w:r w:rsidR="0061790A">
        <w:rPr>
          <w:rFonts w:cs="Times New Roman"/>
        </w:rPr>
        <w:t xml:space="preserve">. The output of </w:t>
      </w:r>
      <w:ins w:id="658" w:author="Bruno Eleres" w:date="2021-05-03T22:06:00Z">
        <w:r w:rsidR="00284A61">
          <w:rPr>
            <w:rFonts w:cs="Times New Roman"/>
          </w:rPr>
          <w:t xml:space="preserve">the </w:t>
        </w:r>
      </w:ins>
      <w:del w:id="659" w:author="Aline Richter" w:date="2021-04-29T10:49:00Z">
        <w:r w:rsidR="0061790A" w:rsidDel="00AD2B08">
          <w:rPr>
            <w:rFonts w:cs="Times New Roman"/>
          </w:rPr>
          <w:delText xml:space="preserve">FishTaxaMaker </w:delText>
        </w:r>
      </w:del>
      <w:r w:rsidR="0061790A">
        <w:rPr>
          <w:rFonts w:cs="Times New Roman"/>
        </w:rPr>
        <w:t xml:space="preserve">function is a </w:t>
      </w:r>
      <w:r w:rsidR="00CE7ACE">
        <w:rPr>
          <w:rFonts w:cs="Times New Roman"/>
        </w:rPr>
        <w:t xml:space="preserve">list containing </w:t>
      </w:r>
      <w:r w:rsidR="00BC06A3">
        <w:rPr>
          <w:rFonts w:cs="Times New Roman"/>
        </w:rPr>
        <w:t>three</w:t>
      </w:r>
      <w:r w:rsidR="00CE7ACE">
        <w:rPr>
          <w:rFonts w:cs="Times New Roman"/>
        </w:rPr>
        <w:t xml:space="preserve"> </w:t>
      </w:r>
      <w:del w:id="660" w:author="Bruno Eleres" w:date="2021-05-03T22:08:00Z">
        <w:r w:rsidR="00C62F99" w:rsidDel="001C1CF4">
          <w:rPr>
            <w:rFonts w:cs="Times New Roman"/>
          </w:rPr>
          <w:delText>information</w:delText>
        </w:r>
      </w:del>
      <w:ins w:id="661" w:author="Bruno Eleres" w:date="2021-05-03T22:12:00Z">
        <w:r w:rsidR="00855162">
          <w:rPr>
            <w:rFonts w:cs="Times New Roman"/>
          </w:rPr>
          <w:t>elements</w:t>
        </w:r>
      </w:ins>
      <w:del w:id="662" w:author="Bruno Eleres" w:date="2021-05-03T22:12:00Z">
        <w:r w:rsidR="00CE7ACE" w:rsidDel="00855162">
          <w:rPr>
            <w:rFonts w:cs="Times New Roman"/>
          </w:rPr>
          <w:delText>:</w:delText>
        </w:r>
      </w:del>
      <w:r w:rsidR="00CE7ACE">
        <w:rPr>
          <w:rFonts w:cs="Times New Roman"/>
        </w:rPr>
        <w:t xml:space="preserve"> 1) </w:t>
      </w:r>
      <w:ins w:id="663" w:author="Aline Richter" w:date="2021-04-29T10:51:00Z">
        <w:r w:rsidR="00AD2B08">
          <w:rPr>
            <w:rFonts w:cs="Times New Roman"/>
          </w:rPr>
          <w:t xml:space="preserve">a data frame </w:t>
        </w:r>
      </w:ins>
      <w:ins w:id="664" w:author="Bruno Eleres" w:date="2021-05-03T22:12:00Z">
        <w:r w:rsidR="008F729A">
          <w:rPr>
            <w:rFonts w:cs="Times New Roman"/>
          </w:rPr>
          <w:t>displaying the tax</w:t>
        </w:r>
      </w:ins>
      <w:ins w:id="665" w:author="Bruno Eleres" w:date="2021-05-03T22:13:00Z">
        <w:r w:rsidR="000C4B8D">
          <w:rPr>
            <w:rFonts w:cs="Times New Roman"/>
          </w:rPr>
          <w:t>onomic information (</w:t>
        </w:r>
      </w:ins>
      <w:ins w:id="666" w:author="Bruno Eleres" w:date="2021-05-03T22:14:00Z">
        <w:r w:rsidR="00D845C1">
          <w:rPr>
            <w:rFonts w:cs="Times New Roman"/>
          </w:rPr>
          <w:t xml:space="preserve">Valid name, </w:t>
        </w:r>
      </w:ins>
      <w:ins w:id="667" w:author="Bruno Eleres" w:date="2021-05-03T22:13:00Z">
        <w:r w:rsidR="000C4B8D">
          <w:rPr>
            <w:rFonts w:cs="Times New Roman"/>
          </w:rPr>
          <w:t xml:space="preserve">Subfamily, Family, Order, Class, and </w:t>
        </w:r>
        <w:proofErr w:type="spellStart"/>
        <w:r w:rsidR="000C4B8D">
          <w:rPr>
            <w:rFonts w:cs="Times New Roman"/>
          </w:rPr>
          <w:t>SuperClass</w:t>
        </w:r>
        <w:proofErr w:type="spellEnd"/>
        <w:r w:rsidR="000C4B8D">
          <w:rPr>
            <w:rFonts w:cs="Times New Roman"/>
          </w:rPr>
          <w:t xml:space="preserve">) for each provided </w:t>
        </w:r>
      </w:ins>
      <w:ins w:id="668" w:author="Aline Richter" w:date="2021-04-29T11:19:00Z">
        <w:del w:id="669" w:author="Bruno Eleres" w:date="2021-05-03T22:13:00Z">
          <w:r w:rsidR="00A51A65" w:rsidDel="000C4B8D">
            <w:rPr>
              <w:rFonts w:cs="Times New Roman"/>
            </w:rPr>
            <w:delText xml:space="preserve">when the first column is the </w:delText>
          </w:r>
        </w:del>
        <w:r w:rsidR="00A51A65">
          <w:rPr>
            <w:rFonts w:cs="Times New Roman"/>
          </w:rPr>
          <w:t>species</w:t>
        </w:r>
      </w:ins>
      <w:ins w:id="670" w:author="Bruno Eleres" w:date="2021-05-03T22:15:00Z">
        <w:r w:rsidR="00112169">
          <w:rPr>
            <w:rFonts w:cs="Times New Roman"/>
          </w:rPr>
          <w:t xml:space="preserve"> name</w:t>
        </w:r>
      </w:ins>
      <w:ins w:id="671" w:author="Aline Richter" w:date="2021-04-29T11:19:00Z">
        <w:del w:id="672" w:author="Bruno Eleres" w:date="2021-05-03T22:13:00Z">
          <w:r w:rsidR="00A51A65" w:rsidDel="00D845C1">
            <w:rPr>
              <w:rFonts w:cs="Times New Roman"/>
            </w:rPr>
            <w:delText xml:space="preserve"> </w:delText>
          </w:r>
        </w:del>
      </w:ins>
      <w:ins w:id="673" w:author="Aline Richter" w:date="2021-04-29T11:20:00Z">
        <w:del w:id="674" w:author="Bruno Eleres" w:date="2021-05-03T22:13:00Z">
          <w:r w:rsidR="00A51A65" w:rsidDel="000C4B8D">
            <w:rPr>
              <w:rFonts w:cs="Times New Roman"/>
            </w:rPr>
            <w:delText>names</w:delText>
          </w:r>
        </w:del>
      </w:ins>
      <w:ins w:id="675" w:author="Aline Richter" w:date="2021-04-29T11:19:00Z">
        <w:del w:id="676" w:author="Bruno Eleres" w:date="2021-05-03T22:13:00Z">
          <w:r w:rsidR="00A51A65" w:rsidDel="000C4B8D">
            <w:rPr>
              <w:rFonts w:cs="Times New Roman"/>
            </w:rPr>
            <w:delText xml:space="preserve"> </w:delText>
          </w:r>
          <w:r w:rsidR="00A51A65" w:rsidDel="00D845C1">
            <w:rPr>
              <w:rFonts w:cs="Times New Roman"/>
            </w:rPr>
            <w:delText>provide</w:delText>
          </w:r>
        </w:del>
      </w:ins>
      <w:ins w:id="677" w:author="Aline Richter" w:date="2021-04-29T11:20:00Z">
        <w:del w:id="678" w:author="Bruno Eleres" w:date="2021-05-03T22:13:00Z">
          <w:r w:rsidR="00A51A65" w:rsidDel="00D845C1">
            <w:rPr>
              <w:rFonts w:cs="Times New Roman"/>
            </w:rPr>
            <w:delText>d</w:delText>
          </w:r>
        </w:del>
      </w:ins>
      <w:ins w:id="679" w:author="Aline Richter" w:date="2021-04-29T10:50:00Z">
        <w:del w:id="680" w:author="Bruno Eleres" w:date="2021-05-03T22:13:00Z">
          <w:r w:rsidR="00AD2B08" w:rsidDel="00D845C1">
            <w:rPr>
              <w:rFonts w:cs="Times New Roman"/>
            </w:rPr>
            <w:delText xml:space="preserve"> by use</w:delText>
          </w:r>
        </w:del>
        <w:del w:id="681" w:author="Bruno Eleres" w:date="2021-05-03T22:08:00Z">
          <w:r w:rsidR="00AD2B08" w:rsidDel="00275668">
            <w:rPr>
              <w:rFonts w:cs="Times New Roman"/>
            </w:rPr>
            <w:delText>d</w:delText>
          </w:r>
        </w:del>
      </w:ins>
      <w:ins w:id="682" w:author="Aline Richter" w:date="2021-04-29T11:20:00Z">
        <w:del w:id="683" w:author="Bruno Eleres" w:date="2021-05-03T22:14:00Z">
          <w:r w:rsidR="00A51A65" w:rsidDel="00D845C1">
            <w:rPr>
              <w:rFonts w:cs="Times New Roman"/>
            </w:rPr>
            <w:delText>, a column with the valid names for each species</w:delText>
          </w:r>
        </w:del>
      </w:ins>
      <w:ins w:id="684" w:author="Aline Richter" w:date="2021-04-29T11:21:00Z">
        <w:del w:id="685" w:author="Bruno Eleres" w:date="2021-05-03T22:14:00Z">
          <w:r w:rsidR="00A51A65" w:rsidDel="00D845C1">
            <w:rPr>
              <w:rFonts w:cs="Times New Roman"/>
            </w:rPr>
            <w:delText xml:space="preserve"> and the subsequent columns are the hierarchical taxonomic information</w:delText>
          </w:r>
        </w:del>
        <w:del w:id="686" w:author="Bruno Eleres" w:date="2021-05-03T22:13:00Z">
          <w:r w:rsidR="00A51A65" w:rsidDel="000C4B8D">
            <w:rPr>
              <w:rFonts w:cs="Times New Roman"/>
            </w:rPr>
            <w:delText xml:space="preserve"> (Subfamily, Family, Order, Class and Su</w:delText>
          </w:r>
        </w:del>
      </w:ins>
      <w:ins w:id="687" w:author="Aline Richter" w:date="2021-04-29T11:22:00Z">
        <w:del w:id="688" w:author="Bruno Eleres" w:date="2021-05-03T22:13:00Z">
          <w:r w:rsidR="00A51A65" w:rsidDel="000C4B8D">
            <w:rPr>
              <w:rFonts w:cs="Times New Roman"/>
            </w:rPr>
            <w:delText>perClass)</w:delText>
          </w:r>
        </w:del>
        <w:r w:rsidR="00A51A65">
          <w:rPr>
            <w:rFonts w:cs="Times New Roman"/>
          </w:rPr>
          <w:t xml:space="preserve">; </w:t>
        </w:r>
      </w:ins>
      <w:del w:id="689" w:author="Aline Richter" w:date="2021-04-29T11:22:00Z">
        <w:r w:rsidR="00CE7ACE" w:rsidDel="00A51A65">
          <w:rPr>
            <w:rFonts w:cs="Times New Roman"/>
          </w:rPr>
          <w:delText xml:space="preserve">a data frame with a complete taxonomic information of the species provided by the user, joint with the valid name of the species, when present; </w:delText>
        </w:r>
      </w:del>
      <w:r w:rsidR="00CE7ACE">
        <w:rPr>
          <w:rFonts w:cs="Times New Roman"/>
        </w:rPr>
        <w:t xml:space="preserve">2) a </w:t>
      </w:r>
      <w:r w:rsidR="0061790A">
        <w:rPr>
          <w:rFonts w:cs="Times New Roman"/>
        </w:rPr>
        <w:t xml:space="preserve">data frame </w:t>
      </w:r>
      <w:ins w:id="690" w:author="Bruno Eleres" w:date="2021-05-03T22:19:00Z">
        <w:r w:rsidR="00074D2D">
          <w:rPr>
            <w:rFonts w:cs="Times New Roman"/>
          </w:rPr>
          <w:t>displaying the taxonomic information (</w:t>
        </w:r>
        <w:r w:rsidR="00694740">
          <w:rPr>
            <w:rFonts w:cs="Times New Roman"/>
          </w:rPr>
          <w:t>Species, Family, and Order) only for the valid species names</w:t>
        </w:r>
      </w:ins>
      <w:ins w:id="691" w:author="Bruno Eleres" w:date="2021-05-03T22:20:00Z">
        <w:r w:rsidR="00180CFE">
          <w:rPr>
            <w:rFonts w:cs="Times New Roman"/>
          </w:rPr>
          <w:t xml:space="preserve">; 3) a character vector displaying </w:t>
        </w:r>
        <w:r w:rsidR="00291B4F">
          <w:rPr>
            <w:rFonts w:cs="Times New Roman"/>
          </w:rPr>
          <w:t>the</w:t>
        </w:r>
        <w:r w:rsidR="00180CFE">
          <w:rPr>
            <w:rFonts w:cs="Times New Roman"/>
          </w:rPr>
          <w:t xml:space="preserve"> </w:t>
        </w:r>
        <w:r w:rsidR="00291B4F">
          <w:rPr>
            <w:rFonts w:cs="Times New Roman"/>
          </w:rPr>
          <w:t xml:space="preserve">provided species </w:t>
        </w:r>
        <w:r w:rsidR="00180CFE">
          <w:rPr>
            <w:rFonts w:cs="Times New Roman"/>
          </w:rPr>
          <w:t>names not found in Fishbase</w:t>
        </w:r>
      </w:ins>
      <w:del w:id="692" w:author="Bruno Eleres" w:date="2021-05-03T22:19:00Z">
        <w:r w:rsidR="0061790A" w:rsidDel="00694740">
          <w:rPr>
            <w:rFonts w:cs="Times New Roman"/>
          </w:rPr>
          <w:delText>containing</w:delText>
        </w:r>
      </w:del>
      <w:del w:id="693" w:author="Aline Richter" w:date="2021-04-29T11:23:00Z">
        <w:r w:rsidR="0061790A" w:rsidDel="00A51A65">
          <w:rPr>
            <w:rFonts w:cs="Times New Roman"/>
          </w:rPr>
          <w:delText xml:space="preserve"> three columns with</w:delText>
        </w:r>
      </w:del>
      <w:del w:id="694" w:author="Bruno Eleres" w:date="2021-05-03T22:19:00Z">
        <w:r w:rsidR="0061790A" w:rsidDel="00694740">
          <w:rPr>
            <w:rFonts w:cs="Times New Roman"/>
          </w:rPr>
          <w:delText xml:space="preserve"> the</w:delText>
        </w:r>
        <w:r w:rsidR="00CE7ACE" w:rsidDel="00694740">
          <w:rPr>
            <w:rFonts w:cs="Times New Roman"/>
          </w:rPr>
          <w:delText xml:space="preserve"> valid</w:delText>
        </w:r>
        <w:r w:rsidR="0061790A" w:rsidDel="00694740">
          <w:rPr>
            <w:rFonts w:cs="Times New Roman"/>
          </w:rPr>
          <w:delText xml:space="preserve"> name</w:delText>
        </w:r>
        <w:r w:rsidR="00CE7ACE" w:rsidDel="00694740">
          <w:rPr>
            <w:rFonts w:cs="Times New Roman"/>
          </w:rPr>
          <w:delText>s</w:delText>
        </w:r>
        <w:r w:rsidR="0061790A" w:rsidDel="00694740">
          <w:rPr>
            <w:rFonts w:cs="Times New Roman"/>
          </w:rPr>
          <w:delText xml:space="preserve"> of species (s), the Family (f) and the Order (o)</w:delText>
        </w:r>
      </w:del>
      <w:ins w:id="695" w:author="Aline Richter" w:date="2021-04-29T11:23:00Z">
        <w:del w:id="696" w:author="Bruno Eleres" w:date="2021-05-03T22:19:00Z">
          <w:r w:rsidR="00A51A65" w:rsidDel="00694740">
            <w:rPr>
              <w:rFonts w:cs="Times New Roman"/>
            </w:rPr>
            <w:delText xml:space="preserve"> information</w:delText>
          </w:r>
        </w:del>
      </w:ins>
      <w:r w:rsidR="0061790A">
        <w:rPr>
          <w:rFonts w:cs="Times New Roman"/>
        </w:rPr>
        <w:t>.</w:t>
      </w:r>
      <w:r w:rsidR="0066715A">
        <w:rPr>
          <w:rFonts w:cs="Times New Roman"/>
        </w:rPr>
        <w:t xml:space="preserve"> </w:t>
      </w:r>
      <w:ins w:id="697" w:author="Aline Richter" w:date="2021-04-29T11:24:00Z">
        <w:r w:rsidR="00A51A65">
          <w:rPr>
            <w:rFonts w:cs="Times New Roman"/>
          </w:rPr>
          <w:t>Th</w:t>
        </w:r>
      </w:ins>
      <w:ins w:id="698" w:author="Bruno Eleres" w:date="2021-05-03T22:20:00Z">
        <w:r w:rsidR="00291B4F">
          <w:rPr>
            <w:rFonts w:cs="Times New Roman"/>
          </w:rPr>
          <w:t>e second</w:t>
        </w:r>
      </w:ins>
      <w:ins w:id="699" w:author="Bruno Eleres" w:date="2021-05-03T22:21:00Z">
        <w:r w:rsidR="00291B4F">
          <w:rPr>
            <w:rFonts w:cs="Times New Roman"/>
          </w:rPr>
          <w:t xml:space="preserve"> </w:t>
        </w:r>
      </w:ins>
      <w:ins w:id="700" w:author="Aline Richter" w:date="2021-04-29T11:24:00Z">
        <w:del w:id="701" w:author="Bruno Eleres" w:date="2021-05-03T22:21:00Z">
          <w:r w:rsidR="00A51A65" w:rsidDel="00291B4F">
            <w:rPr>
              <w:rFonts w:cs="Times New Roman"/>
            </w:rPr>
            <w:delText>i</w:delText>
          </w:r>
        </w:del>
      </w:ins>
      <w:ins w:id="702" w:author="Bruno Eleres" w:date="2021-05-03T22:21:00Z">
        <w:r w:rsidR="00291B4F">
          <w:rPr>
            <w:rFonts w:cs="Times New Roman"/>
          </w:rPr>
          <w:t>element</w:t>
        </w:r>
      </w:ins>
      <w:ins w:id="703" w:author="Aline Richter" w:date="2021-04-29T11:24:00Z">
        <w:del w:id="704" w:author="Bruno Eleres" w:date="2021-05-03T22:21:00Z">
          <w:r w:rsidR="00A51A65" w:rsidDel="00291B4F">
            <w:rPr>
              <w:rFonts w:cs="Times New Roman"/>
            </w:rPr>
            <w:delText>s data frame</w:delText>
          </w:r>
        </w:del>
      </w:ins>
      <w:ins w:id="705" w:author="Bruno Eleres" w:date="2021-05-03T22:21:00Z">
        <w:r w:rsidR="00291B4F">
          <w:rPr>
            <w:rFonts w:cs="Times New Roman"/>
          </w:rPr>
          <w:t xml:space="preserve"> </w:t>
        </w:r>
      </w:ins>
      <w:ins w:id="706" w:author="Bruno Eleres" w:date="2021-05-03T22:22:00Z">
        <w:r w:rsidR="00DF24B3">
          <w:rPr>
            <w:rFonts w:cs="Times New Roman"/>
          </w:rPr>
          <w:t xml:space="preserve">of the list may </w:t>
        </w:r>
      </w:ins>
      <w:ins w:id="707" w:author="Bruno Eleres" w:date="2021-05-03T22:21:00Z">
        <w:r w:rsidR="00291B4F">
          <w:rPr>
            <w:rFonts w:cs="Times New Roman"/>
          </w:rPr>
          <w:t>return</w:t>
        </w:r>
      </w:ins>
      <w:ins w:id="708" w:author="Aline Richter" w:date="2021-04-29T11:24:00Z">
        <w:r w:rsidR="00A51A65">
          <w:rPr>
            <w:rFonts w:cs="Times New Roman"/>
          </w:rPr>
          <w:t xml:space="preserve"> </w:t>
        </w:r>
      </w:ins>
      <w:ins w:id="709" w:author="Bruno Eleres" w:date="2021-05-03T22:22:00Z">
        <w:r w:rsidR="00DF24B3">
          <w:rPr>
            <w:rFonts w:cs="Times New Roman"/>
          </w:rPr>
          <w:t xml:space="preserve">fewer </w:t>
        </w:r>
      </w:ins>
      <w:ins w:id="710" w:author="Bruno Eleres" w:date="2021-05-03T22:21:00Z">
        <w:r w:rsidR="00E318A9">
          <w:rPr>
            <w:rFonts w:cs="Times New Roman"/>
          </w:rPr>
          <w:t xml:space="preserve">rows when </w:t>
        </w:r>
      </w:ins>
      <w:ins w:id="711" w:author="Aline Richter" w:date="2021-04-29T11:24:00Z">
        <w:del w:id="712" w:author="Bruno Eleres" w:date="2021-05-03T22:21:00Z">
          <w:r w:rsidR="00A51A65" w:rsidDel="00DF24B3">
            <w:rPr>
              <w:rFonts w:cs="Times New Roman"/>
            </w:rPr>
            <w:delText xml:space="preserve">could be low rows than the species list provided by user, because </w:delText>
          </w:r>
        </w:del>
      </w:ins>
      <w:ins w:id="713" w:author="Aline Richter" w:date="2021-04-29T11:25:00Z">
        <w:del w:id="714" w:author="Bruno Eleres" w:date="2021-05-03T22:21:00Z">
          <w:r w:rsidR="00A51A65" w:rsidDel="00DF24B3">
            <w:rPr>
              <w:rFonts w:cs="Times New Roman"/>
            </w:rPr>
            <w:delText xml:space="preserve">some </w:delText>
          </w:r>
        </w:del>
      </w:ins>
      <w:ins w:id="715" w:author="Bruno Eleres" w:date="2021-05-03T22:21:00Z">
        <w:r w:rsidR="00DF24B3">
          <w:rPr>
            <w:rFonts w:cs="Times New Roman"/>
          </w:rPr>
          <w:t xml:space="preserve">the provided </w:t>
        </w:r>
      </w:ins>
      <w:ins w:id="716" w:author="Aline Richter" w:date="2021-04-29T11:25:00Z">
        <w:r w:rsidR="00A51A65">
          <w:rPr>
            <w:rFonts w:cs="Times New Roman"/>
          </w:rPr>
          <w:t xml:space="preserve">species </w:t>
        </w:r>
      </w:ins>
      <w:ins w:id="717" w:author="Bruno Eleres" w:date="2021-05-03T22:21:00Z">
        <w:r w:rsidR="00DF24B3">
          <w:rPr>
            <w:rFonts w:cs="Times New Roman"/>
          </w:rPr>
          <w:t>names</w:t>
        </w:r>
      </w:ins>
      <w:ins w:id="718" w:author="Aline Richter" w:date="2021-04-29T11:25:00Z">
        <w:del w:id="719" w:author="Bruno Eleres" w:date="2021-05-03T22:21:00Z">
          <w:r w:rsidR="00A51A65" w:rsidDel="00DF24B3">
            <w:rPr>
              <w:rFonts w:cs="Times New Roman"/>
            </w:rPr>
            <w:delText>provided</w:delText>
          </w:r>
        </w:del>
        <w:del w:id="720" w:author="Bruno Eleres" w:date="2021-05-03T22:22:00Z">
          <w:r w:rsidR="00A51A65" w:rsidDel="00DF24B3">
            <w:rPr>
              <w:rFonts w:cs="Times New Roman"/>
            </w:rPr>
            <w:delText xml:space="preserve"> by user </w:delText>
          </w:r>
        </w:del>
      </w:ins>
      <w:ins w:id="721" w:author="Bruno Eleres" w:date="2021-05-03T22:22:00Z">
        <w:r w:rsidR="00DF24B3">
          <w:rPr>
            <w:rFonts w:cs="Times New Roman"/>
          </w:rPr>
          <w:t xml:space="preserve"> include </w:t>
        </w:r>
      </w:ins>
      <w:ins w:id="722" w:author="Aline Richter" w:date="2021-04-29T11:25:00Z">
        <w:del w:id="723" w:author="Bruno Eleres" w:date="2021-05-03T22:22:00Z">
          <w:r w:rsidR="00A51A65" w:rsidDel="00DF24B3">
            <w:rPr>
              <w:rFonts w:cs="Times New Roman"/>
            </w:rPr>
            <w:delText>could be</w:delText>
          </w:r>
        </w:del>
      </w:ins>
      <w:ins w:id="724" w:author="Bruno Eleres" w:date="2021-05-03T22:22:00Z">
        <w:r w:rsidR="00DF24B3">
          <w:rPr>
            <w:rFonts w:cs="Times New Roman"/>
          </w:rPr>
          <w:t>multiple</w:t>
        </w:r>
      </w:ins>
      <w:ins w:id="725" w:author="Aline Richter" w:date="2021-04-29T11:25:00Z">
        <w:r w:rsidR="00A51A65">
          <w:rPr>
            <w:rFonts w:cs="Times New Roman"/>
          </w:rPr>
          <w:t xml:space="preserve"> synonymies f</w:t>
        </w:r>
      </w:ins>
      <w:ins w:id="726" w:author="Bruno Eleres" w:date="2021-05-03T22:22:00Z">
        <w:r w:rsidR="00DF24B3">
          <w:rPr>
            <w:rFonts w:cs="Times New Roman"/>
          </w:rPr>
          <w:t>or a single species</w:t>
        </w:r>
      </w:ins>
      <w:ins w:id="727" w:author="Aline Richter" w:date="2021-04-29T11:25:00Z">
        <w:del w:id="728" w:author="Bruno Eleres" w:date="2021-05-03T22:22:00Z">
          <w:r w:rsidR="00A51A65" w:rsidDel="00DF24B3">
            <w:rPr>
              <w:rFonts w:cs="Times New Roman"/>
            </w:rPr>
            <w:delText xml:space="preserve">rom a unique </w:delText>
          </w:r>
        </w:del>
      </w:ins>
      <w:ins w:id="729" w:author="Aline Richter" w:date="2021-04-29T11:26:00Z">
        <w:del w:id="730" w:author="Bruno Eleres" w:date="2021-05-03T22:22:00Z">
          <w:r w:rsidR="00A51A65" w:rsidDel="00DF24B3">
            <w:rPr>
              <w:rFonts w:cs="Times New Roman"/>
            </w:rPr>
            <w:delText>valid name</w:delText>
          </w:r>
        </w:del>
        <w:r w:rsidR="00A51A65">
          <w:rPr>
            <w:rFonts w:cs="Times New Roman"/>
          </w:rPr>
          <w:t>.</w:t>
        </w:r>
      </w:ins>
      <w:ins w:id="731" w:author="Aline Richter" w:date="2021-04-29T11:25:00Z">
        <w:del w:id="732" w:author="Bruno Eleres" w:date="2021-05-03T22:23:00Z">
          <w:r w:rsidR="00A51A65" w:rsidDel="00C7142B">
            <w:rPr>
              <w:rFonts w:cs="Times New Roman"/>
            </w:rPr>
            <w:delText xml:space="preserve"> </w:delText>
          </w:r>
        </w:del>
      </w:ins>
      <w:del w:id="733" w:author="Bruno Eleres" w:date="2021-05-03T22:23:00Z">
        <w:r w:rsidR="0066715A" w:rsidDel="00C7142B">
          <w:rPr>
            <w:rFonts w:cs="Times New Roman"/>
          </w:rPr>
          <w:delText xml:space="preserve">This data frame can be directly used in FishTaxaMaker() function to </w:delText>
        </w:r>
        <w:r w:rsidR="001C22FE" w:rsidDel="00C7142B">
          <w:rPr>
            <w:rFonts w:cs="Times New Roman"/>
          </w:rPr>
          <w:delText>construct</w:delText>
        </w:r>
        <w:r w:rsidR="0066715A" w:rsidDel="00C7142B">
          <w:rPr>
            <w:rFonts w:cs="Times New Roman"/>
          </w:rPr>
          <w:delText xml:space="preserve"> the phylogenetic tree</w:delText>
        </w:r>
      </w:del>
      <w:del w:id="734" w:author="Bruno Eleres" w:date="2021-05-03T22:20:00Z">
        <w:r w:rsidR="001C22FE" w:rsidDel="00180CFE">
          <w:rPr>
            <w:rFonts w:cs="Times New Roman"/>
          </w:rPr>
          <w:delText>;</w:delText>
        </w:r>
        <w:r w:rsidR="00F842BC" w:rsidDel="00180CFE">
          <w:rPr>
            <w:rFonts w:cs="Times New Roman"/>
          </w:rPr>
          <w:delText xml:space="preserve"> </w:delText>
        </w:r>
        <w:r w:rsidR="001C22FE" w:rsidDel="00180CFE">
          <w:rPr>
            <w:rFonts w:cs="Times New Roman"/>
          </w:rPr>
          <w:delText>3</w:delText>
        </w:r>
        <w:r w:rsidR="00F842BC" w:rsidDel="00180CFE">
          <w:rPr>
            <w:rFonts w:cs="Times New Roman"/>
          </w:rPr>
          <w:delText>) a character vector containing all names of species informed by the user that was not found in Fishbase.</w:delText>
        </w:r>
      </w:del>
    </w:p>
    <w:p w14:paraId="7A7118B7" w14:textId="77777777" w:rsidR="00C23B5D" w:rsidRDefault="00C23B5D" w:rsidP="00254D59">
      <w:pPr>
        <w:rPr>
          <w:rFonts w:cs="Times New Roman"/>
        </w:rPr>
      </w:pPr>
    </w:p>
    <w:p w14:paraId="4C7CABF1" w14:textId="6C65CB65" w:rsidR="0024357D" w:rsidRDefault="0024357D" w:rsidP="00254D59">
      <w:pPr>
        <w:rPr>
          <w:rFonts w:cs="Times New Roman"/>
        </w:rPr>
      </w:pPr>
      <w:r>
        <w:rPr>
          <w:rFonts w:cs="Times New Roman"/>
        </w:rPr>
        <w:t>Table 1: Function</w:t>
      </w:r>
      <w:r w:rsidR="00C23B5D">
        <w:rPr>
          <w:rFonts w:cs="Times New Roman"/>
        </w:rPr>
        <w:t>s</w:t>
      </w:r>
      <w:r>
        <w:rPr>
          <w:rFonts w:cs="Times New Roman"/>
        </w:rPr>
        <w:t xml:space="preserve"> </w:t>
      </w:r>
      <w:r w:rsidR="00BE7FCC">
        <w:rPr>
          <w:rFonts w:cs="Times New Roman"/>
        </w:rPr>
        <w:t xml:space="preserve">presented in </w:t>
      </w:r>
      <w:r w:rsidR="00C23B5D">
        <w:rPr>
          <w:rFonts w:cs="Times New Roman"/>
        </w:rPr>
        <w:t xml:space="preserve">the </w:t>
      </w:r>
      <w:r w:rsidR="00BE7FCC">
        <w:rPr>
          <w:rFonts w:cs="Times New Roman"/>
        </w:rPr>
        <w:t xml:space="preserve">package </w:t>
      </w:r>
      <w:proofErr w:type="spellStart"/>
      <w:r w:rsidR="00CA4D0B">
        <w:rPr>
          <w:rFonts w:cs="Times New Roman"/>
        </w:rPr>
        <w:t>FishPhyloMaker</w:t>
      </w:r>
      <w:proofErr w:type="spellEnd"/>
      <w:r w:rsidR="00CA4D0B">
        <w:rPr>
          <w:rFonts w:cs="Times New Roman"/>
        </w:rPr>
        <w:t xml:space="preserve"> and their descriptions</w:t>
      </w:r>
      <w:r w:rsidR="00BE7FCC">
        <w:rPr>
          <w:rFonts w:cs="Times New Roman"/>
        </w:rPr>
        <w:t>.</w:t>
      </w:r>
    </w:p>
    <w:tbl>
      <w:tblPr>
        <w:tblStyle w:val="Tabelacomgrade"/>
        <w:tblW w:w="0" w:type="auto"/>
        <w:tblBorders>
          <w:left w:val="none" w:sz="0" w:space="0" w:color="auto"/>
          <w:right w:val="none" w:sz="0" w:space="0" w:color="auto"/>
        </w:tblBorders>
        <w:tblLook w:val="04A0" w:firstRow="1" w:lastRow="0" w:firstColumn="1" w:lastColumn="0" w:noHBand="0" w:noVBand="1"/>
      </w:tblPr>
      <w:tblGrid>
        <w:gridCol w:w="4508"/>
        <w:gridCol w:w="4508"/>
      </w:tblGrid>
      <w:tr w:rsidR="00C826DF" w14:paraId="4262E0F6" w14:textId="77777777" w:rsidTr="00BE7FCC">
        <w:tc>
          <w:tcPr>
            <w:tcW w:w="4508" w:type="dxa"/>
            <w:tcBorders>
              <w:bottom w:val="single" w:sz="4" w:space="0" w:color="auto"/>
              <w:right w:val="nil"/>
            </w:tcBorders>
          </w:tcPr>
          <w:p w14:paraId="5922B686" w14:textId="3DA20D1E" w:rsidR="00C826DF" w:rsidRPr="0095282D" w:rsidRDefault="00C826DF" w:rsidP="0095282D">
            <w:pPr>
              <w:jc w:val="center"/>
              <w:rPr>
                <w:rFonts w:cs="Times New Roman"/>
                <w:b/>
                <w:sz w:val="22"/>
                <w:szCs w:val="22"/>
              </w:rPr>
            </w:pPr>
            <w:r w:rsidRPr="0095282D">
              <w:rPr>
                <w:rFonts w:cs="Times New Roman"/>
                <w:b/>
                <w:sz w:val="22"/>
                <w:szCs w:val="22"/>
              </w:rPr>
              <w:t>Function</w:t>
            </w:r>
          </w:p>
        </w:tc>
        <w:tc>
          <w:tcPr>
            <w:tcW w:w="4508" w:type="dxa"/>
            <w:tcBorders>
              <w:left w:val="nil"/>
              <w:bottom w:val="single" w:sz="4" w:space="0" w:color="auto"/>
            </w:tcBorders>
          </w:tcPr>
          <w:p w14:paraId="23C11C2E" w14:textId="4DEA57F6" w:rsidR="00C826DF" w:rsidRPr="0095282D" w:rsidRDefault="00C826DF" w:rsidP="0095282D">
            <w:pPr>
              <w:jc w:val="center"/>
              <w:rPr>
                <w:rFonts w:cs="Times New Roman"/>
                <w:b/>
                <w:sz w:val="22"/>
                <w:szCs w:val="22"/>
              </w:rPr>
            </w:pPr>
            <w:r w:rsidRPr="0095282D">
              <w:rPr>
                <w:rFonts w:cs="Times New Roman"/>
                <w:b/>
                <w:sz w:val="22"/>
                <w:szCs w:val="22"/>
              </w:rPr>
              <w:t>Description</w:t>
            </w:r>
          </w:p>
        </w:tc>
      </w:tr>
      <w:tr w:rsidR="00C826DF" w14:paraId="1C688F7E" w14:textId="77777777" w:rsidTr="00BE7FCC">
        <w:tc>
          <w:tcPr>
            <w:tcW w:w="4508" w:type="dxa"/>
            <w:tcBorders>
              <w:bottom w:val="nil"/>
              <w:right w:val="nil"/>
            </w:tcBorders>
            <w:vAlign w:val="center"/>
          </w:tcPr>
          <w:p w14:paraId="36DDC090" w14:textId="00557EE4" w:rsidR="00C826DF" w:rsidRPr="0095282D" w:rsidRDefault="00423A8B" w:rsidP="00BE7FCC">
            <w:pPr>
              <w:jc w:val="center"/>
              <w:rPr>
                <w:rFonts w:cs="Times New Roman"/>
                <w:sz w:val="22"/>
                <w:szCs w:val="22"/>
              </w:rPr>
            </w:pPr>
            <w:proofErr w:type="spellStart"/>
            <w:proofErr w:type="gramStart"/>
            <w:r w:rsidRPr="0095282D">
              <w:rPr>
                <w:rFonts w:cs="Times New Roman"/>
                <w:sz w:val="22"/>
                <w:szCs w:val="22"/>
              </w:rPr>
              <w:t>FishTaxaMaker</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left w:val="nil"/>
              <w:bottom w:val="nil"/>
            </w:tcBorders>
          </w:tcPr>
          <w:p w14:paraId="74312515" w14:textId="569C2732" w:rsidR="00C826DF" w:rsidRPr="0095282D" w:rsidRDefault="00E54A7C" w:rsidP="00254D59">
            <w:pPr>
              <w:rPr>
                <w:rFonts w:cs="Times New Roman"/>
                <w:sz w:val="22"/>
                <w:szCs w:val="22"/>
              </w:rPr>
            </w:pPr>
            <w:proofErr w:type="gramStart"/>
            <w:r w:rsidRPr="0095282D">
              <w:rPr>
                <w:rFonts w:cs="Times New Roman"/>
                <w:sz w:val="22"/>
                <w:szCs w:val="22"/>
              </w:rPr>
              <w:t>Check</w:t>
            </w:r>
            <w:ins w:id="735" w:author="Bruno Eleres" w:date="2021-05-03T22:28:00Z">
              <w:r w:rsidR="00E879CD">
                <w:rPr>
                  <w:rFonts w:cs="Times New Roman"/>
                  <w:sz w:val="22"/>
                  <w:szCs w:val="22"/>
                </w:rPr>
                <w:t>s</w:t>
              </w:r>
            </w:ins>
            <w:proofErr w:type="gramEnd"/>
            <w:r w:rsidRPr="0095282D">
              <w:rPr>
                <w:rFonts w:cs="Times New Roman"/>
                <w:sz w:val="22"/>
                <w:szCs w:val="22"/>
              </w:rPr>
              <w:t xml:space="preserve"> </w:t>
            </w:r>
            <w:r w:rsidR="006946B7">
              <w:rPr>
                <w:rFonts w:cs="Times New Roman"/>
                <w:sz w:val="22"/>
                <w:szCs w:val="22"/>
              </w:rPr>
              <w:t>species names according</w:t>
            </w:r>
            <w:ins w:id="736" w:author="Bruno Eleres" w:date="2021-05-03T22:09:00Z">
              <w:r w:rsidR="006017D9">
                <w:rPr>
                  <w:rFonts w:cs="Times New Roman"/>
                  <w:sz w:val="22"/>
                  <w:szCs w:val="22"/>
                </w:rPr>
                <w:t xml:space="preserve"> to</w:t>
              </w:r>
            </w:ins>
            <w:del w:id="737" w:author="Bruno Eleres" w:date="2021-05-03T22:09:00Z">
              <w:r w:rsidR="006946B7" w:rsidDel="006017D9">
                <w:rPr>
                  <w:rFonts w:cs="Times New Roman"/>
                  <w:sz w:val="22"/>
                  <w:szCs w:val="22"/>
                </w:rPr>
                <w:delText xml:space="preserve"> with</w:delText>
              </w:r>
            </w:del>
            <w:r w:rsidR="006946B7">
              <w:rPr>
                <w:rFonts w:cs="Times New Roman"/>
                <w:sz w:val="22"/>
                <w:szCs w:val="22"/>
              </w:rPr>
              <w:t xml:space="preserve"> Fishbase </w:t>
            </w:r>
            <w:r w:rsidRPr="0095282D">
              <w:rPr>
                <w:rFonts w:cs="Times New Roman"/>
                <w:sz w:val="22"/>
                <w:szCs w:val="22"/>
              </w:rPr>
              <w:t xml:space="preserve">and prepares the </w:t>
            </w:r>
            <w:ins w:id="738" w:author="Bruno Eleres" w:date="2021-05-03T22:10:00Z">
              <w:r w:rsidR="006017D9">
                <w:rPr>
                  <w:rFonts w:cs="Times New Roman"/>
                  <w:sz w:val="22"/>
                  <w:szCs w:val="22"/>
                </w:rPr>
                <w:t>species list</w:t>
              </w:r>
            </w:ins>
            <w:del w:id="739" w:author="Bruno Eleres" w:date="2021-05-03T22:10:00Z">
              <w:r w:rsidRPr="0095282D" w:rsidDel="006017D9">
                <w:rPr>
                  <w:rFonts w:cs="Times New Roman"/>
                  <w:sz w:val="22"/>
                  <w:szCs w:val="22"/>
                </w:rPr>
                <w:delText>data</w:delText>
              </w:r>
            </w:del>
            <w:ins w:id="740" w:author="Bruno Eleres" w:date="2021-05-03T22:10:00Z">
              <w:r w:rsidR="006017D9">
                <w:rPr>
                  <w:rFonts w:cs="Times New Roman"/>
                  <w:sz w:val="22"/>
                  <w:szCs w:val="22"/>
                </w:rPr>
                <w:t xml:space="preserve"> for the following functions.</w:t>
              </w:r>
            </w:ins>
            <w:del w:id="741" w:author="Bruno Eleres" w:date="2021-05-03T22:10:00Z">
              <w:r w:rsidRPr="0095282D" w:rsidDel="006017D9">
                <w:rPr>
                  <w:rFonts w:cs="Times New Roman"/>
                  <w:sz w:val="22"/>
                  <w:szCs w:val="22"/>
                </w:rPr>
                <w:delText xml:space="preserve"> of species name provided by the user</w:delText>
              </w:r>
            </w:del>
          </w:p>
        </w:tc>
      </w:tr>
      <w:tr w:rsidR="00C826DF" w14:paraId="3168DE67" w14:textId="77777777" w:rsidTr="00BE7FCC">
        <w:tc>
          <w:tcPr>
            <w:tcW w:w="4508" w:type="dxa"/>
            <w:tcBorders>
              <w:top w:val="nil"/>
              <w:bottom w:val="nil"/>
              <w:right w:val="nil"/>
            </w:tcBorders>
            <w:vAlign w:val="center"/>
          </w:tcPr>
          <w:p w14:paraId="665D0572" w14:textId="6E7D0699" w:rsidR="00C826DF" w:rsidRPr="0095282D" w:rsidRDefault="00FF7B4B" w:rsidP="00BE7FCC">
            <w:pPr>
              <w:jc w:val="center"/>
              <w:rPr>
                <w:rFonts w:cs="Times New Roman"/>
                <w:sz w:val="22"/>
                <w:szCs w:val="22"/>
              </w:rPr>
            </w:pPr>
            <w:proofErr w:type="spellStart"/>
            <w:proofErr w:type="gramStart"/>
            <w:r w:rsidRPr="0095282D">
              <w:rPr>
                <w:rFonts w:cs="Times New Roman"/>
                <w:sz w:val="22"/>
                <w:szCs w:val="22"/>
              </w:rPr>
              <w:t>whichFishAdd</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top w:val="nil"/>
              <w:left w:val="nil"/>
              <w:bottom w:val="nil"/>
            </w:tcBorders>
          </w:tcPr>
          <w:p w14:paraId="19A6DC94" w14:textId="322F8544" w:rsidR="00C826DF" w:rsidRPr="0095282D" w:rsidRDefault="00E54A7C" w:rsidP="00254D59">
            <w:pPr>
              <w:rPr>
                <w:rFonts w:cs="Times New Roman"/>
                <w:sz w:val="22"/>
                <w:szCs w:val="22"/>
              </w:rPr>
            </w:pPr>
            <w:del w:id="742" w:author="Bruno Eleres" w:date="2021-05-03T22:30:00Z">
              <w:r w:rsidRPr="0095282D" w:rsidDel="00927620">
                <w:rPr>
                  <w:rFonts w:cs="Times New Roman"/>
                  <w:sz w:val="22"/>
                  <w:szCs w:val="22"/>
                </w:rPr>
                <w:delText>Auxiliar function;</w:delText>
              </w:r>
            </w:del>
            <w:ins w:id="743" w:author="Bruno Eleres" w:date="2021-05-03T22:30:00Z">
              <w:r w:rsidR="00927620">
                <w:rPr>
                  <w:rFonts w:cs="Times New Roman"/>
                  <w:sz w:val="22"/>
                  <w:szCs w:val="22"/>
                </w:rPr>
                <w:t>Identifies</w:t>
              </w:r>
            </w:ins>
            <w:r w:rsidRPr="0095282D">
              <w:rPr>
                <w:rFonts w:cs="Times New Roman"/>
                <w:sz w:val="22"/>
                <w:szCs w:val="22"/>
              </w:rPr>
              <w:t xml:space="preserve"> </w:t>
            </w:r>
            <w:ins w:id="744" w:author="Bruno Eleres" w:date="2021-05-03T22:31:00Z">
              <w:r w:rsidR="00F9510C">
                <w:rPr>
                  <w:rFonts w:cs="Times New Roman"/>
                  <w:sz w:val="22"/>
                  <w:szCs w:val="22"/>
                </w:rPr>
                <w:t>the</w:t>
              </w:r>
            </w:ins>
            <w:ins w:id="745" w:author="Bruno Eleres" w:date="2021-05-03T22:30:00Z">
              <w:r w:rsidR="00F9510C">
                <w:rPr>
                  <w:rFonts w:cs="Times New Roman"/>
                  <w:sz w:val="22"/>
                  <w:szCs w:val="22"/>
                </w:rPr>
                <w:t xml:space="preserve"> species already included in the</w:t>
              </w:r>
            </w:ins>
            <w:ins w:id="746" w:author="Bruno Eleres" w:date="2021-05-03T22:31:00Z">
              <w:r w:rsidR="00F9510C">
                <w:rPr>
                  <w:rFonts w:cs="Times New Roman"/>
                  <w:sz w:val="22"/>
                  <w:szCs w:val="22"/>
                </w:rPr>
                <w:t xml:space="preserve"> mega-tree and </w:t>
              </w:r>
            </w:ins>
            <w:ins w:id="747" w:author="Bruno Eleres" w:date="2021-05-03T22:32:00Z">
              <w:r w:rsidR="002C3434">
                <w:rPr>
                  <w:rFonts w:cs="Times New Roman"/>
                  <w:sz w:val="22"/>
                  <w:szCs w:val="22"/>
                </w:rPr>
                <w:t xml:space="preserve">in which </w:t>
              </w:r>
            </w:ins>
            <w:del w:id="748" w:author="Bruno Eleres" w:date="2021-05-03T22:30:00Z">
              <w:r w:rsidRPr="0095282D" w:rsidDel="00927620">
                <w:rPr>
                  <w:rFonts w:cs="Times New Roman"/>
                  <w:sz w:val="22"/>
                  <w:szCs w:val="22"/>
                </w:rPr>
                <w:delText xml:space="preserve">can be used to </w:delText>
              </w:r>
              <w:r w:rsidR="0095282D" w:rsidRPr="0095282D" w:rsidDel="00927620">
                <w:rPr>
                  <w:rFonts w:cs="Times New Roman"/>
                  <w:sz w:val="22"/>
                  <w:szCs w:val="22"/>
                </w:rPr>
                <w:delText xml:space="preserve">know at </w:delText>
              </w:r>
            </w:del>
            <w:del w:id="749" w:author="Bruno Eleres" w:date="2021-05-03T22:31:00Z">
              <w:r w:rsidR="0095282D" w:rsidRPr="0095282D" w:rsidDel="00F9510C">
                <w:rPr>
                  <w:rFonts w:cs="Times New Roman"/>
                  <w:sz w:val="22"/>
                  <w:szCs w:val="22"/>
                </w:rPr>
                <w:delText>which</w:delText>
              </w:r>
            </w:del>
            <w:del w:id="750" w:author="Bruno Eleres" w:date="2021-05-03T22:32:00Z">
              <w:r w:rsidR="0095282D" w:rsidRPr="0095282D" w:rsidDel="002C3434">
                <w:rPr>
                  <w:rFonts w:cs="Times New Roman"/>
                  <w:sz w:val="22"/>
                  <w:szCs w:val="22"/>
                </w:rPr>
                <w:delText xml:space="preserve"> </w:delText>
              </w:r>
            </w:del>
            <w:ins w:id="751" w:author="Bruno Eleres" w:date="2021-05-03T22:31:00Z">
              <w:r w:rsidR="002C3434">
                <w:rPr>
                  <w:rFonts w:cs="Times New Roman"/>
                  <w:sz w:val="22"/>
                  <w:szCs w:val="22"/>
                </w:rPr>
                <w:t xml:space="preserve">taxonomic </w:t>
              </w:r>
            </w:ins>
            <w:r w:rsidR="0095282D" w:rsidRPr="0095282D">
              <w:rPr>
                <w:rFonts w:cs="Times New Roman"/>
                <w:sz w:val="22"/>
                <w:szCs w:val="22"/>
              </w:rPr>
              <w:t>level</w:t>
            </w:r>
            <w:del w:id="752" w:author="Bruno Eleres" w:date="2021-05-03T22:31:00Z">
              <w:r w:rsidR="0095282D" w:rsidRPr="0095282D" w:rsidDel="002C3434">
                <w:rPr>
                  <w:rFonts w:cs="Times New Roman"/>
                  <w:sz w:val="22"/>
                  <w:szCs w:val="22"/>
                </w:rPr>
                <w:delText xml:space="preserve"> each</w:delText>
              </w:r>
            </w:del>
            <w:r w:rsidR="0095282D" w:rsidRPr="0095282D">
              <w:rPr>
                <w:rFonts w:cs="Times New Roman"/>
                <w:sz w:val="22"/>
                <w:szCs w:val="22"/>
              </w:rPr>
              <w:t xml:space="preserve"> </w:t>
            </w:r>
            <w:ins w:id="753" w:author="Bruno Eleres" w:date="2021-05-03T22:32:00Z">
              <w:r w:rsidR="002C3434">
                <w:rPr>
                  <w:rFonts w:cs="Times New Roman"/>
                  <w:sz w:val="22"/>
                  <w:szCs w:val="22"/>
                </w:rPr>
                <w:t xml:space="preserve">each remaining </w:t>
              </w:r>
            </w:ins>
            <w:r w:rsidR="0095282D" w:rsidRPr="0095282D">
              <w:rPr>
                <w:rFonts w:cs="Times New Roman"/>
                <w:sz w:val="22"/>
                <w:szCs w:val="22"/>
              </w:rPr>
              <w:t>species will be inserted</w:t>
            </w:r>
            <w:del w:id="754" w:author="Bruno Eleres" w:date="2021-05-03T22:31:00Z">
              <w:r w:rsidR="0095282D" w:rsidRPr="0095282D" w:rsidDel="00F9510C">
                <w:rPr>
                  <w:rFonts w:cs="Times New Roman"/>
                  <w:sz w:val="22"/>
                  <w:szCs w:val="22"/>
                </w:rPr>
                <w:delText>, or if the species are already presented in the mega-tree</w:delText>
              </w:r>
            </w:del>
            <w:ins w:id="755" w:author="Bruno Eleres" w:date="2021-05-03T22:31:00Z">
              <w:r w:rsidR="00F9510C">
                <w:rPr>
                  <w:rFonts w:cs="Times New Roman"/>
                  <w:sz w:val="22"/>
                  <w:szCs w:val="22"/>
                </w:rPr>
                <w:t>.</w:t>
              </w:r>
            </w:ins>
          </w:p>
        </w:tc>
      </w:tr>
      <w:tr w:rsidR="00C826DF" w14:paraId="32EF6C3F" w14:textId="77777777" w:rsidTr="0083528E">
        <w:tc>
          <w:tcPr>
            <w:tcW w:w="4508" w:type="dxa"/>
            <w:tcBorders>
              <w:top w:val="nil"/>
              <w:bottom w:val="nil"/>
              <w:right w:val="nil"/>
            </w:tcBorders>
            <w:vAlign w:val="center"/>
          </w:tcPr>
          <w:p w14:paraId="1F28D795" w14:textId="0F536BFC" w:rsidR="00C826DF" w:rsidRPr="0095282D" w:rsidRDefault="00860F02" w:rsidP="00BE7FCC">
            <w:pPr>
              <w:jc w:val="center"/>
              <w:rPr>
                <w:rFonts w:cs="Times New Roman"/>
                <w:sz w:val="22"/>
                <w:szCs w:val="22"/>
              </w:rPr>
            </w:pPr>
            <w:proofErr w:type="spellStart"/>
            <w:proofErr w:type="gramStart"/>
            <w:r w:rsidRPr="0095282D">
              <w:rPr>
                <w:rFonts w:cs="Times New Roman"/>
                <w:sz w:val="22"/>
                <w:szCs w:val="22"/>
              </w:rPr>
              <w:lastRenderedPageBreak/>
              <w:t>FishPhyloMaker</w:t>
            </w:r>
            <w:proofErr w:type="spellEnd"/>
            <w:r w:rsidR="005C677D">
              <w:rPr>
                <w:rFonts w:cs="Times New Roman"/>
                <w:sz w:val="22"/>
                <w:szCs w:val="22"/>
              </w:rPr>
              <w:t>(</w:t>
            </w:r>
            <w:proofErr w:type="gramEnd"/>
            <w:r w:rsidR="005C677D">
              <w:rPr>
                <w:rFonts w:cs="Times New Roman"/>
                <w:sz w:val="22"/>
                <w:szCs w:val="22"/>
              </w:rPr>
              <w:t>)</w:t>
            </w:r>
          </w:p>
        </w:tc>
        <w:tc>
          <w:tcPr>
            <w:tcW w:w="4508" w:type="dxa"/>
            <w:tcBorders>
              <w:top w:val="nil"/>
              <w:left w:val="nil"/>
              <w:bottom w:val="nil"/>
            </w:tcBorders>
          </w:tcPr>
          <w:p w14:paraId="0134455A" w14:textId="525D83BA" w:rsidR="00C826DF" w:rsidDel="00B600EA" w:rsidRDefault="00E879CD" w:rsidP="00254D59">
            <w:pPr>
              <w:rPr>
                <w:del w:id="756" w:author="Bruno Eleres" w:date="2021-05-03T22:30:00Z"/>
                <w:rFonts w:cs="Times New Roman"/>
                <w:sz w:val="22"/>
                <w:szCs w:val="22"/>
              </w:rPr>
            </w:pPr>
            <w:ins w:id="757" w:author="Bruno Eleres" w:date="2021-05-03T22:28:00Z">
              <w:r>
                <w:rPr>
                  <w:rFonts w:cs="Times New Roman"/>
                  <w:sz w:val="22"/>
                  <w:szCs w:val="22"/>
                </w:rPr>
                <w:t>Builds</w:t>
              </w:r>
            </w:ins>
            <w:del w:id="758" w:author="Bruno Eleres" w:date="2021-05-03T22:28:00Z">
              <w:r w:rsidR="00860F02" w:rsidRPr="0095282D" w:rsidDel="00E879CD">
                <w:rPr>
                  <w:rFonts w:cs="Times New Roman"/>
                  <w:sz w:val="22"/>
                  <w:szCs w:val="22"/>
                </w:rPr>
                <w:delText>Core function; make</w:delText>
              </w:r>
            </w:del>
            <w:r w:rsidR="00860F02" w:rsidRPr="0095282D">
              <w:rPr>
                <w:rFonts w:cs="Times New Roman"/>
                <w:sz w:val="22"/>
                <w:szCs w:val="22"/>
              </w:rPr>
              <w:t xml:space="preserve"> the </w:t>
            </w:r>
            <w:r w:rsidR="001D4655" w:rsidRPr="0095282D">
              <w:rPr>
                <w:rFonts w:cs="Times New Roman"/>
                <w:sz w:val="22"/>
                <w:szCs w:val="22"/>
              </w:rPr>
              <w:t xml:space="preserve">phylogeny and </w:t>
            </w:r>
            <w:ins w:id="759" w:author="Bruno Eleres" w:date="2021-05-03T22:29:00Z">
              <w:r w:rsidR="00B600EA">
                <w:rPr>
                  <w:rFonts w:cs="Times New Roman"/>
                  <w:sz w:val="22"/>
                  <w:szCs w:val="22"/>
                </w:rPr>
                <w:t xml:space="preserve">may </w:t>
              </w:r>
            </w:ins>
            <w:del w:id="760" w:author="Bruno Eleres" w:date="2021-05-03T22:29:00Z">
              <w:r w:rsidR="001D4655" w:rsidRPr="0095282D" w:rsidDel="00B600EA">
                <w:rPr>
                  <w:rFonts w:cs="Times New Roman"/>
                  <w:sz w:val="22"/>
                  <w:szCs w:val="22"/>
                </w:rPr>
                <w:delText xml:space="preserve">alternatively </w:delText>
              </w:r>
            </w:del>
            <w:r w:rsidR="001D4655" w:rsidRPr="0095282D">
              <w:rPr>
                <w:rFonts w:cs="Times New Roman"/>
                <w:sz w:val="22"/>
                <w:szCs w:val="22"/>
              </w:rPr>
              <w:t>return</w:t>
            </w:r>
            <w:r w:rsidR="00E54A7C" w:rsidRPr="0095282D">
              <w:rPr>
                <w:rFonts w:cs="Times New Roman"/>
                <w:sz w:val="22"/>
                <w:szCs w:val="22"/>
              </w:rPr>
              <w:t xml:space="preserve"> a data frame </w:t>
            </w:r>
            <w:ins w:id="761" w:author="Bruno Eleres" w:date="2021-05-03T22:29:00Z">
              <w:r w:rsidR="00B600EA">
                <w:rPr>
                  <w:rFonts w:cs="Times New Roman"/>
                  <w:sz w:val="22"/>
                  <w:szCs w:val="22"/>
                </w:rPr>
                <w:t>identifying step-by-step</w:t>
              </w:r>
            </w:ins>
            <w:del w:id="762" w:author="Bruno Eleres" w:date="2021-05-03T22:29:00Z">
              <w:r w:rsidR="00E54A7C" w:rsidRPr="0095282D" w:rsidDel="00B600EA">
                <w:rPr>
                  <w:rFonts w:cs="Times New Roman"/>
                  <w:sz w:val="22"/>
                  <w:szCs w:val="22"/>
                </w:rPr>
                <w:delText xml:space="preserve">indicating the order of </w:delText>
              </w:r>
            </w:del>
            <w:ins w:id="763" w:author="Bruno Eleres" w:date="2021-05-03T22:29:00Z">
              <w:r w:rsidR="00B600EA">
                <w:rPr>
                  <w:rFonts w:cs="Times New Roman"/>
                  <w:sz w:val="22"/>
                  <w:szCs w:val="22"/>
                </w:rPr>
                <w:t xml:space="preserve"> the performed </w:t>
              </w:r>
            </w:ins>
            <w:r w:rsidR="00E54A7C" w:rsidRPr="0095282D">
              <w:rPr>
                <w:rFonts w:cs="Times New Roman"/>
                <w:sz w:val="22"/>
                <w:szCs w:val="22"/>
              </w:rPr>
              <w:t>insertions</w:t>
            </w:r>
            <w:ins w:id="764" w:author="Bruno Eleres" w:date="2021-05-03T22:31:00Z">
              <w:r w:rsidR="00F9510C">
                <w:rPr>
                  <w:rFonts w:cs="Times New Roman"/>
                  <w:sz w:val="22"/>
                  <w:szCs w:val="22"/>
                </w:rPr>
                <w:t>.</w:t>
              </w:r>
            </w:ins>
            <w:del w:id="765" w:author="Bruno Eleres" w:date="2021-05-03T22:29:00Z">
              <w:r w:rsidR="00E54A7C" w:rsidRPr="0095282D" w:rsidDel="00B600EA">
                <w:rPr>
                  <w:rFonts w:cs="Times New Roman"/>
                  <w:sz w:val="22"/>
                  <w:szCs w:val="22"/>
                </w:rPr>
                <w:delText xml:space="preserve"> of species</w:delText>
              </w:r>
            </w:del>
          </w:p>
          <w:p w14:paraId="7CE33183" w14:textId="0AFF5A34" w:rsidR="00BA4298" w:rsidRPr="0095282D" w:rsidRDefault="00BA4298" w:rsidP="00254D59">
            <w:pPr>
              <w:rPr>
                <w:rFonts w:cs="Times New Roman"/>
                <w:sz w:val="22"/>
                <w:szCs w:val="22"/>
              </w:rPr>
            </w:pPr>
          </w:p>
        </w:tc>
      </w:tr>
      <w:tr w:rsidR="00BA4298" w14:paraId="24043B1B" w14:textId="77777777" w:rsidTr="00BE7FCC">
        <w:tc>
          <w:tcPr>
            <w:tcW w:w="4508" w:type="dxa"/>
            <w:tcBorders>
              <w:top w:val="nil"/>
              <w:right w:val="nil"/>
            </w:tcBorders>
            <w:vAlign w:val="center"/>
          </w:tcPr>
          <w:p w14:paraId="02ED61AE" w14:textId="7D9312A9" w:rsidR="00BA4298" w:rsidRPr="0095282D" w:rsidRDefault="00BA4298" w:rsidP="00BE7FCC">
            <w:pPr>
              <w:jc w:val="center"/>
              <w:rPr>
                <w:rFonts w:cs="Times New Roman"/>
                <w:sz w:val="22"/>
                <w:szCs w:val="22"/>
              </w:rPr>
            </w:pPr>
            <w:proofErr w:type="spellStart"/>
            <w:r>
              <w:rPr>
                <w:rFonts w:cs="Times New Roman"/>
                <w:sz w:val="22"/>
                <w:szCs w:val="22"/>
              </w:rPr>
              <w:t>Darwinian_</w:t>
            </w:r>
            <w:proofErr w:type="gramStart"/>
            <w:r>
              <w:rPr>
                <w:rFonts w:cs="Times New Roman"/>
                <w:sz w:val="22"/>
                <w:szCs w:val="22"/>
              </w:rPr>
              <w:t>deficit</w:t>
            </w:r>
            <w:proofErr w:type="spellEnd"/>
            <w:ins w:id="766" w:author="Aline Richter" w:date="2021-04-28T17:00:00Z">
              <w:r w:rsidR="00910A7B">
                <w:rPr>
                  <w:rFonts w:cs="Times New Roman"/>
                  <w:sz w:val="22"/>
                  <w:szCs w:val="22"/>
                </w:rPr>
                <w:t>(</w:t>
              </w:r>
              <w:proofErr w:type="gramEnd"/>
              <w:r w:rsidR="00910A7B">
                <w:rPr>
                  <w:rFonts w:cs="Times New Roman"/>
                  <w:sz w:val="22"/>
                  <w:szCs w:val="22"/>
                </w:rPr>
                <w:t>)</w:t>
              </w:r>
            </w:ins>
          </w:p>
        </w:tc>
        <w:tc>
          <w:tcPr>
            <w:tcW w:w="4508" w:type="dxa"/>
            <w:tcBorders>
              <w:top w:val="nil"/>
              <w:left w:val="nil"/>
            </w:tcBorders>
          </w:tcPr>
          <w:p w14:paraId="67C8F8F8" w14:textId="2B6C1D5A" w:rsidR="00BA4298" w:rsidRPr="0095282D" w:rsidRDefault="00BA4298" w:rsidP="00254D59">
            <w:pPr>
              <w:rPr>
                <w:rFonts w:cs="Times New Roman"/>
                <w:sz w:val="22"/>
                <w:szCs w:val="22"/>
              </w:rPr>
            </w:pPr>
            <w:r>
              <w:rPr>
                <w:rFonts w:cs="Times New Roman"/>
                <w:sz w:val="22"/>
                <w:szCs w:val="22"/>
              </w:rPr>
              <w:t xml:space="preserve">Calculates the Darwinian </w:t>
            </w:r>
            <w:del w:id="767" w:author="Bruno Eleres" w:date="2021-05-03T22:33:00Z">
              <w:r w:rsidDel="00C121A3">
                <w:rPr>
                  <w:rFonts w:cs="Times New Roman"/>
                  <w:sz w:val="22"/>
                  <w:szCs w:val="22"/>
                </w:rPr>
                <w:delText xml:space="preserve">deficit </w:delText>
              </w:r>
            </w:del>
            <w:ins w:id="768" w:author="Bruno Eleres" w:date="2021-05-03T22:33:00Z">
              <w:r w:rsidR="00C121A3">
                <w:rPr>
                  <w:rFonts w:cs="Times New Roman"/>
                  <w:sz w:val="22"/>
                  <w:szCs w:val="22"/>
                </w:rPr>
                <w:t>shortfal</w:t>
              </w:r>
              <w:r w:rsidR="009B556B">
                <w:rPr>
                  <w:rFonts w:cs="Times New Roman"/>
                  <w:sz w:val="22"/>
                  <w:szCs w:val="22"/>
                </w:rPr>
                <w:t>l</w:t>
              </w:r>
              <w:r w:rsidR="00C121A3">
                <w:rPr>
                  <w:rFonts w:cs="Times New Roman"/>
                  <w:sz w:val="22"/>
                  <w:szCs w:val="22"/>
                </w:rPr>
                <w:t xml:space="preserve"> </w:t>
              </w:r>
            </w:ins>
            <w:r>
              <w:rPr>
                <w:rFonts w:cs="Times New Roman"/>
                <w:sz w:val="22"/>
                <w:szCs w:val="22"/>
              </w:rPr>
              <w:t xml:space="preserve">for </w:t>
            </w:r>
            <w:ins w:id="769" w:author="Bruno Eleres" w:date="2021-05-03T22:32:00Z">
              <w:r w:rsidR="00C121A3">
                <w:rPr>
                  <w:rFonts w:cs="Times New Roman"/>
                  <w:sz w:val="22"/>
                  <w:szCs w:val="22"/>
                </w:rPr>
                <w:t xml:space="preserve">the </w:t>
              </w:r>
            </w:ins>
            <w:ins w:id="770" w:author="Bruno Eleres" w:date="2021-05-03T22:33:00Z">
              <w:r w:rsidR="00C121A3">
                <w:rPr>
                  <w:rFonts w:cs="Times New Roman"/>
                  <w:sz w:val="22"/>
                  <w:szCs w:val="22"/>
                </w:rPr>
                <w:t>provided species list</w:t>
              </w:r>
            </w:ins>
            <w:del w:id="771" w:author="Bruno Eleres" w:date="2021-05-03T22:33:00Z">
              <w:r w:rsidDel="00C121A3">
                <w:rPr>
                  <w:rFonts w:cs="Times New Roman"/>
                  <w:sz w:val="22"/>
                  <w:szCs w:val="22"/>
                </w:rPr>
                <w:delText>a</w:delText>
              </w:r>
              <w:r w:rsidR="006946B7" w:rsidDel="00C121A3">
                <w:rPr>
                  <w:rFonts w:cs="Times New Roman"/>
                  <w:sz w:val="22"/>
                  <w:szCs w:val="22"/>
                </w:rPr>
                <w:delText>n</w:delText>
              </w:r>
              <w:r w:rsidDel="00C121A3">
                <w:rPr>
                  <w:rFonts w:cs="Times New Roman"/>
                  <w:sz w:val="22"/>
                  <w:szCs w:val="22"/>
                </w:rPr>
                <w:delText xml:space="preserve"> assemblage</w:delText>
              </w:r>
            </w:del>
            <w:ins w:id="772" w:author="Bruno Eleres" w:date="2021-05-03T22:31:00Z">
              <w:r w:rsidR="00F9510C">
                <w:rPr>
                  <w:rFonts w:cs="Times New Roman"/>
                  <w:sz w:val="22"/>
                  <w:szCs w:val="22"/>
                </w:rPr>
                <w:t>.</w:t>
              </w:r>
            </w:ins>
          </w:p>
        </w:tc>
      </w:tr>
    </w:tbl>
    <w:p w14:paraId="248FD4C7" w14:textId="77777777" w:rsidR="00CA4D0B" w:rsidRDefault="00CA4D0B" w:rsidP="00254D59">
      <w:pPr>
        <w:rPr>
          <w:rFonts w:cs="Times New Roman"/>
        </w:rPr>
      </w:pPr>
    </w:p>
    <w:p w14:paraId="7D9A16F6" w14:textId="77777777" w:rsidR="00A51A65" w:rsidRPr="00A51A65" w:rsidRDefault="003755DA" w:rsidP="00254D59">
      <w:pPr>
        <w:rPr>
          <w:ins w:id="773" w:author="Aline Richter" w:date="2021-04-29T11:27:00Z"/>
          <w:rFonts w:cs="Times New Roman"/>
          <w:i/>
          <w:iCs/>
          <w:rPrChange w:id="774" w:author="Aline Richter" w:date="2021-04-29T11:27:00Z">
            <w:rPr>
              <w:ins w:id="775" w:author="Aline Richter" w:date="2021-04-29T11:27:00Z"/>
              <w:rFonts w:cs="Times New Roman"/>
            </w:rPr>
          </w:rPrChange>
        </w:rPr>
      </w:pPr>
      <w:commentRangeStart w:id="776"/>
      <w:proofErr w:type="spellStart"/>
      <w:proofErr w:type="gramStart"/>
      <w:r w:rsidRPr="00A51A65">
        <w:rPr>
          <w:rFonts w:cs="Times New Roman"/>
          <w:i/>
          <w:iCs/>
          <w:rPrChange w:id="777" w:author="Aline Richter" w:date="2021-04-29T11:27:00Z">
            <w:rPr>
              <w:rFonts w:cs="Times New Roman"/>
            </w:rPr>
          </w:rPrChange>
        </w:rPr>
        <w:t>FishPhyloMaker</w:t>
      </w:r>
      <w:proofErr w:type="spellEnd"/>
      <w:r w:rsidRPr="00A51A65">
        <w:rPr>
          <w:rFonts w:cs="Times New Roman"/>
          <w:i/>
          <w:iCs/>
          <w:rPrChange w:id="778" w:author="Aline Richter" w:date="2021-04-29T11:27:00Z">
            <w:rPr>
              <w:rFonts w:cs="Times New Roman"/>
            </w:rPr>
          </w:rPrChange>
        </w:rPr>
        <w:t>(</w:t>
      </w:r>
      <w:proofErr w:type="gramEnd"/>
      <w:r w:rsidRPr="00A51A65">
        <w:rPr>
          <w:rFonts w:cs="Times New Roman"/>
          <w:i/>
          <w:iCs/>
          <w:rPrChange w:id="779" w:author="Aline Richter" w:date="2021-04-29T11:27:00Z">
            <w:rPr>
              <w:rFonts w:cs="Times New Roman"/>
            </w:rPr>
          </w:rPrChange>
        </w:rPr>
        <w:t>)</w:t>
      </w:r>
      <w:commentRangeEnd w:id="776"/>
      <w:r w:rsidR="009A5F02">
        <w:rPr>
          <w:rStyle w:val="Refdecomentrio"/>
        </w:rPr>
        <w:commentReference w:id="776"/>
      </w:r>
    </w:p>
    <w:p w14:paraId="7BDD2C12" w14:textId="562CE9A0" w:rsidR="00F00C11" w:rsidRDefault="0023592B" w:rsidP="00254D59">
      <w:pPr>
        <w:rPr>
          <w:ins w:id="780" w:author="Aline Richter" w:date="2021-04-29T12:24:00Z"/>
          <w:rFonts w:cs="Times New Roman"/>
        </w:rPr>
      </w:pPr>
      <w:ins w:id="781" w:author="Bruno Eleres" w:date="2021-05-03T23:09:00Z">
        <w:r>
          <w:rPr>
            <w:rFonts w:cs="Times New Roman"/>
          </w:rPr>
          <w:t>The function</w:t>
        </w:r>
      </w:ins>
      <w:ins w:id="782" w:author="Aline Richter" w:date="2021-04-29T11:30:00Z">
        <w:del w:id="783" w:author="Bruno Eleres" w:date="2021-05-03T23:09:00Z">
          <w:r w:rsidR="00E55CE8" w:rsidDel="0023592B">
            <w:rPr>
              <w:rFonts w:cs="Times New Roman"/>
            </w:rPr>
            <w:delText>I</w:delText>
          </w:r>
        </w:del>
      </w:ins>
      <w:ins w:id="784" w:author="Bruno Eleres" w:date="2021-05-03T22:40:00Z">
        <w:r w:rsidR="00151459">
          <w:rPr>
            <w:rFonts w:cs="Times New Roman"/>
          </w:rPr>
          <w:t xml:space="preserve"> </w:t>
        </w:r>
      </w:ins>
      <w:ins w:id="785" w:author="Bruno Eleres" w:date="2021-05-03T23:07:00Z">
        <w:r w:rsidR="001A4331">
          <w:rPr>
            <w:rFonts w:cs="Times New Roman"/>
          </w:rPr>
          <w:t xml:space="preserve">builds a phylogenetic </w:t>
        </w:r>
      </w:ins>
      <w:ins w:id="786" w:author="Bruno Eleres" w:date="2021-05-03T23:08:00Z">
        <w:r w:rsidR="001758CB">
          <w:rPr>
            <w:rFonts w:cs="Times New Roman"/>
          </w:rPr>
          <w:t>hypothesis</w:t>
        </w:r>
      </w:ins>
      <w:ins w:id="787" w:author="Bruno Eleres" w:date="2021-05-03T23:07:00Z">
        <w:r w:rsidR="001A4331">
          <w:rPr>
            <w:rFonts w:cs="Times New Roman"/>
          </w:rPr>
          <w:t xml:space="preserve"> for the provided species pool by </w:t>
        </w:r>
      </w:ins>
      <w:ins w:id="788" w:author="Aline Richter" w:date="2021-04-29T11:30:00Z">
        <w:del w:id="789" w:author="Bruno Eleres" w:date="2021-05-03T23:07:00Z">
          <w:r w:rsidR="00E55CE8" w:rsidDel="001A4331">
            <w:rPr>
              <w:rFonts w:cs="Times New Roman"/>
            </w:rPr>
            <w:delText xml:space="preserve">s a function to </w:delText>
          </w:r>
        </w:del>
        <w:r w:rsidR="00E55CE8">
          <w:rPr>
            <w:rFonts w:cs="Times New Roman"/>
          </w:rPr>
          <w:t>insert</w:t>
        </w:r>
      </w:ins>
      <w:ins w:id="790" w:author="Bruno Eleres" w:date="2021-05-03T23:08:00Z">
        <w:r w:rsidR="001758CB">
          <w:rPr>
            <w:rFonts w:cs="Times New Roman"/>
          </w:rPr>
          <w:t>ing</w:t>
        </w:r>
      </w:ins>
      <w:ins w:id="791" w:author="Aline Richter" w:date="2021-04-29T11:31:00Z">
        <w:r w:rsidR="00E55CE8">
          <w:rPr>
            <w:rFonts w:cs="Times New Roman"/>
          </w:rPr>
          <w:t xml:space="preserve"> </w:t>
        </w:r>
      </w:ins>
      <w:ins w:id="792" w:author="Bruno Eleres" w:date="2021-05-03T23:09:00Z">
        <w:r w:rsidR="00AA578A">
          <w:rPr>
            <w:rFonts w:cs="Times New Roman"/>
          </w:rPr>
          <w:t xml:space="preserve">in </w:t>
        </w:r>
      </w:ins>
      <w:ins w:id="793" w:author="Bruno Eleres" w:date="2021-05-03T23:08:00Z">
        <w:r w:rsidR="001758CB">
          <w:rPr>
            <w:rFonts w:cs="Times New Roman"/>
          </w:rPr>
          <w:t xml:space="preserve">and pruning </w:t>
        </w:r>
      </w:ins>
      <w:ins w:id="794" w:author="Aline Richter" w:date="2021-04-29T11:32:00Z">
        <w:r w:rsidR="00E55CE8">
          <w:rPr>
            <w:rFonts w:cs="Times New Roman"/>
          </w:rPr>
          <w:t xml:space="preserve">species </w:t>
        </w:r>
      </w:ins>
      <w:ins w:id="795" w:author="Bruno Eleres" w:date="2021-05-03T23:08:00Z">
        <w:r w:rsidR="001758CB">
          <w:rPr>
            <w:rFonts w:cs="Times New Roman"/>
          </w:rPr>
          <w:t xml:space="preserve">from </w:t>
        </w:r>
      </w:ins>
      <w:ins w:id="796" w:author="Aline Richter" w:date="2021-04-29T11:31:00Z">
        <w:del w:id="797" w:author="Bruno Eleres" w:date="2021-05-03T23:08:00Z">
          <w:r w:rsidR="00E55CE8" w:rsidDel="001758CB">
            <w:rPr>
              <w:rFonts w:cs="Times New Roman"/>
            </w:rPr>
            <w:delText>and</w:delText>
          </w:r>
        </w:del>
      </w:ins>
      <w:ins w:id="798" w:author="Aline Richter" w:date="2021-04-29T11:33:00Z">
        <w:del w:id="799" w:author="Bruno Eleres" w:date="2021-05-03T23:08:00Z">
          <w:r w:rsidR="00E55CE8" w:rsidDel="001758CB">
            <w:rPr>
              <w:rFonts w:cs="Times New Roman"/>
            </w:rPr>
            <w:delText>/or</w:delText>
          </w:r>
        </w:del>
      </w:ins>
      <w:ins w:id="800" w:author="Aline Richter" w:date="2021-04-29T11:31:00Z">
        <w:del w:id="801" w:author="Bruno Eleres" w:date="2021-05-03T23:08:00Z">
          <w:r w:rsidR="00E55CE8" w:rsidDel="001758CB">
            <w:rPr>
              <w:rFonts w:cs="Times New Roman"/>
            </w:rPr>
            <w:delText xml:space="preserve"> prune </w:delText>
          </w:r>
        </w:del>
        <w:r w:rsidR="00E55CE8">
          <w:rPr>
            <w:rFonts w:cs="Times New Roman"/>
          </w:rPr>
          <w:t xml:space="preserve">the </w:t>
        </w:r>
      </w:ins>
      <w:ins w:id="802" w:author="Aline Richter" w:date="2021-04-29T11:33:00Z">
        <w:r w:rsidR="00E55CE8">
          <w:rPr>
            <w:rFonts w:cs="Times New Roman"/>
          </w:rPr>
          <w:t xml:space="preserve">backbone </w:t>
        </w:r>
      </w:ins>
      <w:ins w:id="803" w:author="Aline Richter" w:date="2021-04-29T11:31:00Z">
        <w:r w:rsidR="00E55CE8">
          <w:rPr>
            <w:rFonts w:cs="Times New Roman"/>
          </w:rPr>
          <w:t>phylogenetic tree</w:t>
        </w:r>
      </w:ins>
      <w:ins w:id="804" w:author="Aline Richter" w:date="2021-04-29T11:33:00Z">
        <w:del w:id="805" w:author="Bruno Eleres" w:date="2021-05-03T23:08:00Z">
          <w:r w:rsidR="00E55CE8" w:rsidDel="001758CB">
            <w:rPr>
              <w:rFonts w:cs="Times New Roman"/>
            </w:rPr>
            <w:delText xml:space="preserve"> </w:delText>
          </w:r>
        </w:del>
      </w:ins>
      <w:ins w:id="806" w:author="Aline Richter" w:date="2021-04-29T11:34:00Z">
        <w:del w:id="807" w:author="Bruno Eleres" w:date="2021-05-03T23:08:00Z">
          <w:r w:rsidR="00E55CE8" w:rsidDel="001758CB">
            <w:rPr>
              <w:rFonts w:cs="Times New Roman"/>
            </w:rPr>
            <w:delText xml:space="preserve">according </w:delText>
          </w:r>
        </w:del>
        <w:del w:id="808" w:author="Bruno Eleres" w:date="2021-05-03T22:40:00Z">
          <w:r w:rsidR="00E55CE8" w:rsidDel="00151459">
            <w:rPr>
              <w:rFonts w:cs="Times New Roman"/>
            </w:rPr>
            <w:delText xml:space="preserve">with </w:delText>
          </w:r>
        </w:del>
        <w:del w:id="809" w:author="Bruno Eleres" w:date="2021-05-03T23:08:00Z">
          <w:r w:rsidR="00E55CE8" w:rsidDel="001758CB">
            <w:rPr>
              <w:rFonts w:cs="Times New Roman"/>
            </w:rPr>
            <w:delText>the species pool informed by user</w:delText>
          </w:r>
        </w:del>
      </w:ins>
      <w:ins w:id="810" w:author="Aline Richter" w:date="2021-04-29T16:43:00Z">
        <w:r w:rsidR="004B061B">
          <w:rPr>
            <w:rFonts w:cs="Times New Roman"/>
          </w:rPr>
          <w:t xml:space="preserve"> (Figure 1)</w:t>
        </w:r>
      </w:ins>
      <w:ins w:id="811" w:author="Aline Richter" w:date="2021-04-29T11:34:00Z">
        <w:r w:rsidR="00E55CE8">
          <w:rPr>
            <w:rFonts w:cs="Times New Roman"/>
          </w:rPr>
          <w:t xml:space="preserve">. The input </w:t>
        </w:r>
        <w:del w:id="812" w:author="Bruno Eleres" w:date="2021-05-03T22:34:00Z">
          <w:r w:rsidR="00E55CE8" w:rsidDel="000614BC">
            <w:rPr>
              <w:rFonts w:cs="Times New Roman"/>
            </w:rPr>
            <w:delText xml:space="preserve">of the function </w:delText>
          </w:r>
        </w:del>
      </w:ins>
      <w:ins w:id="813" w:author="Aline Richter" w:date="2021-04-29T16:43:00Z">
        <w:r w:rsidR="004B061B">
          <w:rPr>
            <w:rFonts w:cs="Times New Roman"/>
          </w:rPr>
          <w:t xml:space="preserve">can be </w:t>
        </w:r>
      </w:ins>
      <w:del w:id="814" w:author="Aline Richter" w:date="2021-04-29T11:34:00Z">
        <w:r w:rsidR="003755DA" w:rsidDel="00E55CE8">
          <w:rPr>
            <w:rFonts w:cs="Times New Roman"/>
          </w:rPr>
          <w:delText xml:space="preserve"> function </w:delText>
        </w:r>
        <w:r w:rsidR="008D741D" w:rsidDel="00E55CE8">
          <w:rPr>
            <w:rFonts w:cs="Times New Roman"/>
          </w:rPr>
          <w:delText>will use</w:delText>
        </w:r>
      </w:del>
      <w:ins w:id="815" w:author="Aline Richter" w:date="2021-04-29T11:35:00Z">
        <w:r w:rsidR="00E55CE8">
          <w:rPr>
            <w:rFonts w:cs="Times New Roman"/>
          </w:rPr>
          <w:t xml:space="preserve">the second </w:t>
        </w:r>
      </w:ins>
      <w:ins w:id="816" w:author="Bruno Eleres" w:date="2021-05-03T22:35:00Z">
        <w:r w:rsidR="00182BEA">
          <w:rPr>
            <w:rFonts w:cs="Times New Roman"/>
          </w:rPr>
          <w:t>element</w:t>
        </w:r>
      </w:ins>
      <w:ins w:id="817" w:author="Aline Richter" w:date="2021-04-29T11:35:00Z">
        <w:del w:id="818" w:author="Bruno Eleres" w:date="2021-05-03T22:35:00Z">
          <w:r w:rsidR="00E55CE8" w:rsidDel="00182BEA">
            <w:rPr>
              <w:rFonts w:cs="Times New Roman"/>
            </w:rPr>
            <w:delText>data frame</w:delText>
          </w:r>
        </w:del>
        <w:r w:rsidR="00E55CE8">
          <w:rPr>
            <w:rFonts w:cs="Times New Roman"/>
          </w:rPr>
          <w:t xml:space="preserve"> </w:t>
        </w:r>
      </w:ins>
      <w:ins w:id="819" w:author="Bruno Eleres" w:date="2021-05-03T22:35:00Z">
        <w:r w:rsidR="00182BEA">
          <w:rPr>
            <w:rFonts w:cs="Times New Roman"/>
          </w:rPr>
          <w:t xml:space="preserve">in the list </w:t>
        </w:r>
      </w:ins>
      <w:ins w:id="820" w:author="Aline Richter" w:date="2021-04-29T11:35:00Z">
        <w:del w:id="821" w:author="Bruno Eleres" w:date="2021-05-03T22:35:00Z">
          <w:r w:rsidR="00E55CE8" w:rsidDel="00182BEA">
            <w:rPr>
              <w:rFonts w:cs="Times New Roman"/>
            </w:rPr>
            <w:delText>generated</w:delText>
          </w:r>
        </w:del>
      </w:ins>
      <w:ins w:id="822" w:author="Bruno Eleres" w:date="2021-05-03T22:35:00Z">
        <w:r w:rsidR="00182BEA">
          <w:rPr>
            <w:rFonts w:cs="Times New Roman"/>
          </w:rPr>
          <w:t>returned</w:t>
        </w:r>
      </w:ins>
      <w:ins w:id="823" w:author="Aline Richter" w:date="2021-04-29T11:35:00Z">
        <w:r w:rsidR="00E55CE8">
          <w:rPr>
            <w:rFonts w:cs="Times New Roman"/>
          </w:rPr>
          <w:t xml:space="preserve"> by </w:t>
        </w:r>
        <w:del w:id="824" w:author="Bruno Eleres" w:date="2021-05-03T22:34:00Z">
          <w:r w:rsidR="00E55CE8" w:rsidDel="000614BC">
            <w:rPr>
              <w:rFonts w:cs="Times New Roman"/>
            </w:rPr>
            <w:delText xml:space="preserve">the </w:delText>
          </w:r>
        </w:del>
        <w:proofErr w:type="spellStart"/>
        <w:r w:rsidR="00E55CE8" w:rsidRPr="00E55CE8">
          <w:rPr>
            <w:rFonts w:cs="Times New Roman"/>
            <w:i/>
            <w:iCs/>
            <w:rPrChange w:id="825" w:author="Aline Richter" w:date="2021-04-29T11:35:00Z">
              <w:rPr>
                <w:rFonts w:cs="Times New Roman"/>
              </w:rPr>
            </w:rPrChange>
          </w:rPr>
          <w:t>FishTaxaMaker</w:t>
        </w:r>
        <w:proofErr w:type="spellEnd"/>
        <w:r w:rsidR="00E55CE8">
          <w:rPr>
            <w:rFonts w:cs="Times New Roman"/>
          </w:rPr>
          <w:t>()</w:t>
        </w:r>
        <w:del w:id="826" w:author="Bruno Eleres" w:date="2021-05-03T22:34:00Z">
          <w:r w:rsidR="00E55CE8" w:rsidDel="000614BC">
            <w:rPr>
              <w:rFonts w:cs="Times New Roman"/>
            </w:rPr>
            <w:delText xml:space="preserve"> function</w:delText>
          </w:r>
        </w:del>
      </w:ins>
      <w:ins w:id="827" w:author="Aline Richter" w:date="2021-04-29T16:43:00Z">
        <w:del w:id="828" w:author="Bruno Eleres" w:date="2021-05-03T11:42:00Z">
          <w:r w:rsidR="004B061B" w:rsidDel="006E5FC6">
            <w:rPr>
              <w:rFonts w:cs="Times New Roman"/>
            </w:rPr>
            <w:delText>,</w:delText>
          </w:r>
        </w:del>
      </w:ins>
      <w:ins w:id="829" w:author="Aline Richter" w:date="2021-04-29T11:35:00Z">
        <w:r w:rsidR="00E55CE8">
          <w:rPr>
            <w:rFonts w:cs="Times New Roman"/>
          </w:rPr>
          <w:t xml:space="preserve"> or a </w:t>
        </w:r>
      </w:ins>
      <w:ins w:id="830" w:author="Bruno Eleres" w:date="2021-05-03T22:35:00Z">
        <w:r w:rsidR="00182BEA">
          <w:rPr>
            <w:rFonts w:cs="Times New Roman"/>
          </w:rPr>
          <w:t xml:space="preserve">manually </w:t>
        </w:r>
      </w:ins>
      <w:ins w:id="831" w:author="Bruno Eleres" w:date="2021-05-03T22:36:00Z">
        <w:r w:rsidR="00182BEA">
          <w:rPr>
            <w:rFonts w:cs="Times New Roman"/>
          </w:rPr>
          <w:t>constructed</w:t>
        </w:r>
      </w:ins>
      <w:ins w:id="832" w:author="Bruno Eleres" w:date="2021-05-03T22:35:00Z">
        <w:r w:rsidR="00182BEA">
          <w:rPr>
            <w:rFonts w:cs="Times New Roman"/>
          </w:rPr>
          <w:t xml:space="preserve"> </w:t>
        </w:r>
      </w:ins>
      <w:ins w:id="833" w:author="Aline Richter" w:date="2021-04-29T11:36:00Z">
        <w:r w:rsidR="00E55CE8">
          <w:rPr>
            <w:rFonts w:cs="Times New Roman"/>
          </w:rPr>
          <w:t xml:space="preserve">data frame </w:t>
        </w:r>
        <w:del w:id="834" w:author="Bruno Eleres" w:date="2021-05-03T22:36:00Z">
          <w:r w:rsidR="00E55CE8" w:rsidDel="00182BEA">
            <w:rPr>
              <w:rFonts w:cs="Times New Roman"/>
            </w:rPr>
            <w:delText xml:space="preserve">provided by user </w:delText>
          </w:r>
        </w:del>
        <w:r w:rsidR="00E55CE8">
          <w:rPr>
            <w:rFonts w:cs="Times New Roman"/>
          </w:rPr>
          <w:t xml:space="preserve">with the same </w:t>
        </w:r>
      </w:ins>
      <w:ins w:id="835" w:author="Bruno Eleres" w:date="2021-05-03T22:36:00Z">
        <w:r w:rsidR="00182BEA">
          <w:rPr>
            <w:rFonts w:cs="Times New Roman"/>
          </w:rPr>
          <w:t>configuration</w:t>
        </w:r>
      </w:ins>
      <w:ins w:id="836" w:author="Bruno Eleres" w:date="2021-05-04T15:35:00Z">
        <w:r w:rsidR="00E21982">
          <w:rPr>
            <w:rFonts w:cs="Times New Roman"/>
          </w:rPr>
          <w:t xml:space="preserve"> (a data frame with</w:t>
        </w:r>
      </w:ins>
      <w:ins w:id="837" w:author="Bruno Eleres" w:date="2021-05-04T15:36:00Z">
        <w:r w:rsidR="00E21982">
          <w:rPr>
            <w:rFonts w:cs="Times New Roman"/>
          </w:rPr>
          <w:t xml:space="preserve"> </w:t>
        </w:r>
      </w:ins>
      <w:ins w:id="838" w:author="Bruno Eleres" w:date="2021-05-04T15:35:00Z">
        <w:r w:rsidR="00E21982">
          <w:rPr>
            <w:rFonts w:cs="Times New Roman"/>
          </w:rPr>
          <w:t xml:space="preserve">the </w:t>
        </w:r>
      </w:ins>
      <w:ins w:id="839" w:author="Bruno Eleres" w:date="2021-05-04T15:36:00Z">
        <w:r w:rsidR="00E21982">
          <w:rPr>
            <w:rFonts w:cs="Times New Roman"/>
          </w:rPr>
          <w:t>species, family, and order names for each taxon</w:t>
        </w:r>
      </w:ins>
      <w:ins w:id="840" w:author="Bruno Eleres" w:date="2021-05-04T15:35:00Z">
        <w:r w:rsidR="00E21982">
          <w:rPr>
            <w:rFonts w:cs="Times New Roman"/>
          </w:rPr>
          <w:t>)</w:t>
        </w:r>
      </w:ins>
      <w:ins w:id="841" w:author="Bruno Eleres" w:date="2021-05-03T22:36:00Z">
        <w:r w:rsidR="00FF2184">
          <w:rPr>
            <w:rFonts w:cs="Times New Roman"/>
          </w:rPr>
          <w:t>. The function contains</w:t>
        </w:r>
      </w:ins>
      <w:ins w:id="842" w:author="Aline Richter" w:date="2021-04-29T11:36:00Z">
        <w:del w:id="843" w:author="Bruno Eleres" w:date="2021-05-03T22:36:00Z">
          <w:r w:rsidR="00E55CE8" w:rsidDel="00182BEA">
            <w:rPr>
              <w:rFonts w:cs="Times New Roman"/>
            </w:rPr>
            <w:delText>information</w:delText>
          </w:r>
        </w:del>
      </w:ins>
      <w:ins w:id="844" w:author="Aline Richter" w:date="2021-04-29T11:40:00Z">
        <w:del w:id="845" w:author="Bruno Eleres" w:date="2021-05-03T22:36:00Z">
          <w:r w:rsidR="00DC0CD2" w:rsidDel="00FF2184">
            <w:rPr>
              <w:rFonts w:cs="Times New Roman"/>
            </w:rPr>
            <w:delText xml:space="preserve">, </w:delText>
          </w:r>
        </w:del>
      </w:ins>
      <w:ins w:id="846" w:author="Aline Richter" w:date="2021-04-29T11:41:00Z">
        <w:del w:id="847" w:author="Bruno Eleres" w:date="2021-05-03T22:36:00Z">
          <w:r w:rsidR="00DC0CD2" w:rsidDel="00FF2184">
            <w:rPr>
              <w:rFonts w:cs="Times New Roman"/>
            </w:rPr>
            <w:delText>and</w:delText>
          </w:r>
        </w:del>
        <w:r w:rsidR="00DC0CD2">
          <w:rPr>
            <w:rFonts w:cs="Times New Roman"/>
          </w:rPr>
          <w:t xml:space="preserve"> three logical arguments</w:t>
        </w:r>
      </w:ins>
      <w:ins w:id="848" w:author="Aline Richter" w:date="2021-04-29T11:42:00Z">
        <w:r w:rsidR="00DC0CD2">
          <w:rPr>
            <w:rFonts w:cs="Times New Roman"/>
          </w:rPr>
          <w:t>:</w:t>
        </w:r>
      </w:ins>
      <w:ins w:id="849" w:author="Aline Richter" w:date="2021-04-29T11:41:00Z">
        <w:r w:rsidR="00DC0CD2">
          <w:rPr>
            <w:rFonts w:cs="Times New Roman"/>
          </w:rPr>
          <w:t xml:space="preserve"> </w:t>
        </w:r>
      </w:ins>
      <w:proofErr w:type="spellStart"/>
      <w:proofErr w:type="gramStart"/>
      <w:ins w:id="850" w:author="Aline Richter" w:date="2021-04-29T11:42:00Z">
        <w:r w:rsidR="00DC0CD2" w:rsidRPr="00DC0CD2">
          <w:rPr>
            <w:rFonts w:cs="Times New Roman"/>
          </w:rPr>
          <w:t>insert.base</w:t>
        </w:r>
        <w:proofErr w:type="gramEnd"/>
        <w:r w:rsidR="00DC0CD2" w:rsidRPr="00DC0CD2">
          <w:rPr>
            <w:rFonts w:cs="Times New Roman"/>
          </w:rPr>
          <w:t>.node</w:t>
        </w:r>
        <w:proofErr w:type="spellEnd"/>
        <w:r w:rsidR="00DC0CD2">
          <w:rPr>
            <w:rFonts w:cs="Times New Roman"/>
          </w:rPr>
          <w:t xml:space="preserve">, </w:t>
        </w:r>
        <w:proofErr w:type="spellStart"/>
        <w:r w:rsidR="00DC0CD2" w:rsidRPr="00DC0CD2">
          <w:rPr>
            <w:rFonts w:cs="Times New Roman"/>
          </w:rPr>
          <w:t>return.insertions</w:t>
        </w:r>
        <w:proofErr w:type="spellEnd"/>
        <w:r w:rsidR="00DC0CD2">
          <w:rPr>
            <w:rFonts w:cs="Times New Roman"/>
          </w:rPr>
          <w:t xml:space="preserve"> and </w:t>
        </w:r>
        <w:proofErr w:type="spellStart"/>
        <w:r w:rsidR="00DC0CD2" w:rsidRPr="00DC0CD2">
          <w:rPr>
            <w:rFonts w:cs="Times New Roman"/>
          </w:rPr>
          <w:t>progress.bar</w:t>
        </w:r>
        <w:proofErr w:type="spellEnd"/>
        <w:r w:rsidR="00DC0CD2">
          <w:rPr>
            <w:rFonts w:cs="Times New Roman"/>
          </w:rPr>
          <w:t>.</w:t>
        </w:r>
      </w:ins>
      <w:ins w:id="851" w:author="Aline Richter" w:date="2021-04-29T11:43:00Z">
        <w:r w:rsidR="00DC0CD2">
          <w:rPr>
            <w:rFonts w:cs="Times New Roman"/>
          </w:rPr>
          <w:t xml:space="preserve"> </w:t>
        </w:r>
      </w:ins>
      <w:ins w:id="852" w:author="Aline Richter" w:date="2021-04-29T12:24:00Z">
        <w:r w:rsidR="00F00C11">
          <w:rPr>
            <w:rFonts w:cs="Times New Roman"/>
          </w:rPr>
          <w:t>These three arguments</w:t>
        </w:r>
      </w:ins>
      <w:ins w:id="853" w:author="Aline Richter" w:date="2021-04-29T11:43:00Z">
        <w:r w:rsidR="00DC0CD2">
          <w:rPr>
            <w:rFonts w:cs="Times New Roman"/>
          </w:rPr>
          <w:t xml:space="preserve"> are </w:t>
        </w:r>
        <w:del w:id="854" w:author="Bruno Eleres" w:date="2021-05-03T22:37:00Z">
          <w:r w:rsidR="00DC0CD2" w:rsidDel="00C86E95">
            <w:rPr>
              <w:rFonts w:cs="Times New Roman"/>
            </w:rPr>
            <w:delText>defined</w:delText>
          </w:r>
        </w:del>
      </w:ins>
      <w:ins w:id="855" w:author="Bruno Eleres" w:date="2021-05-03T22:37:00Z">
        <w:r w:rsidR="00C86E95">
          <w:rPr>
            <w:rFonts w:cs="Times New Roman"/>
          </w:rPr>
          <w:t>set</w:t>
        </w:r>
      </w:ins>
      <w:ins w:id="856" w:author="Aline Richter" w:date="2021-04-29T11:43:00Z">
        <w:r w:rsidR="00DC0CD2">
          <w:rPr>
            <w:rFonts w:cs="Times New Roman"/>
          </w:rPr>
          <w:t xml:space="preserve"> by default as FALSE, </w:t>
        </w:r>
      </w:ins>
      <w:ins w:id="857" w:author="Aline Richter" w:date="2021-04-29T11:45:00Z">
        <w:r w:rsidR="00DC0CD2">
          <w:rPr>
            <w:rFonts w:cs="Times New Roman"/>
          </w:rPr>
          <w:t>TRUE</w:t>
        </w:r>
      </w:ins>
      <w:ins w:id="858" w:author="Bruno Eleres" w:date="2021-05-03T22:37:00Z">
        <w:r w:rsidR="00C86E95">
          <w:rPr>
            <w:rFonts w:cs="Times New Roman"/>
          </w:rPr>
          <w:t>,</w:t>
        </w:r>
      </w:ins>
      <w:ins w:id="859" w:author="Aline Richter" w:date="2021-04-29T11:43:00Z">
        <w:r w:rsidR="00DC0CD2">
          <w:rPr>
            <w:rFonts w:cs="Times New Roman"/>
          </w:rPr>
          <w:t xml:space="preserve"> and TRUE, respectively.</w:t>
        </w:r>
      </w:ins>
      <w:del w:id="860" w:author="Bruno Eleres" w:date="2021-05-03T23:12:00Z">
        <w:r w:rsidR="008D741D" w:rsidDel="002E609F">
          <w:rPr>
            <w:rFonts w:cs="Times New Roman"/>
          </w:rPr>
          <w:delText xml:space="preserve"> </w:delText>
        </w:r>
      </w:del>
    </w:p>
    <w:p w14:paraId="73A26D7D" w14:textId="519064EB" w:rsidR="00757315" w:rsidDel="00E55CE8" w:rsidRDefault="00C500A3">
      <w:pPr>
        <w:ind w:firstLine="708"/>
        <w:rPr>
          <w:del w:id="861" w:author="Aline Richter" w:date="2021-04-29T11:38:00Z"/>
          <w:rFonts w:cs="Times New Roman"/>
        </w:rPr>
        <w:pPrChange w:id="862" w:author="Aline Richter" w:date="2021-04-29T12:24:00Z">
          <w:pPr/>
        </w:pPrChange>
      </w:pPr>
      <w:ins w:id="863" w:author="Aline Richter" w:date="2021-04-29T12:11:00Z">
        <w:del w:id="864" w:author="Bruno Eleres" w:date="2021-05-03T23:21:00Z">
          <w:r w:rsidDel="003031EE">
            <w:rPr>
              <w:rFonts w:cs="Times New Roman"/>
            </w:rPr>
            <w:delText>First</w:delText>
          </w:r>
        </w:del>
        <w:del w:id="865" w:author="Bruno Eleres" w:date="2021-05-03T11:42:00Z">
          <w:r w:rsidDel="006E5FC6">
            <w:rPr>
              <w:rFonts w:cs="Times New Roman"/>
            </w:rPr>
            <w:delText xml:space="preserve"> at all</w:delText>
          </w:r>
        </w:del>
        <w:del w:id="866" w:author="Bruno Eleres" w:date="2021-05-03T23:21:00Z">
          <w:r w:rsidDel="003031EE">
            <w:rPr>
              <w:rFonts w:cs="Times New Roman"/>
            </w:rPr>
            <w:delText>, t</w:delText>
          </w:r>
        </w:del>
      </w:ins>
      <w:ins w:id="867" w:author="Bruno Eleres" w:date="2021-05-03T23:21:00Z">
        <w:r w:rsidR="003031EE">
          <w:rPr>
            <w:rFonts w:cs="Times New Roman"/>
          </w:rPr>
          <w:t>T</w:t>
        </w:r>
      </w:ins>
      <w:ins w:id="868" w:author="Aline Richter" w:date="2021-04-29T12:11:00Z">
        <w:r>
          <w:rPr>
            <w:rFonts w:cs="Times New Roman"/>
          </w:rPr>
          <w:t xml:space="preserve">he function </w:t>
        </w:r>
      </w:ins>
      <w:ins w:id="869" w:author="Bruno Eleres" w:date="2021-05-03T23:12:00Z">
        <w:r w:rsidR="002E609F">
          <w:rPr>
            <w:rFonts w:cs="Times New Roman"/>
          </w:rPr>
          <w:t xml:space="preserve">identifies </w:t>
        </w:r>
        <w:r w:rsidR="007711B9">
          <w:rPr>
            <w:rFonts w:cs="Times New Roman"/>
          </w:rPr>
          <w:t>which of the provided</w:t>
        </w:r>
      </w:ins>
      <w:ins w:id="870" w:author="Aline Richter" w:date="2021-04-29T12:11:00Z">
        <w:del w:id="871" w:author="Bruno Eleres" w:date="2021-05-03T23:12:00Z">
          <w:r w:rsidDel="007711B9">
            <w:rPr>
              <w:rFonts w:cs="Times New Roman"/>
            </w:rPr>
            <w:delText xml:space="preserve">finds </w:delText>
          </w:r>
        </w:del>
        <w:del w:id="872" w:author="Bruno Eleres" w:date="2021-05-03T22:38:00Z">
          <w:r w:rsidDel="008C5A73">
            <w:rPr>
              <w:rFonts w:cs="Times New Roman"/>
            </w:rPr>
            <w:delText xml:space="preserve">for </w:delText>
          </w:r>
        </w:del>
        <w:del w:id="873" w:author="Bruno Eleres" w:date="2021-05-03T23:12:00Z">
          <w:r w:rsidDel="007711B9">
            <w:rPr>
              <w:rFonts w:cs="Times New Roman"/>
            </w:rPr>
            <w:delText>all</w:delText>
          </w:r>
        </w:del>
        <w:r>
          <w:rPr>
            <w:rFonts w:cs="Times New Roman"/>
          </w:rPr>
          <w:t xml:space="preserve"> species </w:t>
        </w:r>
        <w:del w:id="874" w:author="Bruno Eleres" w:date="2021-05-03T23:12:00Z">
          <w:r w:rsidDel="007711B9">
            <w:rPr>
              <w:rFonts w:cs="Times New Roman"/>
            </w:rPr>
            <w:delText xml:space="preserve">of local data that </w:delText>
          </w:r>
        </w:del>
        <w:r>
          <w:rPr>
            <w:rFonts w:cs="Times New Roman"/>
          </w:rPr>
          <w:t xml:space="preserve">are </w:t>
        </w:r>
        <w:del w:id="875" w:author="Bruno Eleres" w:date="2021-05-03T23:14:00Z">
          <w:r w:rsidDel="003A5AD4">
            <w:rPr>
              <w:rFonts w:cs="Times New Roman"/>
            </w:rPr>
            <w:delText xml:space="preserve">already </w:delText>
          </w:r>
        </w:del>
        <w:del w:id="876" w:author="Bruno Eleres" w:date="2021-05-03T23:13:00Z">
          <w:r w:rsidDel="007711B9">
            <w:rPr>
              <w:rFonts w:cs="Times New Roman"/>
            </w:rPr>
            <w:delText>present</w:delText>
          </w:r>
        </w:del>
        <w:del w:id="877" w:author="Bruno Eleres" w:date="2021-05-03T23:10:00Z">
          <w:r w:rsidDel="00B805A7">
            <w:rPr>
              <w:rFonts w:cs="Times New Roman"/>
            </w:rPr>
            <w:delText>ed</w:delText>
          </w:r>
        </w:del>
        <w:del w:id="878" w:author="Bruno Eleres" w:date="2021-05-03T23:13:00Z">
          <w:r w:rsidDel="007711B9">
            <w:rPr>
              <w:rFonts w:cs="Times New Roman"/>
            </w:rPr>
            <w:delText xml:space="preserve"> </w:delText>
          </w:r>
        </w:del>
        <w:r>
          <w:rPr>
            <w:rFonts w:cs="Times New Roman"/>
          </w:rPr>
          <w:t xml:space="preserve">in the </w:t>
        </w:r>
      </w:ins>
      <w:ins w:id="879" w:author="Bruno Eleres" w:date="2021-05-03T23:14:00Z">
        <w:r w:rsidR="003A5AD4">
          <w:rPr>
            <w:rFonts w:cs="Times New Roman"/>
          </w:rPr>
          <w:t>backbone phylogenetic</w:t>
        </w:r>
      </w:ins>
      <w:ins w:id="880" w:author="Aline Richter" w:date="2021-04-29T12:11:00Z">
        <w:del w:id="881" w:author="Bruno Eleres" w:date="2021-05-03T23:14:00Z">
          <w:r w:rsidDel="003A5AD4">
            <w:rPr>
              <w:rFonts w:cs="Times New Roman"/>
            </w:rPr>
            <w:delText>mega-</w:delText>
          </w:r>
        </w:del>
      </w:ins>
      <w:ins w:id="882" w:author="Bruno Eleres" w:date="2021-05-03T23:14:00Z">
        <w:r w:rsidR="003A5AD4">
          <w:rPr>
            <w:rFonts w:cs="Times New Roman"/>
          </w:rPr>
          <w:t xml:space="preserve"> </w:t>
        </w:r>
      </w:ins>
      <w:ins w:id="883" w:author="Aline Richter" w:date="2021-04-29T12:11:00Z">
        <w:r>
          <w:rPr>
            <w:rFonts w:cs="Times New Roman"/>
          </w:rPr>
          <w:t xml:space="preserve">tree. If all </w:t>
        </w:r>
      </w:ins>
      <w:ins w:id="884" w:author="Bruno Eleres" w:date="2021-05-03T23:13:00Z">
        <w:r w:rsidR="00857288">
          <w:rPr>
            <w:rFonts w:cs="Times New Roman"/>
          </w:rPr>
          <w:t xml:space="preserve">the provided </w:t>
        </w:r>
      </w:ins>
      <w:ins w:id="885" w:author="Aline Richter" w:date="2021-04-29T12:11:00Z">
        <w:r>
          <w:rPr>
            <w:rFonts w:cs="Times New Roman"/>
          </w:rPr>
          <w:t xml:space="preserve">species are </w:t>
        </w:r>
      </w:ins>
      <w:ins w:id="886" w:author="Bruno Eleres" w:date="2021-05-03T23:14:00Z">
        <w:r w:rsidR="003A5AD4">
          <w:rPr>
            <w:rFonts w:cs="Times New Roman"/>
          </w:rPr>
          <w:t xml:space="preserve">already </w:t>
        </w:r>
      </w:ins>
      <w:ins w:id="887" w:author="Aline Richter" w:date="2021-04-29T12:11:00Z">
        <w:r>
          <w:rPr>
            <w:rFonts w:cs="Times New Roman"/>
          </w:rPr>
          <w:t>present</w:t>
        </w:r>
      </w:ins>
      <w:ins w:id="888" w:author="Bruno Eleres" w:date="2021-05-03T23:14:00Z">
        <w:r w:rsidR="003A5AD4">
          <w:rPr>
            <w:rFonts w:cs="Times New Roman"/>
          </w:rPr>
          <w:t xml:space="preserve"> in the backbone tree</w:t>
        </w:r>
      </w:ins>
      <w:ins w:id="889" w:author="Aline Richter" w:date="2021-04-29T12:11:00Z">
        <w:r>
          <w:rPr>
            <w:rFonts w:cs="Times New Roman"/>
          </w:rPr>
          <w:t>,</w:t>
        </w:r>
        <w:del w:id="890" w:author="Bruno Eleres" w:date="2021-05-03T23:14:00Z">
          <w:r w:rsidDel="003A5AD4">
            <w:rPr>
              <w:rFonts w:cs="Times New Roman"/>
            </w:rPr>
            <w:delText xml:space="preserve"> so</w:delText>
          </w:r>
        </w:del>
        <w:r>
          <w:rPr>
            <w:rFonts w:cs="Times New Roman"/>
          </w:rPr>
          <w:t xml:space="preserve"> the function return</w:t>
        </w:r>
      </w:ins>
      <w:ins w:id="891" w:author="Bruno Eleres" w:date="2021-05-03T23:06:00Z">
        <w:r w:rsidR="00646148">
          <w:rPr>
            <w:rFonts w:cs="Times New Roman"/>
          </w:rPr>
          <w:t>s</w:t>
        </w:r>
      </w:ins>
      <w:ins w:id="892" w:author="Aline Richter" w:date="2021-04-29T12:11:00Z">
        <w:r>
          <w:rPr>
            <w:rFonts w:cs="Times New Roman"/>
          </w:rPr>
          <w:t xml:space="preserve"> </w:t>
        </w:r>
        <w:del w:id="893" w:author="Bruno Eleres" w:date="2021-05-03T23:15:00Z">
          <w:r w:rsidDel="005F383D">
            <w:rPr>
              <w:rFonts w:cs="Times New Roman"/>
            </w:rPr>
            <w:delText>the</w:delText>
          </w:r>
        </w:del>
      </w:ins>
      <w:ins w:id="894" w:author="Bruno Eleres" w:date="2021-05-03T23:15:00Z">
        <w:r w:rsidR="005F383D">
          <w:rPr>
            <w:rFonts w:cs="Times New Roman"/>
          </w:rPr>
          <w:t>a</w:t>
        </w:r>
      </w:ins>
      <w:ins w:id="895" w:author="Aline Richter" w:date="2021-04-29T12:11:00Z">
        <w:r>
          <w:rPr>
            <w:rFonts w:cs="Times New Roman"/>
          </w:rPr>
          <w:t xml:space="preserve"> pruned tree. If</w:t>
        </w:r>
      </w:ins>
      <w:ins w:id="896" w:author="Aline Richter" w:date="2021-04-29T12:12:00Z">
        <w:r w:rsidR="00133209" w:rsidRPr="00133209">
          <w:rPr>
            <w:rFonts w:cs="Times New Roman"/>
          </w:rPr>
          <w:t xml:space="preserve"> any of the </w:t>
        </w:r>
      </w:ins>
      <w:ins w:id="897" w:author="Bruno Eleres" w:date="2021-05-03T23:17:00Z">
        <w:r w:rsidR="004A7F39">
          <w:rPr>
            <w:rFonts w:cs="Times New Roman"/>
          </w:rPr>
          <w:t xml:space="preserve">provided </w:t>
        </w:r>
      </w:ins>
      <w:ins w:id="898" w:author="Aline Richter" w:date="2021-04-29T12:12:00Z">
        <w:r w:rsidR="00133209" w:rsidRPr="00133209">
          <w:rPr>
            <w:rFonts w:cs="Times New Roman"/>
          </w:rPr>
          <w:t xml:space="preserve">species </w:t>
        </w:r>
        <w:del w:id="899" w:author="Bruno Eleres" w:date="2021-05-03T23:17:00Z">
          <w:r w:rsidR="00133209" w:rsidRPr="00133209" w:rsidDel="004A7F39">
            <w:rPr>
              <w:rFonts w:cs="Times New Roman"/>
            </w:rPr>
            <w:delText xml:space="preserve">provided by the user </w:delText>
          </w:r>
        </w:del>
        <w:r w:rsidR="00133209" w:rsidRPr="00133209">
          <w:rPr>
            <w:rFonts w:cs="Times New Roman"/>
          </w:rPr>
          <w:t xml:space="preserve">is not </w:t>
        </w:r>
      </w:ins>
      <w:ins w:id="900" w:author="Bruno Eleres" w:date="2021-05-03T23:17:00Z">
        <w:r w:rsidR="004A7F39">
          <w:rPr>
            <w:rFonts w:cs="Times New Roman"/>
          </w:rPr>
          <w:t>in the backbone tree</w:t>
        </w:r>
      </w:ins>
      <w:ins w:id="901" w:author="Aline Richter" w:date="2021-04-29T12:12:00Z">
        <w:del w:id="902" w:author="Bruno Eleres" w:date="2021-05-03T23:17:00Z">
          <w:r w:rsidR="00133209" w:rsidRPr="00133209" w:rsidDel="004A7F39">
            <w:rPr>
              <w:rFonts w:cs="Times New Roman"/>
            </w:rPr>
            <w:delText>found</w:delText>
          </w:r>
        </w:del>
        <w:r w:rsidR="00133209">
          <w:rPr>
            <w:rFonts w:cs="Times New Roman"/>
          </w:rPr>
          <w:t xml:space="preserve">, </w:t>
        </w:r>
        <w:del w:id="903" w:author="Bruno Eleres" w:date="2021-05-03T23:17:00Z">
          <w:r w:rsidR="00133209" w:rsidDel="004A7F39">
            <w:rPr>
              <w:rFonts w:cs="Times New Roman"/>
            </w:rPr>
            <w:delText xml:space="preserve">then </w:delText>
          </w:r>
        </w:del>
        <w:r w:rsidR="00133209">
          <w:rPr>
            <w:rFonts w:cs="Times New Roman"/>
          </w:rPr>
          <w:t>the</w:t>
        </w:r>
        <w:r w:rsidR="00133209" w:rsidRPr="00133209" w:rsidDel="00E55CE8">
          <w:rPr>
            <w:rFonts w:cs="Times New Roman"/>
          </w:rPr>
          <w:t xml:space="preserve"> </w:t>
        </w:r>
      </w:ins>
      <w:ins w:id="904" w:author="Bruno Eleres" w:date="2021-05-03T23:19:00Z">
        <w:r w:rsidR="00EC0DE3">
          <w:rPr>
            <w:rFonts w:cs="Times New Roman"/>
          </w:rPr>
          <w:t>function performs</w:t>
        </w:r>
      </w:ins>
      <w:del w:id="905" w:author="Aline Richter" w:date="2021-04-29T11:38:00Z">
        <w:r w:rsidR="008D741D" w:rsidDel="00E55CE8">
          <w:rPr>
            <w:rFonts w:cs="Times New Roman"/>
          </w:rPr>
          <w:delText xml:space="preserve">the information </w:delText>
        </w:r>
        <w:r w:rsidR="00870F20" w:rsidDel="00E55CE8">
          <w:rPr>
            <w:rFonts w:cs="Times New Roman"/>
          </w:rPr>
          <w:delText>of the</w:delText>
        </w:r>
        <w:r w:rsidR="008D741D" w:rsidDel="00E55CE8">
          <w:rPr>
            <w:rFonts w:cs="Times New Roman"/>
          </w:rPr>
          <w:delText xml:space="preserve"> taxonomic hierar</w:delText>
        </w:r>
        <w:r w:rsidR="00870F20" w:rsidDel="00E55CE8">
          <w:rPr>
            <w:rFonts w:cs="Times New Roman"/>
          </w:rPr>
          <w:delText xml:space="preserve">chy </w:delText>
        </w:r>
        <w:r w:rsidR="00F0368F" w:rsidDel="00E55CE8">
          <w:rPr>
            <w:rFonts w:cs="Times New Roman"/>
          </w:rPr>
          <w:delText>contained in the data frame returned from FishTaxaMaker</w:delText>
        </w:r>
        <w:r w:rsidR="005C677D" w:rsidDel="00E55CE8">
          <w:rPr>
            <w:rFonts w:cs="Times New Roman"/>
          </w:rPr>
          <w:delText>()</w:delText>
        </w:r>
        <w:r w:rsidR="00F0368F" w:rsidDel="00E55CE8">
          <w:rPr>
            <w:rFonts w:cs="Times New Roman"/>
          </w:rPr>
          <w:delText xml:space="preserve">, joint with the information present in the </w:delText>
        </w:r>
        <w:r w:rsidR="000860ED" w:rsidDel="00E55CE8">
          <w:rPr>
            <w:rFonts w:cs="Times New Roman"/>
          </w:rPr>
          <w:delText xml:space="preserve">fishtree of life project </w:delText>
        </w:r>
        <w:r w:rsidR="000860ED" w:rsidDel="00E55CE8">
          <w:rPr>
            <w:rFonts w:cs="Times New Roman"/>
          </w:rPr>
          <w:fldChar w:fldCharType="begin" w:fldLock="1"/>
        </w:r>
        <w:r w:rsidR="00D51236" w:rsidDel="00E55CE8">
          <w:rPr>
            <w:rFonts w:cs="Times New Roman"/>
          </w:rPr>
          <w:del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mendeley":{"formattedCitation":"(Chang, Rabosky, Smith, &amp; Alfaro, 2019)","plainTextFormattedCitation":"(Chang, Rabosky, Smith, &amp; Alfaro, 2019)","previouslyFormattedCitation":"(Chang, Rabosky, Smith, &amp; Alfaro, 2019)"},"properties":{"noteIndex":0},"schema":"https://github.com/citation-style-language/schema/raw/master/csl-citation.json"}</w:delInstrText>
        </w:r>
        <w:r w:rsidR="000860ED" w:rsidDel="00E55CE8">
          <w:rPr>
            <w:rFonts w:cs="Times New Roman"/>
          </w:rPr>
          <w:fldChar w:fldCharType="separate"/>
        </w:r>
        <w:r w:rsidR="00D51236" w:rsidRPr="00D51236" w:rsidDel="00E55CE8">
          <w:rPr>
            <w:rFonts w:cs="Times New Roman"/>
            <w:noProof/>
          </w:rPr>
          <w:delText>(Chang, Rabosky, Smith, &amp; Alfaro, 2019)</w:delText>
        </w:r>
        <w:r w:rsidR="000860ED" w:rsidDel="00E55CE8">
          <w:rPr>
            <w:rFonts w:cs="Times New Roman"/>
          </w:rPr>
          <w:fldChar w:fldCharType="end"/>
        </w:r>
        <w:r w:rsidR="003755DA" w:rsidDel="00E55CE8">
          <w:rPr>
            <w:rFonts w:cs="Times New Roman"/>
          </w:rPr>
          <w:delText xml:space="preserve"> through the fishtree package</w:delText>
        </w:r>
        <w:r w:rsidR="009E4287" w:rsidDel="00E55CE8">
          <w:rPr>
            <w:rFonts w:cs="Times New Roman"/>
          </w:rPr>
          <w:delText xml:space="preserve"> </w:delText>
        </w:r>
        <w:r w:rsidR="009E4287" w:rsidDel="00E55CE8">
          <w:rPr>
            <w:rFonts w:cs="Times New Roman"/>
          </w:rPr>
          <w:fldChar w:fldCharType="begin" w:fldLock="1"/>
        </w:r>
        <w:r w:rsidR="00251934" w:rsidDel="00E55CE8">
          <w:rPr>
            <w:rFonts w:cs="Times New Roman"/>
          </w:rPr>
          <w:del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mendeley":{"formattedCitation":"(Chang et al., 2019)","plainTextFormattedCitation":"(Chang et al., 2019)","previouslyFormattedCitation":"(Chang et al., 2019)"},"properties":{"noteIndex":0},"schema":"https://github.com/citation-style-language/schema/raw/master/csl-citation.json"}</w:delInstrText>
        </w:r>
        <w:r w:rsidR="009E4287" w:rsidDel="00E55CE8">
          <w:rPr>
            <w:rFonts w:cs="Times New Roman"/>
          </w:rPr>
          <w:fldChar w:fldCharType="separate"/>
        </w:r>
        <w:r w:rsidR="009E4287" w:rsidRPr="009E4287" w:rsidDel="00E55CE8">
          <w:rPr>
            <w:rFonts w:cs="Times New Roman"/>
            <w:noProof/>
          </w:rPr>
          <w:delText>(Chang et al., 2019)</w:delText>
        </w:r>
        <w:r w:rsidR="009E4287" w:rsidDel="00E55CE8">
          <w:rPr>
            <w:rFonts w:cs="Times New Roman"/>
          </w:rPr>
          <w:fldChar w:fldCharType="end"/>
        </w:r>
        <w:r w:rsidR="00F0368F" w:rsidDel="00E55CE8">
          <w:rPr>
            <w:rFonts w:cs="Times New Roman"/>
          </w:rPr>
          <w:delText xml:space="preserve"> to assemble the phylogenetic tree with the </w:delText>
        </w:r>
        <w:r w:rsidR="009E4287" w:rsidDel="00E55CE8">
          <w:rPr>
            <w:rFonts w:cs="Times New Roman"/>
          </w:rPr>
          <w:delText xml:space="preserve">valid </w:delText>
        </w:r>
        <w:r w:rsidR="00F0368F" w:rsidDel="00E55CE8">
          <w:rPr>
            <w:rFonts w:cs="Times New Roman"/>
          </w:rPr>
          <w:delText>species informed by the user.</w:delText>
        </w:r>
      </w:del>
    </w:p>
    <w:p w14:paraId="3CD144BC" w14:textId="7F18AA74" w:rsidR="00F0368F" w:rsidDel="00F00C11" w:rsidRDefault="00F0368F">
      <w:pPr>
        <w:ind w:firstLine="708"/>
        <w:rPr>
          <w:del w:id="906" w:author="Aline Richter" w:date="2021-04-29T12:27:00Z"/>
          <w:rFonts w:cs="Times New Roman"/>
        </w:rPr>
        <w:pPrChange w:id="907" w:author="Aline Richter" w:date="2021-04-29T12:24:00Z">
          <w:pPr/>
        </w:pPrChange>
      </w:pPr>
      <w:del w:id="908" w:author="Aline Richter" w:date="2021-04-29T11:38:00Z">
        <w:r w:rsidDel="00E55CE8">
          <w:rPr>
            <w:rFonts w:cs="Times New Roman"/>
          </w:rPr>
          <w:tab/>
        </w:r>
      </w:del>
      <w:del w:id="909" w:author="Bruno Eleres" w:date="2021-05-03T23:19:00Z">
        <w:r w:rsidR="00AE0621" w:rsidDel="00EC0DE3">
          <w:rPr>
            <w:rFonts w:cs="Times New Roman"/>
          </w:rPr>
          <w:delText>FishPhyloMaker</w:delText>
        </w:r>
        <w:r w:rsidR="00093A3C" w:rsidDel="00EC0DE3">
          <w:rPr>
            <w:rFonts w:cs="Times New Roman"/>
          </w:rPr>
          <w:delText>()</w:delText>
        </w:r>
        <w:r w:rsidR="000665A5" w:rsidDel="00EC0DE3">
          <w:rPr>
            <w:rFonts w:cs="Times New Roman"/>
          </w:rPr>
          <w:delText xml:space="preserve"> </w:delText>
        </w:r>
      </w:del>
      <w:ins w:id="910" w:author="Bruno Eleres" w:date="2021-05-03T23:18:00Z">
        <w:r w:rsidR="00EC422E">
          <w:rPr>
            <w:rFonts w:cs="Times New Roman"/>
          </w:rPr>
          <w:t xml:space="preserve"> a four-level insertion routine</w:t>
        </w:r>
      </w:ins>
      <w:del w:id="911" w:author="Bruno Eleres" w:date="2021-05-03T23:19:00Z">
        <w:r w:rsidR="00AE0621" w:rsidDel="00EC0DE3">
          <w:rPr>
            <w:rFonts w:cs="Times New Roman"/>
          </w:rPr>
          <w:delText>works in a sequential way,</w:delText>
        </w:r>
        <w:r w:rsidR="00180C84" w:rsidDel="00EC0DE3">
          <w:rPr>
            <w:rFonts w:cs="Times New Roman"/>
          </w:rPr>
          <w:delText xml:space="preserve"> with </w:delText>
        </w:r>
        <w:r w:rsidR="00C7336C" w:rsidDel="00EC0DE3">
          <w:rPr>
            <w:rFonts w:cs="Times New Roman"/>
          </w:rPr>
          <w:delText>4 levels of insertions</w:delText>
        </w:r>
      </w:del>
      <w:ins w:id="912" w:author="Aline Richter" w:date="2021-04-29T11:39:00Z">
        <w:del w:id="913" w:author="Bruno Eleres" w:date="2021-05-03T23:19:00Z">
          <w:r w:rsidR="00E55CE8" w:rsidDel="00EC0DE3">
            <w:rPr>
              <w:rFonts w:cs="Times New Roman"/>
            </w:rPr>
            <w:delText>:</w:delText>
          </w:r>
        </w:del>
        <w:del w:id="914" w:author="Bruno Eleres" w:date="2021-05-03T23:21:00Z">
          <w:r w:rsidR="00E55CE8" w:rsidDel="003031EE">
            <w:rPr>
              <w:rFonts w:cs="Times New Roman"/>
            </w:rPr>
            <w:delText xml:space="preserve"> Congeneric insertion,</w:delText>
          </w:r>
        </w:del>
      </w:ins>
      <w:ins w:id="915" w:author="Aline Richter" w:date="2021-04-29T11:48:00Z">
        <w:del w:id="916" w:author="Bruno Eleres" w:date="2021-05-03T23:21:00Z">
          <w:r w:rsidR="00DC0CD2" w:rsidDel="003031EE">
            <w:rPr>
              <w:rFonts w:cs="Times New Roman"/>
            </w:rPr>
            <w:delText xml:space="preserve"> Family-level insertions, Congeneric at Family-level insertions and Order insertions</w:delText>
          </w:r>
        </w:del>
      </w:ins>
      <w:ins w:id="917" w:author="Aline Richter" w:date="2021-04-29T12:09:00Z">
        <w:r w:rsidR="00C500A3">
          <w:rPr>
            <w:rFonts w:cs="Times New Roman"/>
          </w:rPr>
          <w:t>.</w:t>
        </w:r>
      </w:ins>
      <w:ins w:id="918" w:author="Aline Richter" w:date="2021-04-29T12:08:00Z">
        <w:r w:rsidR="00C500A3">
          <w:rPr>
            <w:rFonts w:cs="Times New Roman"/>
          </w:rPr>
          <w:t xml:space="preserve"> </w:t>
        </w:r>
      </w:ins>
      <w:ins w:id="919" w:author="Bruno Eleres" w:date="2021-05-03T23:21:00Z">
        <w:r w:rsidR="003031EE">
          <w:rPr>
            <w:rFonts w:cs="Times New Roman"/>
          </w:rPr>
          <w:t>First,</w:t>
        </w:r>
      </w:ins>
      <w:ins w:id="920" w:author="Aline Richter" w:date="2021-04-29T13:03:00Z">
        <w:del w:id="921" w:author="Bruno Eleres" w:date="2021-05-03T23:21:00Z">
          <w:r w:rsidR="00A05F9C" w:rsidDel="003031EE">
            <w:rPr>
              <w:rFonts w:cs="Times New Roman"/>
            </w:rPr>
            <w:delText>(</w:delText>
          </w:r>
        </w:del>
      </w:ins>
      <w:del w:id="922" w:author="Aline Richter" w:date="2021-04-29T12:09:00Z">
        <w:r w:rsidR="00C7336C" w:rsidDel="00C500A3">
          <w:rPr>
            <w:rFonts w:cs="Times New Roman"/>
          </w:rPr>
          <w:delText xml:space="preserve"> that are explained </w:delText>
        </w:r>
        <w:r w:rsidR="000339CC" w:rsidDel="00C500A3">
          <w:rPr>
            <w:rFonts w:cs="Times New Roman"/>
          </w:rPr>
          <w:delText xml:space="preserve">in detailed </w:delText>
        </w:r>
        <w:r w:rsidR="00C7336C" w:rsidDel="00C500A3">
          <w:rPr>
            <w:rFonts w:cs="Times New Roman"/>
          </w:rPr>
          <w:delText>next.</w:delText>
        </w:r>
        <w:r w:rsidR="00AE0621" w:rsidDel="00C500A3">
          <w:rPr>
            <w:rFonts w:cs="Times New Roman"/>
          </w:rPr>
          <w:delText xml:space="preserve"> </w:delText>
        </w:r>
        <w:r w:rsidR="00231123" w:rsidDel="00C500A3">
          <w:rPr>
            <w:rFonts w:cs="Times New Roman"/>
          </w:rPr>
          <w:delText>F</w:delText>
        </w:r>
        <w:r w:rsidR="00AE0621" w:rsidDel="00C500A3">
          <w:rPr>
            <w:rFonts w:cs="Times New Roman"/>
          </w:rPr>
          <w:delText>i</w:delText>
        </w:r>
      </w:del>
      <w:del w:id="923" w:author="Aline Richter" w:date="2021-04-29T12:11:00Z">
        <w:r w:rsidR="00AE0621" w:rsidDel="00C500A3">
          <w:rPr>
            <w:rFonts w:cs="Times New Roman"/>
          </w:rPr>
          <w:delText>rst</w:delText>
        </w:r>
        <w:r w:rsidR="00231123" w:rsidDel="00C500A3">
          <w:rPr>
            <w:rFonts w:cs="Times New Roman"/>
          </w:rPr>
          <w:delText xml:space="preserve"> the function</w:delText>
        </w:r>
        <w:r w:rsidR="00AE0621" w:rsidDel="00C500A3">
          <w:rPr>
            <w:rFonts w:cs="Times New Roman"/>
          </w:rPr>
          <w:delText xml:space="preserve"> </w:delText>
        </w:r>
        <w:r w:rsidR="005337EC" w:rsidDel="00C500A3">
          <w:rPr>
            <w:rFonts w:cs="Times New Roman"/>
          </w:rPr>
          <w:delText>finds</w:delText>
        </w:r>
        <w:r w:rsidR="00AE0621" w:rsidDel="00C500A3">
          <w:rPr>
            <w:rFonts w:cs="Times New Roman"/>
          </w:rPr>
          <w:delText xml:space="preserve"> for all species</w:delText>
        </w:r>
        <w:r w:rsidR="00093A3C" w:rsidDel="00C500A3">
          <w:rPr>
            <w:rFonts w:cs="Times New Roman"/>
          </w:rPr>
          <w:delText xml:space="preserve"> of local data</w:delText>
        </w:r>
        <w:r w:rsidR="00AE0621" w:rsidDel="00C500A3">
          <w:rPr>
            <w:rFonts w:cs="Times New Roman"/>
          </w:rPr>
          <w:delText xml:space="preserve"> </w:delText>
        </w:r>
        <w:r w:rsidR="000E3F7F" w:rsidDel="00C500A3">
          <w:rPr>
            <w:rFonts w:cs="Times New Roman"/>
          </w:rPr>
          <w:delText>that are already presented in the mega-tree.</w:delText>
        </w:r>
      </w:del>
      <w:del w:id="924" w:author="Aline Richter" w:date="2021-04-29T12:12:00Z">
        <w:r w:rsidR="000E3F7F" w:rsidDel="00133209">
          <w:rPr>
            <w:rFonts w:cs="Times New Roman"/>
          </w:rPr>
          <w:delText xml:space="preserve"> </w:delText>
        </w:r>
      </w:del>
      <w:ins w:id="925" w:author="Aline Richter" w:date="2021-04-29T12:12:00Z">
        <w:del w:id="926" w:author="Bruno Eleres" w:date="2021-05-03T23:21:00Z">
          <w:r w:rsidR="00133209" w:rsidDel="003031EE">
            <w:rPr>
              <w:rFonts w:cs="Times New Roman"/>
            </w:rPr>
            <w:delText>i)</w:delText>
          </w:r>
        </w:del>
        <w:r w:rsidR="00133209">
          <w:rPr>
            <w:rFonts w:cs="Times New Roman"/>
          </w:rPr>
          <w:t xml:space="preserve"> </w:t>
        </w:r>
      </w:ins>
      <w:ins w:id="927" w:author="Bruno Eleres" w:date="2021-05-03T23:46:00Z">
        <w:r w:rsidR="009C6CCF">
          <w:rPr>
            <w:rFonts w:cs="Times New Roman"/>
          </w:rPr>
          <w:t xml:space="preserve">species </w:t>
        </w:r>
        <w:r w:rsidR="00D9695A">
          <w:rPr>
            <w:rFonts w:cs="Times New Roman"/>
          </w:rPr>
          <w:t xml:space="preserve">from </w:t>
        </w:r>
      </w:ins>
      <w:ins w:id="928" w:author="Bruno Eleres" w:date="2021-05-03T23:47:00Z">
        <w:r w:rsidR="00D9695A">
          <w:rPr>
            <w:rFonts w:cs="Times New Roman"/>
          </w:rPr>
          <w:t xml:space="preserve">genera </w:t>
        </w:r>
      </w:ins>
      <w:ins w:id="929" w:author="Bruno Eleres" w:date="2021-05-03T23:56:00Z">
        <w:r w:rsidR="004E34E3">
          <w:rPr>
            <w:rFonts w:cs="Times New Roman"/>
          </w:rPr>
          <w:t xml:space="preserve">already </w:t>
        </w:r>
      </w:ins>
      <w:ins w:id="930" w:author="Bruno Eleres" w:date="2021-05-03T23:47:00Z">
        <w:r w:rsidR="00D9695A">
          <w:rPr>
            <w:rFonts w:cs="Times New Roman"/>
          </w:rPr>
          <w:t xml:space="preserve">included in the backbone tree are inserted </w:t>
        </w:r>
      </w:ins>
      <w:ins w:id="931" w:author="Aline Richter" w:date="2021-04-29T12:13:00Z">
        <w:del w:id="932" w:author="Bruno Eleres" w:date="2021-05-03T23:38:00Z">
          <w:r w:rsidR="00133209" w:rsidDel="00B76217">
            <w:rPr>
              <w:rFonts w:cs="Times New Roman"/>
            </w:rPr>
            <w:delText>the</w:delText>
          </w:r>
        </w:del>
        <w:del w:id="933" w:author="Bruno Eleres" w:date="2021-05-03T23:47:00Z">
          <w:r w:rsidR="00133209" w:rsidDel="00D9695A">
            <w:rPr>
              <w:rFonts w:cs="Times New Roman"/>
            </w:rPr>
            <w:delText xml:space="preserve"> </w:delText>
          </w:r>
        </w:del>
      </w:ins>
      <w:ins w:id="934" w:author="Aline Richter" w:date="2021-04-29T12:14:00Z">
        <w:del w:id="935" w:author="Bruno Eleres" w:date="2021-05-03T23:38:00Z">
          <w:r w:rsidR="00133209" w:rsidDel="00B76217">
            <w:rPr>
              <w:rFonts w:cs="Times New Roman"/>
            </w:rPr>
            <w:delText>C</w:delText>
          </w:r>
        </w:del>
      </w:ins>
      <w:ins w:id="936" w:author="Aline Richter" w:date="2021-04-29T12:13:00Z">
        <w:del w:id="937" w:author="Bruno Eleres" w:date="2021-05-03T23:47:00Z">
          <w:r w:rsidR="00133209" w:rsidDel="00D9695A">
            <w:rPr>
              <w:rFonts w:cs="Times New Roman"/>
            </w:rPr>
            <w:delText>ongeneric insertion consist in look</w:delText>
          </w:r>
        </w:del>
      </w:ins>
      <w:ins w:id="938" w:author="Aline Richter" w:date="2021-04-29T12:14:00Z">
        <w:del w:id="939" w:author="Bruno Eleres" w:date="2021-05-03T23:47:00Z">
          <w:r w:rsidR="00133209" w:rsidDel="00D9695A">
            <w:rPr>
              <w:rFonts w:cs="Times New Roman"/>
            </w:rPr>
            <w:delText>ing</w:delText>
          </w:r>
        </w:del>
      </w:ins>
      <w:ins w:id="940" w:author="Aline Richter" w:date="2021-04-29T12:13:00Z">
        <w:del w:id="941" w:author="Bruno Eleres" w:date="2021-05-03T23:47:00Z">
          <w:r w:rsidR="00133209" w:rsidDel="00D9695A">
            <w:rPr>
              <w:rFonts w:cs="Times New Roman"/>
            </w:rPr>
            <w:delText xml:space="preserve"> for </w:delText>
          </w:r>
        </w:del>
      </w:ins>
      <w:ins w:id="942" w:author="Aline Richter" w:date="2021-04-29T12:15:00Z">
        <w:del w:id="943" w:author="Bruno Eleres" w:date="2021-05-03T23:47:00Z">
          <w:r w:rsidR="00133209" w:rsidDel="00D9695A">
            <w:rPr>
              <w:rFonts w:cs="Times New Roman"/>
            </w:rPr>
            <w:delText xml:space="preserve">genus in the tree that is </w:delText>
          </w:r>
        </w:del>
      </w:ins>
      <w:del w:id="944" w:author="Bruno Eleres" w:date="2021-05-03T23:47:00Z">
        <w:r w:rsidR="000E3F7F" w:rsidDel="00D9695A">
          <w:rPr>
            <w:rFonts w:cs="Times New Roman"/>
          </w:rPr>
          <w:delText xml:space="preserve">If any species remains for insertion, </w:delText>
        </w:r>
        <w:r w:rsidR="00093A3C" w:rsidDel="00D9695A">
          <w:rPr>
            <w:rFonts w:cs="Times New Roman"/>
          </w:rPr>
          <w:delText xml:space="preserve">then </w:delText>
        </w:r>
        <w:r w:rsidR="000E3F7F" w:rsidDel="00D9695A">
          <w:rPr>
            <w:rFonts w:cs="Times New Roman"/>
          </w:rPr>
          <w:delText xml:space="preserve">the function finds for congeneric </w:delText>
        </w:r>
      </w:del>
      <w:ins w:id="945" w:author="Aline Richter" w:date="2021-04-29T12:14:00Z">
        <w:del w:id="946" w:author="Bruno Eleres" w:date="2021-05-03T23:47:00Z">
          <w:r w:rsidR="00133209" w:rsidDel="00D9695A">
            <w:rPr>
              <w:rFonts w:cs="Times New Roman"/>
            </w:rPr>
            <w:delText>the same genus of</w:delText>
          </w:r>
        </w:del>
      </w:ins>
      <w:ins w:id="947" w:author="Aline Richter" w:date="2021-04-29T12:15:00Z">
        <w:del w:id="948" w:author="Bruno Eleres" w:date="2021-05-03T23:47:00Z">
          <w:r w:rsidR="00133209" w:rsidDel="00D9695A">
            <w:rPr>
              <w:rFonts w:cs="Times New Roman"/>
            </w:rPr>
            <w:delText xml:space="preserve"> species not found</w:delText>
          </w:r>
        </w:del>
        <w:del w:id="949" w:author="Bruno Eleres" w:date="2021-05-03T23:48:00Z">
          <w:r w:rsidR="00133209" w:rsidDel="00D9695A">
            <w:rPr>
              <w:rFonts w:cs="Times New Roman"/>
            </w:rPr>
            <w:delText>.</w:delText>
          </w:r>
        </w:del>
      </w:ins>
      <w:ins w:id="950" w:author="Aline Richter" w:date="2021-04-29T12:16:00Z">
        <w:del w:id="951" w:author="Bruno Eleres" w:date="2021-05-03T23:48:00Z">
          <w:r w:rsidR="00133209" w:rsidDel="00D9695A">
            <w:rPr>
              <w:rFonts w:cs="Times New Roman"/>
            </w:rPr>
            <w:delText xml:space="preserve"> Once found, </w:delText>
          </w:r>
        </w:del>
      </w:ins>
      <w:ins w:id="952" w:author="Aline Richter" w:date="2021-04-29T12:19:00Z">
        <w:del w:id="953" w:author="Bruno Eleres" w:date="2021-05-03T23:48:00Z">
          <w:r w:rsidR="00133209" w:rsidDel="00D9695A">
            <w:rPr>
              <w:rFonts w:cs="Times New Roman"/>
            </w:rPr>
            <w:delText>if there are only one species of the genus in the tree, the branch is</w:delText>
          </w:r>
        </w:del>
        <w:del w:id="954" w:author="Bruno Eleres" w:date="2021-05-03T23:55:00Z">
          <w:r w:rsidR="00133209" w:rsidDel="00611F29">
            <w:rPr>
              <w:rFonts w:cs="Times New Roman"/>
            </w:rPr>
            <w:delText xml:space="preserve"> split </w:delText>
          </w:r>
        </w:del>
        <w:del w:id="955" w:author="Bruno Eleres" w:date="2021-05-03T23:50:00Z">
          <w:r w:rsidR="00133209" w:rsidDel="006F2427">
            <w:rPr>
              <w:rFonts w:cs="Times New Roman"/>
            </w:rPr>
            <w:delText>in two</w:delText>
          </w:r>
        </w:del>
      </w:ins>
      <w:ins w:id="956" w:author="Aline Richter" w:date="2021-04-29T12:21:00Z">
        <w:del w:id="957" w:author="Bruno Eleres" w:date="2021-05-03T23:55:00Z">
          <w:r w:rsidR="00133209" w:rsidDel="00611F29">
            <w:rPr>
              <w:rFonts w:cs="Times New Roman"/>
            </w:rPr>
            <w:delText xml:space="preserve"> </w:delText>
          </w:r>
        </w:del>
      </w:ins>
      <w:ins w:id="958" w:author="Aline Richter" w:date="2021-04-29T12:22:00Z">
        <w:del w:id="959" w:author="Bruno Eleres" w:date="2021-05-03T23:55:00Z">
          <w:r w:rsidR="00F00C11" w:rsidDel="00611F29">
            <w:rPr>
              <w:rFonts w:cs="Times New Roman"/>
            </w:rPr>
            <w:delText xml:space="preserve">and the species </w:delText>
          </w:r>
        </w:del>
        <w:del w:id="960" w:author="Bruno Eleres" w:date="2021-05-03T23:48:00Z">
          <w:r w:rsidR="00F00C11" w:rsidDel="00D961DF">
            <w:rPr>
              <w:rFonts w:cs="Times New Roman"/>
            </w:rPr>
            <w:delText xml:space="preserve">is </w:delText>
          </w:r>
        </w:del>
      </w:ins>
      <w:ins w:id="961" w:author="Aline Richter" w:date="2021-04-29T12:26:00Z">
        <w:del w:id="962" w:author="Bruno Eleres" w:date="2021-05-03T23:48:00Z">
          <w:r w:rsidR="00F00C11" w:rsidDel="00D961DF">
            <w:rPr>
              <w:rFonts w:cs="Times New Roman"/>
            </w:rPr>
            <w:delText>added</w:delText>
          </w:r>
        </w:del>
      </w:ins>
      <w:ins w:id="963" w:author="Aline Richter" w:date="2021-04-29T12:22:00Z">
        <w:del w:id="964" w:author="Bruno Eleres" w:date="2021-05-03T23:48:00Z">
          <w:r w:rsidR="00F00C11" w:rsidDel="00D961DF">
            <w:rPr>
              <w:rFonts w:cs="Times New Roman"/>
            </w:rPr>
            <w:delText xml:space="preserve"> </w:delText>
          </w:r>
        </w:del>
      </w:ins>
      <w:ins w:id="965" w:author="Aline Richter" w:date="2021-04-29T12:26:00Z">
        <w:r w:rsidR="00F00C11">
          <w:rPr>
            <w:rFonts w:cs="Times New Roman"/>
          </w:rPr>
          <w:t>as</w:t>
        </w:r>
      </w:ins>
      <w:ins w:id="966" w:author="Aline Richter" w:date="2021-04-29T12:22:00Z">
        <w:del w:id="967" w:author="Bruno Eleres" w:date="2021-05-03T23:57:00Z">
          <w:r w:rsidR="00F00C11" w:rsidDel="004E34E3">
            <w:rPr>
              <w:rFonts w:cs="Times New Roman"/>
            </w:rPr>
            <w:delText xml:space="preserve"> </w:delText>
          </w:r>
        </w:del>
      </w:ins>
      <w:ins w:id="968" w:author="Bruno Eleres" w:date="2021-05-03T23:56:00Z">
        <w:r w:rsidR="00590DC9" w:rsidRPr="00590DC9">
          <w:rPr>
            <w:rFonts w:cs="Times New Roman"/>
          </w:rPr>
          <w:t xml:space="preserve"> </w:t>
        </w:r>
        <w:r w:rsidR="00590DC9">
          <w:rPr>
            <w:rFonts w:cs="Times New Roman"/>
          </w:rPr>
          <w:t>polytom</w:t>
        </w:r>
      </w:ins>
      <w:ins w:id="969" w:author="Bruno Eleres" w:date="2021-05-03T23:57:00Z">
        <w:r w:rsidR="004E34E3">
          <w:rPr>
            <w:rFonts w:cs="Times New Roman"/>
          </w:rPr>
          <w:t>ies</w:t>
        </w:r>
      </w:ins>
      <w:ins w:id="970" w:author="Bruno Eleres" w:date="2021-05-03T23:56:00Z">
        <w:r w:rsidR="00590DC9">
          <w:rPr>
            <w:rFonts w:cs="Times New Roman"/>
          </w:rPr>
          <w:t xml:space="preserve"> at the most recent ancestral node that links all congeneric species </w:t>
        </w:r>
      </w:ins>
      <w:ins w:id="971" w:author="Bruno Eleres" w:date="2021-05-04T00:00:00Z">
        <w:r w:rsidR="00295CA0">
          <w:rPr>
            <w:rFonts w:cs="Times New Roman"/>
          </w:rPr>
          <w:t>(</w:t>
        </w:r>
      </w:ins>
      <w:ins w:id="972" w:author="Bruno Eleres" w:date="2021-05-03T23:56:00Z">
        <w:r w:rsidR="00590DC9">
          <w:rPr>
            <w:rFonts w:cs="Times New Roman"/>
          </w:rPr>
          <w:t>or</w:t>
        </w:r>
      </w:ins>
      <w:ins w:id="973" w:author="Bruno Eleres" w:date="2021-05-03T23:57:00Z">
        <w:r w:rsidR="000E690F">
          <w:rPr>
            <w:rFonts w:cs="Times New Roman"/>
          </w:rPr>
          <w:t xml:space="preserve"> </w:t>
        </w:r>
      </w:ins>
      <w:ins w:id="974" w:author="Bruno Eleres" w:date="2021-05-04T00:00:00Z">
        <w:r w:rsidR="00E5243E">
          <w:rPr>
            <w:rFonts w:cs="Times New Roman"/>
          </w:rPr>
          <w:t xml:space="preserve">as </w:t>
        </w:r>
      </w:ins>
      <w:ins w:id="975" w:author="Bruno Eleres" w:date="2021-05-04T00:01:00Z">
        <w:r w:rsidR="00E5243E">
          <w:rPr>
            <w:rFonts w:cs="Times New Roman"/>
          </w:rPr>
          <w:t xml:space="preserve">the </w:t>
        </w:r>
      </w:ins>
      <w:ins w:id="976" w:author="Bruno Eleres" w:date="2021-05-04T00:00:00Z">
        <w:r w:rsidR="00E5243E">
          <w:rPr>
            <w:rFonts w:cs="Times New Roman"/>
          </w:rPr>
          <w:t xml:space="preserve">sister species of </w:t>
        </w:r>
      </w:ins>
      <w:ins w:id="977" w:author="Bruno Eleres" w:date="2021-05-04T00:01:00Z">
        <w:r w:rsidR="00E5243E">
          <w:rPr>
            <w:rFonts w:cs="Times New Roman"/>
          </w:rPr>
          <w:t xml:space="preserve">the </w:t>
        </w:r>
      </w:ins>
      <w:ins w:id="978" w:author="Bruno Eleres" w:date="2021-05-04T00:02:00Z">
        <w:r w:rsidR="00983DE2">
          <w:rPr>
            <w:rFonts w:cs="Times New Roman"/>
          </w:rPr>
          <w:t xml:space="preserve">only </w:t>
        </w:r>
      </w:ins>
      <w:ins w:id="979" w:author="Bruno Eleres" w:date="2021-05-04T00:01:00Z">
        <w:r w:rsidR="00E5243E">
          <w:rPr>
            <w:rFonts w:cs="Times New Roman"/>
          </w:rPr>
          <w:t>species representing a genus</w:t>
        </w:r>
      </w:ins>
      <w:ins w:id="980" w:author="Bruno Eleres" w:date="2021-05-04T10:08:00Z">
        <w:r w:rsidR="00F57090">
          <w:rPr>
            <w:rFonts w:cs="Times New Roman"/>
          </w:rPr>
          <w:t xml:space="preserve"> in the backbone tree</w:t>
        </w:r>
      </w:ins>
      <w:ins w:id="981" w:author="Bruno Eleres" w:date="2021-05-04T00:01:00Z">
        <w:r w:rsidR="00E5243E">
          <w:rPr>
            <w:rFonts w:cs="Times New Roman"/>
          </w:rPr>
          <w:t>)</w:t>
        </w:r>
      </w:ins>
      <w:ins w:id="982" w:author="Aline Richter" w:date="2021-04-29T12:22:00Z">
        <w:del w:id="983" w:author="Bruno Eleres" w:date="2021-05-03T23:48:00Z">
          <w:r w:rsidR="00F00C11" w:rsidDel="00D961DF">
            <w:rPr>
              <w:rFonts w:cs="Times New Roman"/>
            </w:rPr>
            <w:delText>s</w:delText>
          </w:r>
        </w:del>
        <w:del w:id="984" w:author="Bruno Eleres" w:date="2021-05-03T23:57:00Z">
          <w:r w:rsidR="00F00C11" w:rsidDel="000E690F">
            <w:rPr>
              <w:rFonts w:cs="Times New Roman"/>
            </w:rPr>
            <w:delText>ister</w:delText>
          </w:r>
        </w:del>
        <w:del w:id="985" w:author="Bruno Eleres" w:date="2021-05-03T23:48:00Z">
          <w:r w:rsidR="00F00C11" w:rsidDel="00D961DF">
            <w:rPr>
              <w:rFonts w:cs="Times New Roman"/>
            </w:rPr>
            <w:delText xml:space="preserve"> of</w:delText>
          </w:r>
        </w:del>
        <w:del w:id="986" w:author="Bruno Eleres" w:date="2021-05-03T23:52:00Z">
          <w:r w:rsidR="00F00C11" w:rsidDel="007A194F">
            <w:rPr>
              <w:rFonts w:cs="Times New Roman"/>
            </w:rPr>
            <w:delText xml:space="preserve"> the </w:delText>
          </w:r>
        </w:del>
        <w:del w:id="987" w:author="Bruno Eleres" w:date="2021-05-03T23:48:00Z">
          <w:r w:rsidR="00F00C11" w:rsidDel="00D961DF">
            <w:rPr>
              <w:rFonts w:cs="Times New Roman"/>
            </w:rPr>
            <w:delText>respective genus</w:delText>
          </w:r>
        </w:del>
      </w:ins>
      <w:ins w:id="988" w:author="Aline Richter" w:date="2021-04-29T12:26:00Z">
        <w:del w:id="989" w:author="Bruno Eleres" w:date="2021-05-03T23:53:00Z">
          <w:r w:rsidR="00F00C11" w:rsidDel="00824B72">
            <w:rPr>
              <w:rFonts w:cs="Times New Roman"/>
            </w:rPr>
            <w:delText>.</w:delText>
          </w:r>
        </w:del>
      </w:ins>
      <w:ins w:id="990" w:author="Aline Richter" w:date="2021-04-29T12:22:00Z">
        <w:del w:id="991" w:author="Bruno Eleres" w:date="2021-05-03T23:53:00Z">
          <w:r w:rsidR="00F00C11" w:rsidDel="00824B72">
            <w:rPr>
              <w:rFonts w:cs="Times New Roman"/>
            </w:rPr>
            <w:delText xml:space="preserve"> </w:delText>
          </w:r>
        </w:del>
      </w:ins>
      <w:ins w:id="992" w:author="Aline Richter" w:date="2021-04-29T12:26:00Z">
        <w:del w:id="993" w:author="Bruno Eleres" w:date="2021-05-03T23:53:00Z">
          <w:r w:rsidR="00F00C11" w:rsidDel="00824B72">
            <w:rPr>
              <w:rFonts w:cs="Times New Roman"/>
            </w:rPr>
            <w:delText>When</w:delText>
          </w:r>
        </w:del>
      </w:ins>
      <w:ins w:id="994" w:author="Aline Richter" w:date="2021-04-29T12:22:00Z">
        <w:del w:id="995" w:author="Bruno Eleres" w:date="2021-05-03T23:53:00Z">
          <w:r w:rsidR="00F00C11" w:rsidDel="00824B72">
            <w:rPr>
              <w:rFonts w:cs="Times New Roman"/>
            </w:rPr>
            <w:delText xml:space="preserve"> there are </w:delText>
          </w:r>
        </w:del>
      </w:ins>
      <w:ins w:id="996" w:author="Aline Richter" w:date="2021-04-29T12:23:00Z">
        <w:del w:id="997" w:author="Bruno Eleres" w:date="2021-05-03T23:53:00Z">
          <w:r w:rsidR="00F00C11" w:rsidDel="00824B72">
            <w:rPr>
              <w:rFonts w:cs="Times New Roman"/>
            </w:rPr>
            <w:delText>two or more</w:delText>
          </w:r>
        </w:del>
      </w:ins>
      <w:ins w:id="998" w:author="Aline Richter" w:date="2021-04-29T12:22:00Z">
        <w:del w:id="999" w:author="Bruno Eleres" w:date="2021-05-03T23:53:00Z">
          <w:r w:rsidR="00F00C11" w:rsidDel="00824B72">
            <w:rPr>
              <w:rFonts w:cs="Times New Roman"/>
            </w:rPr>
            <w:delText xml:space="preserve"> species</w:delText>
          </w:r>
        </w:del>
      </w:ins>
      <w:ins w:id="1000" w:author="Aline Richter" w:date="2021-04-29T12:23:00Z">
        <w:del w:id="1001" w:author="Bruno Eleres" w:date="2021-05-03T23:53:00Z">
          <w:r w:rsidR="00F00C11" w:rsidDel="00824B72">
            <w:rPr>
              <w:rFonts w:cs="Times New Roman"/>
            </w:rPr>
            <w:delText xml:space="preserve"> of the genus</w:delText>
          </w:r>
        </w:del>
      </w:ins>
      <w:ins w:id="1002" w:author="Aline Richter" w:date="2021-04-29T12:22:00Z">
        <w:del w:id="1003" w:author="Bruno Eleres" w:date="2021-05-03T23:53:00Z">
          <w:r w:rsidR="00F00C11" w:rsidDel="00824B72">
            <w:rPr>
              <w:rFonts w:cs="Times New Roman"/>
            </w:rPr>
            <w:delText xml:space="preserve"> in the tree</w:delText>
          </w:r>
        </w:del>
      </w:ins>
      <w:ins w:id="1004" w:author="Aline Richter" w:date="2021-04-29T12:23:00Z">
        <w:del w:id="1005" w:author="Bruno Eleres" w:date="2021-05-03T23:53:00Z">
          <w:r w:rsidR="00F00C11" w:rsidDel="00824B72">
            <w:rPr>
              <w:rFonts w:cs="Times New Roman"/>
            </w:rPr>
            <w:delText xml:space="preserve">, the </w:delText>
          </w:r>
        </w:del>
      </w:ins>
      <w:ins w:id="1006" w:author="Aline Richter" w:date="2021-04-29T12:17:00Z">
        <w:del w:id="1007" w:author="Bruno Eleres" w:date="2021-05-03T23:53:00Z">
          <w:r w:rsidR="00133209" w:rsidDel="00824B72">
            <w:rPr>
              <w:rFonts w:cs="Times New Roman"/>
            </w:rPr>
            <w:delText xml:space="preserve">species is inserted </w:delText>
          </w:r>
        </w:del>
      </w:ins>
      <w:ins w:id="1008" w:author="Aline Richter" w:date="2021-04-29T12:18:00Z">
        <w:del w:id="1009" w:author="Bruno Eleres" w:date="2021-05-03T23:53:00Z">
          <w:r w:rsidR="00133209" w:rsidDel="00824B72">
            <w:rPr>
              <w:rFonts w:cs="Times New Roman"/>
            </w:rPr>
            <w:delText>as polytomy</w:delText>
          </w:r>
        </w:del>
      </w:ins>
      <w:del w:id="1010" w:author="Bruno Eleres" w:date="2021-05-03T23:53:00Z">
        <w:r w:rsidR="000E3F7F" w:rsidDel="00824B72">
          <w:rPr>
            <w:rFonts w:cs="Times New Roman"/>
          </w:rPr>
          <w:delText xml:space="preserve">species that are already present in tree. </w:delText>
        </w:r>
        <w:r w:rsidR="0039355B" w:rsidDel="00824B72">
          <w:rPr>
            <w:rFonts w:cs="Times New Roman"/>
          </w:rPr>
          <w:delText xml:space="preserve">If any, the congeneric species are added to the </w:delText>
        </w:r>
        <w:r w:rsidR="007255FD" w:rsidDel="00824B72">
          <w:rPr>
            <w:rFonts w:cs="Times New Roman"/>
          </w:rPr>
          <w:delText>tree</w:delText>
        </w:r>
        <w:r w:rsidR="00722395" w:rsidDel="00824B72">
          <w:rPr>
            <w:rFonts w:cs="Times New Roman"/>
          </w:rPr>
          <w:delText xml:space="preserve"> as a sister species of </w:delText>
        </w:r>
        <w:r w:rsidR="000665A5" w:rsidDel="00824B72">
          <w:rPr>
            <w:rFonts w:cs="Times New Roman"/>
          </w:rPr>
          <w:delText>the respective</w:delText>
        </w:r>
        <w:r w:rsidR="00722395" w:rsidDel="00824B72">
          <w:rPr>
            <w:rFonts w:cs="Times New Roman"/>
          </w:rPr>
          <w:delText xml:space="preserve"> genus</w:delText>
        </w:r>
        <w:r w:rsidR="007255FD" w:rsidDel="00824B72">
          <w:rPr>
            <w:rFonts w:cs="Times New Roman"/>
          </w:rPr>
          <w:delText xml:space="preserve"> by dividing the branch of congeneric species by two and inserting the new species</w:delText>
        </w:r>
        <w:r w:rsidR="00722395" w:rsidDel="00824B72">
          <w:rPr>
            <w:rFonts w:cs="Times New Roman"/>
          </w:rPr>
          <w:delText>.</w:delText>
        </w:r>
        <w:r w:rsidR="00AD428C" w:rsidDel="00824B72">
          <w:rPr>
            <w:rFonts w:cs="Times New Roman"/>
          </w:rPr>
          <w:delText xml:space="preserve"> If there are more </w:delText>
        </w:r>
        <w:r w:rsidR="00F572FA" w:rsidDel="00824B72">
          <w:rPr>
            <w:rFonts w:cs="Times New Roman"/>
          </w:rPr>
          <w:delText xml:space="preserve">than one </w:delText>
        </w:r>
        <w:r w:rsidR="003424BC" w:rsidDel="00824B72">
          <w:rPr>
            <w:rFonts w:cs="Times New Roman"/>
          </w:rPr>
          <w:delText xml:space="preserve">congeneric species in the tree </w:delText>
        </w:r>
        <w:r w:rsidR="00AD428C" w:rsidDel="00824B72">
          <w:rPr>
            <w:rFonts w:cs="Times New Roman"/>
          </w:rPr>
          <w:delText xml:space="preserve">the species will be added as a polytomy at the </w:delText>
        </w:r>
        <w:r w:rsidR="008653C8" w:rsidDel="00824B72">
          <w:rPr>
            <w:rFonts w:cs="Times New Roman"/>
          </w:rPr>
          <w:delText>node that corresponds to the most recent ancestral (MRCA) that links all congeneric species</w:delText>
        </w:r>
      </w:del>
      <w:r w:rsidR="00AD428C">
        <w:rPr>
          <w:rFonts w:cs="Times New Roman"/>
        </w:rPr>
        <w:t>.</w:t>
      </w:r>
      <w:ins w:id="1011" w:author="Aline Richter" w:date="2021-04-29T12:27:00Z">
        <w:r w:rsidR="00F00C11">
          <w:rPr>
            <w:rFonts w:cs="Times New Roman"/>
          </w:rPr>
          <w:t xml:space="preserve"> </w:t>
        </w:r>
      </w:ins>
      <w:ins w:id="1012" w:author="Bruno Eleres" w:date="2021-05-03T23:25:00Z">
        <w:r w:rsidR="00234CC9">
          <w:rPr>
            <w:rFonts w:cs="Times New Roman"/>
          </w:rPr>
          <w:t>Second,</w:t>
        </w:r>
      </w:ins>
      <w:ins w:id="1013" w:author="Aline Richter" w:date="2021-04-29T13:03:00Z">
        <w:del w:id="1014" w:author="Bruno Eleres" w:date="2021-05-03T23:25:00Z">
          <w:r w:rsidR="00A05F9C" w:rsidDel="00234CC9">
            <w:rPr>
              <w:rFonts w:cs="Times New Roman"/>
            </w:rPr>
            <w:delText>(</w:delText>
          </w:r>
        </w:del>
      </w:ins>
      <w:ins w:id="1015" w:author="Aline Richter" w:date="2021-04-29T12:27:00Z">
        <w:del w:id="1016" w:author="Bruno Eleres" w:date="2021-05-03T23:25:00Z">
          <w:r w:rsidR="00F00C11" w:rsidDel="00234CC9">
            <w:rPr>
              <w:rFonts w:cs="Times New Roman"/>
            </w:rPr>
            <w:delText>ii)</w:delText>
          </w:r>
        </w:del>
      </w:ins>
      <w:del w:id="1017" w:author="Bruno Eleres" w:date="2021-05-03T23:25:00Z">
        <w:r w:rsidR="00231123" w:rsidDel="00234CC9">
          <w:rPr>
            <w:rFonts w:cs="Times New Roman"/>
          </w:rPr>
          <w:delText xml:space="preserve"> </w:delText>
        </w:r>
      </w:del>
      <w:del w:id="1018" w:author="Aline Richter" w:date="2021-04-29T12:24:00Z">
        <w:r w:rsidR="00231123" w:rsidDel="00F00C11">
          <w:rPr>
            <w:rFonts w:cs="Times New Roman"/>
          </w:rPr>
          <w:delText xml:space="preserve">This </w:delText>
        </w:r>
        <w:r w:rsidR="009E3E36" w:rsidDel="00F00C11">
          <w:rPr>
            <w:rFonts w:cs="Times New Roman"/>
          </w:rPr>
          <w:delText>round</w:delText>
        </w:r>
        <w:r w:rsidR="00231123" w:rsidDel="00F00C11">
          <w:rPr>
            <w:rFonts w:cs="Times New Roman"/>
          </w:rPr>
          <w:delText xml:space="preserve"> of insertion is what we call </w:delText>
        </w:r>
        <w:r w:rsidR="008D68DC" w:rsidDel="00F00C11">
          <w:rPr>
            <w:rFonts w:cs="Times New Roman"/>
          </w:rPr>
          <w:delText>C</w:delText>
        </w:r>
        <w:r w:rsidR="00231123" w:rsidDel="00F00C11">
          <w:rPr>
            <w:rFonts w:cs="Times New Roman"/>
          </w:rPr>
          <w:delText>ongene</w:delText>
        </w:r>
        <w:r w:rsidR="005337EC" w:rsidDel="00F00C11">
          <w:rPr>
            <w:rFonts w:cs="Times New Roman"/>
          </w:rPr>
          <w:delText>ric insertion.</w:delText>
        </w:r>
      </w:del>
    </w:p>
    <w:p w14:paraId="2B1E6F67" w14:textId="15E7C72E" w:rsidR="00AD428C" w:rsidRPr="00727D48" w:rsidDel="0013209E" w:rsidRDefault="00AD428C">
      <w:pPr>
        <w:ind w:firstLine="708"/>
        <w:rPr>
          <w:del w:id="1019" w:author="Aline Richter" w:date="2021-04-29T16:15:00Z"/>
          <w:rFonts w:cs="Times New Roman"/>
          <w:rPrChange w:id="1020" w:author="Aline Richter" w:date="2021-04-28T14:55:00Z">
            <w:rPr>
              <w:del w:id="1021" w:author="Aline Richter" w:date="2021-04-29T16:15:00Z"/>
              <w:rFonts w:cs="Times New Roman"/>
              <w:lang w:val="pt-BR"/>
            </w:rPr>
          </w:rPrChange>
        </w:rPr>
        <w:pPrChange w:id="1022" w:author="Aline Richter" w:date="2021-04-29T16:15:00Z">
          <w:pPr/>
        </w:pPrChange>
      </w:pPr>
      <w:del w:id="1023" w:author="Aline Richter" w:date="2021-04-29T12:27:00Z">
        <w:r w:rsidDel="00F00C11">
          <w:rPr>
            <w:rFonts w:cs="Times New Roman"/>
          </w:rPr>
          <w:tab/>
          <w:delText>After congeneric insertions</w:delText>
        </w:r>
      </w:del>
      <w:ins w:id="1024" w:author="Aline Richter" w:date="2021-04-29T12:27:00Z">
        <w:del w:id="1025" w:author="Bruno Eleres" w:date="2021-05-03T23:25:00Z">
          <w:r w:rsidR="00F00C11" w:rsidDel="00234CC9">
            <w:rPr>
              <w:rFonts w:cs="Times New Roman"/>
            </w:rPr>
            <w:delText>After this</w:delText>
          </w:r>
        </w:del>
      </w:ins>
      <w:del w:id="1026" w:author="Bruno Eleres" w:date="2021-05-03T23:25:00Z">
        <w:r w:rsidDel="00234CC9">
          <w:rPr>
            <w:rFonts w:cs="Times New Roman"/>
          </w:rPr>
          <w:delText>,</w:delText>
        </w:r>
      </w:del>
      <w:r>
        <w:rPr>
          <w:rFonts w:cs="Times New Roman"/>
        </w:rPr>
        <w:t xml:space="preserve"> </w:t>
      </w:r>
      <w:ins w:id="1027" w:author="Bruno Eleres" w:date="2021-05-04T10:15:00Z">
        <w:r w:rsidR="00406711">
          <w:rPr>
            <w:rFonts w:cs="Times New Roman"/>
          </w:rPr>
          <w:t xml:space="preserve">species </w:t>
        </w:r>
      </w:ins>
      <w:ins w:id="1028" w:author="Bruno Eleres" w:date="2021-05-04T10:16:00Z">
        <w:r w:rsidR="007E6172">
          <w:rPr>
            <w:rFonts w:cs="Times New Roman"/>
          </w:rPr>
          <w:t xml:space="preserve">not inserted in the previous step </w:t>
        </w:r>
        <w:r w:rsidR="00E8421C">
          <w:rPr>
            <w:rFonts w:cs="Times New Roman"/>
          </w:rPr>
          <w:t>are then inserted at</w:t>
        </w:r>
      </w:ins>
      <w:del w:id="1029" w:author="Bruno Eleres" w:date="2021-05-04T10:16:00Z">
        <w:r w:rsidDel="00E8421C">
          <w:rPr>
            <w:rFonts w:cs="Times New Roman"/>
          </w:rPr>
          <w:delText xml:space="preserve">if there are species that </w:delText>
        </w:r>
      </w:del>
      <w:del w:id="1030" w:author="Bruno Eleres" w:date="2021-05-04T10:15:00Z">
        <w:r w:rsidDel="00895DE9">
          <w:rPr>
            <w:rFonts w:cs="Times New Roman"/>
          </w:rPr>
          <w:delText xml:space="preserve">already </w:delText>
        </w:r>
      </w:del>
      <w:del w:id="1031" w:author="Bruno Eleres" w:date="2021-05-04T10:16:00Z">
        <w:r w:rsidDel="00E8421C">
          <w:rPr>
            <w:rFonts w:cs="Times New Roman"/>
          </w:rPr>
          <w:delText>must be inserted in the tree</w:delText>
        </w:r>
        <w:r w:rsidR="005337EC" w:rsidDel="00E8421C">
          <w:rPr>
            <w:rFonts w:cs="Times New Roman"/>
          </w:rPr>
          <w:delText>,</w:delText>
        </w:r>
        <w:r w:rsidDel="00E8421C">
          <w:rPr>
            <w:rFonts w:cs="Times New Roman"/>
          </w:rPr>
          <w:delText xml:space="preserve"> </w:delText>
        </w:r>
        <w:r w:rsidR="00DE1DC7" w:rsidDel="00E8421C">
          <w:rPr>
            <w:rFonts w:cs="Times New Roman"/>
          </w:rPr>
          <w:delText xml:space="preserve">FishPhyloMaker finds for the </w:delText>
        </w:r>
        <w:r w:rsidR="009E3E36" w:rsidDel="00E8421C">
          <w:rPr>
            <w:rFonts w:cs="Times New Roman"/>
          </w:rPr>
          <w:delText xml:space="preserve">all the </w:delText>
        </w:r>
        <w:r w:rsidR="00DE1DC7" w:rsidDel="00E8421C">
          <w:rPr>
            <w:rFonts w:cs="Times New Roman"/>
          </w:rPr>
          <w:delText xml:space="preserve">genus in the tree that </w:delText>
        </w:r>
      </w:del>
      <w:del w:id="1032" w:author="Bruno Eleres" w:date="2021-05-03T23:23:00Z">
        <w:r w:rsidR="00DE1DC7" w:rsidDel="00D4466C">
          <w:rPr>
            <w:rFonts w:cs="Times New Roman"/>
          </w:rPr>
          <w:delText xml:space="preserve">are </w:delText>
        </w:r>
      </w:del>
      <w:del w:id="1033" w:author="Bruno Eleres" w:date="2021-05-04T10:16:00Z">
        <w:r w:rsidR="00DE1DC7" w:rsidDel="00E8421C">
          <w:rPr>
            <w:rFonts w:cs="Times New Roman"/>
          </w:rPr>
          <w:delText xml:space="preserve">of the same </w:delText>
        </w:r>
        <w:r w:rsidR="00C16C1B" w:rsidDel="00E8421C">
          <w:rPr>
            <w:rFonts w:cs="Times New Roman"/>
          </w:rPr>
          <w:delText xml:space="preserve">family of the </w:delText>
        </w:r>
      </w:del>
      <w:ins w:id="1034" w:author="Aline Richter" w:date="2021-04-29T12:29:00Z">
        <w:del w:id="1035" w:author="Bruno Eleres" w:date="2021-05-04T10:16:00Z">
          <w:r w:rsidR="00F00C11" w:rsidDel="00E8421C">
            <w:rPr>
              <w:rFonts w:cs="Times New Roman"/>
            </w:rPr>
            <w:delText xml:space="preserve">remaining </w:delText>
          </w:r>
        </w:del>
      </w:ins>
      <w:del w:id="1036" w:author="Bruno Eleres" w:date="2021-05-04T10:16:00Z">
        <w:r w:rsidR="00C16C1B" w:rsidDel="00E8421C">
          <w:rPr>
            <w:rFonts w:cs="Times New Roman"/>
          </w:rPr>
          <w:delText>species that must be inserted.</w:delText>
        </w:r>
        <w:r w:rsidR="009E3E36" w:rsidDel="00E8421C">
          <w:rPr>
            <w:rFonts w:cs="Times New Roman"/>
          </w:rPr>
          <w:delText xml:space="preserve"> This comprises</w:delText>
        </w:r>
      </w:del>
      <w:ins w:id="1037" w:author="Aline Richter" w:date="2021-04-29T12:34:00Z">
        <w:del w:id="1038" w:author="Bruno Eleres" w:date="2021-05-04T10:16:00Z">
          <w:r w:rsidR="00521ACF" w:rsidDel="00E8421C">
            <w:rPr>
              <w:rFonts w:cs="Times New Roman"/>
            </w:rPr>
            <w:delText>, comprising</w:delText>
          </w:r>
        </w:del>
      </w:ins>
      <w:r w:rsidR="009E3E36">
        <w:rPr>
          <w:rFonts w:cs="Times New Roman"/>
        </w:rPr>
        <w:t xml:space="preserve"> </w:t>
      </w:r>
      <w:ins w:id="1039" w:author="Bruno Eleres" w:date="2021-05-04T10:17:00Z">
        <w:r w:rsidR="00E8421C">
          <w:rPr>
            <w:rFonts w:cs="Times New Roman"/>
          </w:rPr>
          <w:t xml:space="preserve">the </w:t>
        </w:r>
      </w:ins>
      <w:del w:id="1040" w:author="Bruno Eleres" w:date="2021-05-04T10:17:00Z">
        <w:r w:rsidR="009E3E36" w:rsidDel="00E8421C">
          <w:rPr>
            <w:rFonts w:cs="Times New Roman"/>
          </w:rPr>
          <w:delText xml:space="preserve">the </w:delText>
        </w:r>
        <w:r w:rsidR="00563442" w:rsidDel="00E8421C">
          <w:rPr>
            <w:rFonts w:cs="Times New Roman"/>
          </w:rPr>
          <w:delText>F</w:delText>
        </w:r>
      </w:del>
      <w:ins w:id="1041" w:author="Bruno Eleres" w:date="2021-05-04T10:17:00Z">
        <w:r w:rsidR="00E8421C">
          <w:rPr>
            <w:rFonts w:cs="Times New Roman"/>
          </w:rPr>
          <w:t>f</w:t>
        </w:r>
      </w:ins>
      <w:r w:rsidR="009E3E36">
        <w:rPr>
          <w:rFonts w:cs="Times New Roman"/>
        </w:rPr>
        <w:t>amily</w:t>
      </w:r>
      <w:ins w:id="1042" w:author="Aline Richter" w:date="2021-04-28T17:58:00Z">
        <w:del w:id="1043" w:author="Bruno Eleres" w:date="2021-05-04T10:17:00Z">
          <w:r w:rsidR="00A93439" w:rsidDel="00402BAF">
            <w:rPr>
              <w:rFonts w:cs="Times New Roman"/>
            </w:rPr>
            <w:delText>-</w:delText>
          </w:r>
        </w:del>
      </w:ins>
      <w:ins w:id="1044" w:author="Bruno Eleres" w:date="2021-05-04T10:17:00Z">
        <w:r w:rsidR="00402BAF">
          <w:rPr>
            <w:rFonts w:cs="Times New Roman"/>
          </w:rPr>
          <w:t xml:space="preserve"> </w:t>
        </w:r>
      </w:ins>
      <w:del w:id="1045" w:author="Aline Richter" w:date="2021-04-28T17:58:00Z">
        <w:r w:rsidR="009E3E36" w:rsidDel="00A93439">
          <w:rPr>
            <w:rFonts w:cs="Times New Roman"/>
          </w:rPr>
          <w:delText xml:space="preserve"> </w:delText>
        </w:r>
      </w:del>
      <w:r w:rsidR="009E3E36">
        <w:rPr>
          <w:rFonts w:cs="Times New Roman"/>
        </w:rPr>
        <w:t>level</w:t>
      </w:r>
      <w:ins w:id="1046" w:author="Bruno Eleres" w:date="2021-05-04T10:20:00Z">
        <w:r w:rsidR="00A93805">
          <w:rPr>
            <w:rFonts w:cs="Times New Roman"/>
          </w:rPr>
          <w:t xml:space="preserve"> by an interactive procedure</w:t>
        </w:r>
      </w:ins>
      <w:ins w:id="1047" w:author="Bruno Eleres" w:date="2021-05-04T10:33:00Z">
        <w:r w:rsidR="008D7840">
          <w:rPr>
            <w:rFonts w:cs="Times New Roman"/>
          </w:rPr>
          <w:t xml:space="preserve"> </w:t>
        </w:r>
        <w:r w:rsidR="00CC4337">
          <w:rPr>
            <w:rFonts w:cs="Times New Roman"/>
          </w:rPr>
          <w:t>using</w:t>
        </w:r>
        <w:r w:rsidR="008D7840">
          <w:rPr>
            <w:rFonts w:cs="Times New Roman"/>
          </w:rPr>
          <w:t xml:space="preserve"> a </w:t>
        </w:r>
        <w:r w:rsidR="00CC4337">
          <w:rPr>
            <w:rFonts w:cs="Times New Roman"/>
          </w:rPr>
          <w:t xml:space="preserve">returned </w:t>
        </w:r>
        <w:r w:rsidR="008D7840">
          <w:rPr>
            <w:rFonts w:cs="Times New Roman"/>
          </w:rPr>
          <w:t>list of all the genera within the same family of the target species</w:t>
        </w:r>
      </w:ins>
      <w:ins w:id="1048" w:author="Aline Richter" w:date="2021-04-29T12:29:00Z">
        <w:del w:id="1049" w:author="Bruno Eleres" w:date="2021-05-04T10:17:00Z">
          <w:r w:rsidR="00F00C11" w:rsidDel="00E8421C">
            <w:rPr>
              <w:rFonts w:cs="Times New Roman"/>
            </w:rPr>
            <w:delText xml:space="preserve"> </w:delText>
          </w:r>
        </w:del>
      </w:ins>
      <w:del w:id="1050" w:author="Aline Richter" w:date="2021-04-29T12:29:00Z">
        <w:r w:rsidR="009E3E36" w:rsidDel="00F00C11">
          <w:rPr>
            <w:rFonts w:cs="Times New Roman"/>
          </w:rPr>
          <w:delText xml:space="preserve"> round </w:delText>
        </w:r>
      </w:del>
      <w:del w:id="1051" w:author="Bruno Eleres" w:date="2021-05-04T10:17:00Z">
        <w:r w:rsidR="009E3E36" w:rsidDel="00E8421C">
          <w:rPr>
            <w:rFonts w:cs="Times New Roman"/>
          </w:rPr>
          <w:delText>of insertions</w:delText>
        </w:r>
      </w:del>
      <w:r w:rsidR="009E3E36">
        <w:rPr>
          <w:rFonts w:cs="Times New Roman"/>
        </w:rPr>
        <w:t>.</w:t>
      </w:r>
      <w:r w:rsidR="00C16C1B">
        <w:rPr>
          <w:rFonts w:cs="Times New Roman"/>
        </w:rPr>
        <w:t xml:space="preserve"> </w:t>
      </w:r>
      <w:ins w:id="1052" w:author="Aline Richter" w:date="2021-04-29T12:33:00Z">
        <w:del w:id="1053" w:author="Bruno Eleres" w:date="2021-05-04T10:19:00Z">
          <w:r w:rsidR="00521ACF" w:rsidDel="00390CD7">
            <w:rPr>
              <w:rFonts w:cs="Times New Roman"/>
            </w:rPr>
            <w:delText>A list with all genus</w:delText>
          </w:r>
        </w:del>
      </w:ins>
      <w:ins w:id="1054" w:author="Aline Richter" w:date="2021-04-29T12:34:00Z">
        <w:del w:id="1055" w:author="Bruno Eleres" w:date="2021-05-04T10:19:00Z">
          <w:r w:rsidR="00521ACF" w:rsidDel="00390CD7">
            <w:rPr>
              <w:rFonts w:cs="Times New Roman"/>
            </w:rPr>
            <w:delText xml:space="preserve"> is printed</w:delText>
          </w:r>
        </w:del>
      </w:ins>
      <w:ins w:id="1056" w:author="Aline Richter" w:date="2021-04-29T12:37:00Z">
        <w:del w:id="1057" w:author="Bruno Eleres" w:date="2021-05-04T10:19:00Z">
          <w:r w:rsidR="00521ACF" w:rsidDel="00390CD7">
            <w:rPr>
              <w:rFonts w:cs="Times New Roman"/>
            </w:rPr>
            <w:delText>,</w:delText>
          </w:r>
        </w:del>
      </w:ins>
      <w:ins w:id="1058" w:author="Aline Richter" w:date="2021-04-29T12:34:00Z">
        <w:del w:id="1059" w:author="Bruno Eleres" w:date="2021-05-04T10:22:00Z">
          <w:r w:rsidR="00521ACF" w:rsidDel="00DA0010">
            <w:rPr>
              <w:rFonts w:cs="Times New Roman"/>
            </w:rPr>
            <w:delText xml:space="preserve"> and</w:delText>
          </w:r>
        </w:del>
        <w:del w:id="1060" w:author="Bruno Eleres" w:date="2021-05-04T10:19:00Z">
          <w:r w:rsidR="00521ACF" w:rsidDel="00390CD7">
            <w:rPr>
              <w:rFonts w:cs="Times New Roman"/>
            </w:rPr>
            <w:delText xml:space="preserve"> </w:delText>
          </w:r>
        </w:del>
      </w:ins>
      <w:ins w:id="1061" w:author="Aline Richter" w:date="2021-04-29T12:35:00Z">
        <w:del w:id="1062" w:author="Bruno Eleres" w:date="2021-05-04T10:19:00Z">
          <w:r w:rsidR="00521ACF" w:rsidDel="00390CD7">
            <w:rPr>
              <w:rFonts w:cs="Times New Roman"/>
            </w:rPr>
            <w:delText>interactively,</w:delText>
          </w:r>
        </w:del>
        <w:del w:id="1063" w:author="Bruno Eleres" w:date="2021-05-04T10:22:00Z">
          <w:r w:rsidR="00521ACF" w:rsidDel="00DA0010">
            <w:rPr>
              <w:rFonts w:cs="Times New Roman"/>
            </w:rPr>
            <w:delText xml:space="preserve"> t</w:delText>
          </w:r>
        </w:del>
      </w:ins>
      <w:ins w:id="1064" w:author="Bruno Eleres" w:date="2021-05-04T10:22:00Z">
        <w:r w:rsidR="00DA0010">
          <w:rPr>
            <w:rFonts w:cs="Times New Roman"/>
          </w:rPr>
          <w:t>T</w:t>
        </w:r>
      </w:ins>
      <w:ins w:id="1065" w:author="Aline Richter" w:date="2021-04-29T12:35:00Z">
        <w:r w:rsidR="00521ACF">
          <w:rPr>
            <w:rFonts w:cs="Times New Roman"/>
          </w:rPr>
          <w:t xml:space="preserve">he user </w:t>
        </w:r>
      </w:ins>
      <w:ins w:id="1066" w:author="Bruno Eleres" w:date="2021-05-04T10:24:00Z">
        <w:r w:rsidR="001942B6">
          <w:rPr>
            <w:rFonts w:cs="Times New Roman"/>
          </w:rPr>
          <w:t>has the option to insert the species</w:t>
        </w:r>
      </w:ins>
      <w:ins w:id="1067" w:author="Aline Richter" w:date="2021-04-29T12:36:00Z">
        <w:del w:id="1068" w:author="Bruno Eleres" w:date="2021-05-04T10:19:00Z">
          <w:r w:rsidR="00521ACF" w:rsidDel="00A5661E">
            <w:rPr>
              <w:rFonts w:cs="Times New Roman"/>
            </w:rPr>
            <w:delText>can</w:delText>
          </w:r>
        </w:del>
        <w:del w:id="1069" w:author="Bruno Eleres" w:date="2021-05-04T10:21:00Z">
          <w:r w:rsidR="00521ACF" w:rsidDel="00A93805">
            <w:rPr>
              <w:rFonts w:cs="Times New Roman"/>
            </w:rPr>
            <w:delText xml:space="preserve"> </w:delText>
          </w:r>
        </w:del>
        <w:del w:id="1070" w:author="Bruno Eleres" w:date="2021-05-04T10:24:00Z">
          <w:r w:rsidR="00521ACF" w:rsidDel="001942B6">
            <w:rPr>
              <w:rFonts w:cs="Times New Roman"/>
            </w:rPr>
            <w:delText>inform if</w:delText>
          </w:r>
        </w:del>
      </w:ins>
      <w:ins w:id="1071" w:author="Aline Richter" w:date="2021-04-29T12:37:00Z">
        <w:del w:id="1072" w:author="Bruno Eleres" w:date="2021-05-04T10:24:00Z">
          <w:r w:rsidR="00521ACF" w:rsidDel="001942B6">
            <w:rPr>
              <w:rFonts w:cs="Times New Roman"/>
            </w:rPr>
            <w:delText xml:space="preserve"> the species </w:delText>
          </w:r>
        </w:del>
        <w:del w:id="1073" w:author="Bruno Eleres" w:date="2021-05-04T10:19:00Z">
          <w:r w:rsidR="00521ACF" w:rsidDel="00A5661E">
            <w:rPr>
              <w:rFonts w:cs="Times New Roman"/>
            </w:rPr>
            <w:delText>must</w:delText>
          </w:r>
        </w:del>
        <w:del w:id="1074" w:author="Bruno Eleres" w:date="2021-05-04T10:24:00Z">
          <w:r w:rsidR="00521ACF" w:rsidDel="001942B6">
            <w:rPr>
              <w:rFonts w:cs="Times New Roman"/>
            </w:rPr>
            <w:delText xml:space="preserve"> be inserted</w:delText>
          </w:r>
        </w:del>
        <w:r w:rsidR="00521ACF">
          <w:rPr>
            <w:rFonts w:cs="Times New Roman"/>
          </w:rPr>
          <w:t xml:space="preserve"> </w:t>
        </w:r>
      </w:ins>
      <w:ins w:id="1075" w:author="Bruno Eleres" w:date="2021-05-04T10:23:00Z">
        <w:r w:rsidR="00FD09DD">
          <w:rPr>
            <w:rFonts w:cs="Times New Roman"/>
          </w:rPr>
          <w:t xml:space="preserve">as a sister taxon </w:t>
        </w:r>
      </w:ins>
      <w:ins w:id="1076" w:author="Aline Richter" w:date="2021-04-29T12:38:00Z">
        <w:del w:id="1077" w:author="Bruno Eleres" w:date="2021-05-04T10:20:00Z">
          <w:r w:rsidR="00521ACF" w:rsidDel="00A5661E">
            <w:rPr>
              <w:rFonts w:cs="Times New Roman"/>
            </w:rPr>
            <w:delText>1 –</w:delText>
          </w:r>
          <w:r w:rsidR="00521ACF" w:rsidRPr="00521ACF" w:rsidDel="00A5661E">
            <w:rPr>
              <w:rFonts w:cs="Times New Roman"/>
            </w:rPr>
            <w:delText xml:space="preserve"> </w:delText>
          </w:r>
        </w:del>
        <w:del w:id="1078" w:author="Bruno Eleres" w:date="2021-05-04T10:23:00Z">
          <w:r w:rsidR="00521ACF" w:rsidDel="00FD09DD">
            <w:rPr>
              <w:rFonts w:cs="Times New Roman"/>
            </w:rPr>
            <w:delText xml:space="preserve">near </w:delText>
          </w:r>
        </w:del>
        <w:r w:rsidR="00521ACF">
          <w:rPr>
            <w:rFonts w:cs="Times New Roman"/>
          </w:rPr>
          <w:t>to a genus</w:t>
        </w:r>
      </w:ins>
      <w:ins w:id="1079" w:author="Bruno Eleres" w:date="2021-05-04T10:20:00Z">
        <w:r w:rsidR="00A5661E">
          <w:rPr>
            <w:rFonts w:cs="Times New Roman"/>
          </w:rPr>
          <w:t xml:space="preserve"> (</w:t>
        </w:r>
      </w:ins>
      <w:ins w:id="1080" w:author="Bruno Eleres" w:date="2021-05-04T10:23:00Z">
        <w:r w:rsidR="00FD09DD">
          <w:rPr>
            <w:rFonts w:cs="Times New Roman"/>
          </w:rPr>
          <w:t xml:space="preserve">option </w:t>
        </w:r>
      </w:ins>
      <w:ins w:id="1081" w:author="Bruno Eleres" w:date="2021-05-04T10:20:00Z">
        <w:r w:rsidR="00A5661E">
          <w:rPr>
            <w:rFonts w:cs="Times New Roman"/>
          </w:rPr>
          <w:t>1)</w:t>
        </w:r>
      </w:ins>
      <w:ins w:id="1082" w:author="Aline Richter" w:date="2021-04-29T12:38:00Z">
        <w:r w:rsidR="00521ACF">
          <w:rPr>
            <w:rFonts w:cs="Times New Roman"/>
          </w:rPr>
          <w:t xml:space="preserve">, </w:t>
        </w:r>
        <w:del w:id="1083" w:author="Bruno Eleres" w:date="2021-05-04T10:20:00Z">
          <w:r w:rsidR="00521ACF" w:rsidDel="00A5661E">
            <w:rPr>
              <w:rFonts w:cs="Times New Roman"/>
            </w:rPr>
            <w:delText xml:space="preserve">2 – </w:delText>
          </w:r>
        </w:del>
        <w:r w:rsidR="00521ACF">
          <w:rPr>
            <w:rFonts w:cs="Times New Roman"/>
          </w:rPr>
          <w:t>between two ge</w:t>
        </w:r>
      </w:ins>
      <w:ins w:id="1084" w:author="Aline Richter" w:date="2021-04-29T12:39:00Z">
        <w:r w:rsidR="00521ACF">
          <w:rPr>
            <w:rFonts w:cs="Times New Roman"/>
          </w:rPr>
          <w:t>n</w:t>
        </w:r>
      </w:ins>
      <w:ins w:id="1085" w:author="Aline Richter" w:date="2021-04-29T16:11:00Z">
        <w:r w:rsidR="0013209E">
          <w:rPr>
            <w:rFonts w:cs="Times New Roman"/>
          </w:rPr>
          <w:t>era</w:t>
        </w:r>
      </w:ins>
      <w:ins w:id="1086" w:author="Bruno Eleres" w:date="2021-05-04T10:20:00Z">
        <w:r w:rsidR="00A5661E">
          <w:rPr>
            <w:rFonts w:cs="Times New Roman"/>
          </w:rPr>
          <w:t xml:space="preserve"> (</w:t>
        </w:r>
      </w:ins>
      <w:ins w:id="1087" w:author="Bruno Eleres" w:date="2021-05-04T10:23:00Z">
        <w:r w:rsidR="00FD09DD">
          <w:rPr>
            <w:rFonts w:cs="Times New Roman"/>
          </w:rPr>
          <w:t xml:space="preserve">option </w:t>
        </w:r>
      </w:ins>
      <w:ins w:id="1088" w:author="Bruno Eleres" w:date="2021-05-04T10:20:00Z">
        <w:r w:rsidR="00A5661E">
          <w:rPr>
            <w:rFonts w:cs="Times New Roman"/>
          </w:rPr>
          <w:t>2),</w:t>
        </w:r>
      </w:ins>
      <w:ins w:id="1089" w:author="Aline Richter" w:date="2021-04-29T12:39:00Z">
        <w:r w:rsidR="00521ACF">
          <w:rPr>
            <w:rFonts w:cs="Times New Roman"/>
          </w:rPr>
          <w:t xml:space="preserve"> or </w:t>
        </w:r>
        <w:del w:id="1090" w:author="Bruno Eleres" w:date="2021-05-04T10:20:00Z">
          <w:r w:rsidR="00521ACF" w:rsidDel="00A5661E">
            <w:rPr>
              <w:rFonts w:cs="Times New Roman"/>
            </w:rPr>
            <w:delText xml:space="preserve">3 – </w:delText>
          </w:r>
        </w:del>
        <w:r w:rsidR="00521ACF">
          <w:rPr>
            <w:rFonts w:cs="Times New Roman"/>
          </w:rPr>
          <w:t xml:space="preserve">at the node </w:t>
        </w:r>
      </w:ins>
      <w:ins w:id="1091" w:author="Aline Richter" w:date="2021-04-29T12:40:00Z">
        <w:r w:rsidR="00521ACF">
          <w:rPr>
            <w:rFonts w:cs="Times New Roman"/>
          </w:rPr>
          <w:t xml:space="preserve">of the </w:t>
        </w:r>
      </w:ins>
      <w:ins w:id="1092" w:author="Aline Richter" w:date="2021-04-29T12:41:00Z">
        <w:r w:rsidR="00521ACF">
          <w:rPr>
            <w:rFonts w:cs="Times New Roman"/>
          </w:rPr>
          <w:t>family</w:t>
        </w:r>
      </w:ins>
      <w:ins w:id="1093" w:author="Bruno Eleres" w:date="2021-05-04T10:20:00Z">
        <w:r w:rsidR="00A5661E">
          <w:rPr>
            <w:rFonts w:cs="Times New Roman"/>
          </w:rPr>
          <w:t xml:space="preserve"> (</w:t>
        </w:r>
      </w:ins>
      <w:ins w:id="1094" w:author="Bruno Eleres" w:date="2021-05-04T10:23:00Z">
        <w:r w:rsidR="00FD09DD">
          <w:rPr>
            <w:rFonts w:cs="Times New Roman"/>
          </w:rPr>
          <w:t xml:space="preserve">option </w:t>
        </w:r>
      </w:ins>
      <w:ins w:id="1095" w:author="Bruno Eleres" w:date="2021-05-04T10:20:00Z">
        <w:r w:rsidR="00A5661E">
          <w:rPr>
            <w:rFonts w:cs="Times New Roman"/>
          </w:rPr>
          <w:t>3)</w:t>
        </w:r>
      </w:ins>
      <w:ins w:id="1096" w:author="Bruno Eleres" w:date="2021-05-04T10:23:00Z">
        <w:r w:rsidR="00DA0010">
          <w:rPr>
            <w:rFonts w:cs="Times New Roman"/>
          </w:rPr>
          <w:t>.</w:t>
        </w:r>
      </w:ins>
      <w:ins w:id="1097" w:author="Aline Richter" w:date="2021-04-29T12:41:00Z">
        <w:del w:id="1098" w:author="Bruno Eleres" w:date="2021-05-04T10:23:00Z">
          <w:r w:rsidR="00521ACF" w:rsidDel="00DA0010">
            <w:rPr>
              <w:rFonts w:cs="Times New Roman"/>
            </w:rPr>
            <w:delText>.</w:delText>
          </w:r>
        </w:del>
        <w:r w:rsidR="00521ACF">
          <w:rPr>
            <w:rFonts w:cs="Times New Roman"/>
          </w:rPr>
          <w:t xml:space="preserve"> </w:t>
        </w:r>
      </w:ins>
      <w:ins w:id="1099" w:author="Aline Richter" w:date="2021-04-29T12:49:00Z">
        <w:r w:rsidR="006552FA" w:rsidRPr="006552FA">
          <w:rPr>
            <w:rFonts w:cs="Times New Roman"/>
          </w:rPr>
          <w:t>If</w:t>
        </w:r>
      </w:ins>
      <w:ins w:id="1100" w:author="Bruno Eleres" w:date="2021-05-04T10:42:00Z">
        <w:r w:rsidR="009469C7">
          <w:rPr>
            <w:rFonts w:cs="Times New Roman"/>
          </w:rPr>
          <w:t xml:space="preserve"> the user enters</w:t>
        </w:r>
      </w:ins>
      <w:ins w:id="1101" w:author="Aline Richter" w:date="2021-04-29T12:49:00Z">
        <w:r w:rsidR="006552FA" w:rsidRPr="006552FA">
          <w:rPr>
            <w:rFonts w:cs="Times New Roman"/>
          </w:rPr>
          <w:t xml:space="preserve"> </w:t>
        </w:r>
      </w:ins>
      <w:ins w:id="1102" w:author="Bruno Eleres" w:date="2021-05-04T10:37:00Z">
        <w:r w:rsidR="00096144">
          <w:rPr>
            <w:rFonts w:cs="Times New Roman"/>
          </w:rPr>
          <w:t xml:space="preserve">a single </w:t>
        </w:r>
        <w:r w:rsidR="00C02E5F">
          <w:rPr>
            <w:rFonts w:cs="Times New Roman"/>
          </w:rPr>
          <w:t>genus</w:t>
        </w:r>
        <w:r w:rsidR="00096144">
          <w:rPr>
            <w:rFonts w:cs="Times New Roman"/>
          </w:rPr>
          <w:t xml:space="preserve"> </w:t>
        </w:r>
        <w:r w:rsidR="00C02E5F">
          <w:rPr>
            <w:rFonts w:cs="Times New Roman"/>
          </w:rPr>
          <w:t>from the list</w:t>
        </w:r>
      </w:ins>
      <w:ins w:id="1103" w:author="Aline Richter" w:date="2021-04-29T12:49:00Z">
        <w:del w:id="1104" w:author="Bruno Eleres" w:date="2021-05-04T10:37:00Z">
          <w:r w:rsidR="006552FA" w:rsidRPr="006552FA" w:rsidDel="00C02E5F">
            <w:rPr>
              <w:rFonts w:cs="Times New Roman"/>
            </w:rPr>
            <w:delText>option 1</w:delText>
          </w:r>
        </w:del>
        <w:del w:id="1105" w:author="Bruno Eleres" w:date="2021-05-04T10:42:00Z">
          <w:r w:rsidR="006552FA" w:rsidRPr="006552FA" w:rsidDel="009469C7">
            <w:rPr>
              <w:rFonts w:cs="Times New Roman"/>
            </w:rPr>
            <w:delText xml:space="preserve"> is </w:delText>
          </w:r>
          <w:r w:rsidR="006552FA" w:rsidRPr="006552FA" w:rsidDel="00D81C50">
            <w:rPr>
              <w:rFonts w:cs="Times New Roman"/>
            </w:rPr>
            <w:delText>chosen</w:delText>
          </w:r>
        </w:del>
        <w:r w:rsidR="006552FA" w:rsidRPr="006552FA">
          <w:rPr>
            <w:rFonts w:cs="Times New Roman"/>
          </w:rPr>
          <w:t xml:space="preserve">, </w:t>
        </w:r>
      </w:ins>
      <w:ins w:id="1106" w:author="Bruno Eleres" w:date="2021-05-04T10:42:00Z">
        <w:r w:rsidR="009469C7">
          <w:rPr>
            <w:rFonts w:cs="Times New Roman"/>
          </w:rPr>
          <w:t xml:space="preserve">the function splits </w:t>
        </w:r>
      </w:ins>
      <w:ins w:id="1107" w:author="Bruno Eleres" w:date="2021-05-04T10:41:00Z">
        <w:r w:rsidR="00B7314B">
          <w:rPr>
            <w:rFonts w:cs="Times New Roman"/>
          </w:rPr>
          <w:t>its</w:t>
        </w:r>
      </w:ins>
      <w:ins w:id="1108" w:author="Aline Richter" w:date="2021-04-29T12:49:00Z">
        <w:del w:id="1109" w:author="Bruno Eleres" w:date="2021-05-04T10:37:00Z">
          <w:r w:rsidR="006552FA" w:rsidRPr="006552FA" w:rsidDel="00C02E5F">
            <w:rPr>
              <w:rFonts w:cs="Times New Roman"/>
            </w:rPr>
            <w:delText xml:space="preserve">the user must provide the name of the genus in the list to which </w:delText>
          </w:r>
        </w:del>
        <w:del w:id="1110" w:author="Bruno Eleres" w:date="2021-05-04T10:38:00Z">
          <w:r w:rsidR="006552FA" w:rsidRPr="006552FA" w:rsidDel="000E4309">
            <w:rPr>
              <w:rFonts w:cs="Times New Roman"/>
            </w:rPr>
            <w:delText>the species to be inserted is closest</w:delText>
          </w:r>
        </w:del>
      </w:ins>
      <w:ins w:id="1111" w:author="Aline Richter" w:date="2021-04-29T12:51:00Z">
        <w:del w:id="1112" w:author="Bruno Eleres" w:date="2021-05-04T10:38:00Z">
          <w:r w:rsidR="006552FA" w:rsidDel="000E4309">
            <w:rPr>
              <w:rFonts w:cs="Times New Roman"/>
            </w:rPr>
            <w:delText xml:space="preserve">, </w:delText>
          </w:r>
        </w:del>
        <w:del w:id="1113" w:author="Bruno Eleres" w:date="2021-05-04T10:41:00Z">
          <w:r w:rsidR="006552FA" w:rsidDel="00B7314B">
            <w:rPr>
              <w:rFonts w:cs="Times New Roman"/>
            </w:rPr>
            <w:delText>the</w:delText>
          </w:r>
        </w:del>
        <w:r w:rsidR="006552FA">
          <w:rPr>
            <w:rFonts w:cs="Times New Roman"/>
          </w:rPr>
          <w:t xml:space="preserve"> branch </w:t>
        </w:r>
        <w:del w:id="1114" w:author="Bruno Eleres" w:date="2021-05-04T10:41:00Z">
          <w:r w:rsidR="006552FA" w:rsidDel="00B7314B">
            <w:rPr>
              <w:rFonts w:cs="Times New Roman"/>
            </w:rPr>
            <w:delText xml:space="preserve">of the </w:delText>
          </w:r>
        </w:del>
        <w:del w:id="1115" w:author="Bruno Eleres" w:date="2021-05-04T10:38:00Z">
          <w:r w:rsidR="006552FA" w:rsidDel="000E4309">
            <w:rPr>
              <w:rFonts w:cs="Times New Roman"/>
            </w:rPr>
            <w:delText>target</w:delText>
          </w:r>
        </w:del>
        <w:del w:id="1116" w:author="Bruno Eleres" w:date="2021-05-04T10:41:00Z">
          <w:r w:rsidR="006552FA" w:rsidDel="00B7314B">
            <w:rPr>
              <w:rFonts w:cs="Times New Roman"/>
            </w:rPr>
            <w:delText xml:space="preserve"> genus </w:delText>
          </w:r>
        </w:del>
        <w:del w:id="1117" w:author="Bruno Eleres" w:date="2021-05-04T10:43:00Z">
          <w:r w:rsidR="006552FA" w:rsidDel="009469C7">
            <w:rPr>
              <w:rFonts w:cs="Times New Roman"/>
            </w:rPr>
            <w:delText xml:space="preserve">is split </w:delText>
          </w:r>
        </w:del>
        <w:del w:id="1118" w:author="Bruno Eleres" w:date="2021-05-04T10:42:00Z">
          <w:r w:rsidR="006552FA" w:rsidDel="00D81C50">
            <w:rPr>
              <w:rFonts w:cs="Times New Roman"/>
            </w:rPr>
            <w:delText xml:space="preserve">in two </w:delText>
          </w:r>
        </w:del>
        <w:r w:rsidR="006552FA">
          <w:rPr>
            <w:rFonts w:cs="Times New Roman"/>
          </w:rPr>
          <w:t xml:space="preserve">and </w:t>
        </w:r>
      </w:ins>
      <w:ins w:id="1119" w:author="Bruno Eleres" w:date="2021-05-04T10:43:00Z">
        <w:r w:rsidR="009469C7">
          <w:rPr>
            <w:rFonts w:cs="Times New Roman"/>
          </w:rPr>
          <w:t xml:space="preserve">inserts </w:t>
        </w:r>
      </w:ins>
      <w:ins w:id="1120" w:author="Aline Richter" w:date="2021-04-29T12:51:00Z">
        <w:r w:rsidR="006552FA">
          <w:rPr>
            <w:rFonts w:cs="Times New Roman"/>
          </w:rPr>
          <w:t xml:space="preserve">the </w:t>
        </w:r>
      </w:ins>
      <w:ins w:id="1121" w:author="Bruno Eleres" w:date="2021-05-04T10:42:00Z">
        <w:r w:rsidR="00D81C50">
          <w:rPr>
            <w:rFonts w:cs="Times New Roman"/>
          </w:rPr>
          <w:t xml:space="preserve">target </w:t>
        </w:r>
      </w:ins>
      <w:ins w:id="1122" w:author="Aline Richter" w:date="2021-04-29T12:51:00Z">
        <w:r w:rsidR="006552FA">
          <w:rPr>
            <w:rFonts w:cs="Times New Roman"/>
          </w:rPr>
          <w:t xml:space="preserve">species </w:t>
        </w:r>
        <w:del w:id="1123" w:author="Bruno Eleres" w:date="2021-05-04T10:43:00Z">
          <w:r w:rsidR="006552FA" w:rsidDel="009469C7">
            <w:rPr>
              <w:rFonts w:cs="Times New Roman"/>
            </w:rPr>
            <w:delText xml:space="preserve">is </w:delText>
          </w:r>
        </w:del>
        <w:del w:id="1124" w:author="Bruno Eleres" w:date="2021-05-04T10:42:00Z">
          <w:r w:rsidR="006552FA" w:rsidDel="00D81C50">
            <w:rPr>
              <w:rFonts w:cs="Times New Roman"/>
            </w:rPr>
            <w:delText>added</w:delText>
          </w:r>
        </w:del>
        <w:del w:id="1125" w:author="Bruno Eleres" w:date="2021-05-04T10:43:00Z">
          <w:r w:rsidR="006552FA" w:rsidDel="009469C7">
            <w:rPr>
              <w:rFonts w:cs="Times New Roman"/>
            </w:rPr>
            <w:delText xml:space="preserve"> </w:delText>
          </w:r>
        </w:del>
        <w:r w:rsidR="006552FA">
          <w:rPr>
            <w:rFonts w:cs="Times New Roman"/>
          </w:rPr>
          <w:t xml:space="preserve">as </w:t>
        </w:r>
      </w:ins>
      <w:ins w:id="1126" w:author="Bruno Eleres" w:date="2021-05-04T10:43:00Z">
        <w:r w:rsidR="009469C7">
          <w:rPr>
            <w:rFonts w:cs="Times New Roman"/>
          </w:rPr>
          <w:t xml:space="preserve">a </w:t>
        </w:r>
      </w:ins>
      <w:ins w:id="1127" w:author="Aline Richter" w:date="2021-04-29T12:51:00Z">
        <w:r w:rsidR="006552FA">
          <w:rPr>
            <w:rFonts w:cs="Times New Roman"/>
          </w:rPr>
          <w:t>siste</w:t>
        </w:r>
      </w:ins>
      <w:ins w:id="1128" w:author="Aline Richter" w:date="2021-04-29T12:52:00Z">
        <w:r w:rsidR="006552FA">
          <w:rPr>
            <w:rFonts w:cs="Times New Roman"/>
          </w:rPr>
          <w:t>r</w:t>
        </w:r>
      </w:ins>
      <w:ins w:id="1129" w:author="Bruno Eleres" w:date="2021-05-04T10:42:00Z">
        <w:r w:rsidR="00D81C50">
          <w:rPr>
            <w:rFonts w:cs="Times New Roman"/>
          </w:rPr>
          <w:t xml:space="preserve"> taxon</w:t>
        </w:r>
      </w:ins>
      <w:ins w:id="1130" w:author="Bruno Eleres" w:date="2021-05-04T10:43:00Z">
        <w:r w:rsidR="009469C7">
          <w:rPr>
            <w:rFonts w:cs="Times New Roman"/>
          </w:rPr>
          <w:t xml:space="preserve"> (option 1)</w:t>
        </w:r>
      </w:ins>
      <w:ins w:id="1131" w:author="Aline Richter" w:date="2021-04-29T12:49:00Z">
        <w:r w:rsidR="006552FA" w:rsidRPr="006552FA">
          <w:rPr>
            <w:rFonts w:cs="Times New Roman"/>
          </w:rPr>
          <w:t>.</w:t>
        </w:r>
        <w:r w:rsidR="006552FA">
          <w:rPr>
            <w:rFonts w:cs="Times New Roman"/>
          </w:rPr>
          <w:t xml:space="preserve"> If </w:t>
        </w:r>
      </w:ins>
      <w:ins w:id="1132" w:author="Bruno Eleres" w:date="2021-05-04T10:43:00Z">
        <w:r w:rsidR="00C216D6">
          <w:rPr>
            <w:rFonts w:cs="Times New Roman"/>
          </w:rPr>
          <w:t xml:space="preserve">the user enters two </w:t>
        </w:r>
      </w:ins>
      <w:ins w:id="1133" w:author="Bruno Eleres" w:date="2021-05-04T10:44:00Z">
        <w:r w:rsidR="00456FCE">
          <w:rPr>
            <w:rFonts w:cs="Times New Roman"/>
          </w:rPr>
          <w:t>genera</w:t>
        </w:r>
      </w:ins>
      <w:ins w:id="1134" w:author="Bruno Eleres" w:date="2021-05-04T10:43:00Z">
        <w:r w:rsidR="00C216D6">
          <w:rPr>
            <w:rFonts w:cs="Times New Roman"/>
          </w:rPr>
          <w:t xml:space="preserve"> separated by a blank space, </w:t>
        </w:r>
      </w:ins>
      <w:ins w:id="1135" w:author="Aline Richter" w:date="2021-04-29T12:49:00Z">
        <w:del w:id="1136" w:author="Bruno Eleres" w:date="2021-05-04T10:44:00Z">
          <w:r w:rsidR="006552FA" w:rsidDel="00C216D6">
            <w:rPr>
              <w:rFonts w:cs="Times New Roman"/>
            </w:rPr>
            <w:lastRenderedPageBreak/>
            <w:delText xml:space="preserve">option 2 is chosen, the user must provide two </w:delText>
          </w:r>
        </w:del>
      </w:ins>
      <w:ins w:id="1137" w:author="Aline Richter" w:date="2021-04-29T12:50:00Z">
        <w:del w:id="1138" w:author="Bruno Eleres" w:date="2021-05-04T10:44:00Z">
          <w:r w:rsidR="006552FA" w:rsidDel="00C216D6">
            <w:rPr>
              <w:rFonts w:cs="Times New Roman"/>
            </w:rPr>
            <w:delText>names, separated by a blank space</w:delText>
          </w:r>
        </w:del>
      </w:ins>
      <w:ins w:id="1139" w:author="Aline Richter" w:date="2021-04-29T12:53:00Z">
        <w:del w:id="1140" w:author="Bruno Eleres" w:date="2021-05-04T10:44:00Z">
          <w:r w:rsidR="00512BA3" w:rsidDel="00C216D6">
            <w:rPr>
              <w:rFonts w:cs="Times New Roman"/>
            </w:rPr>
            <w:delText>.</w:delText>
          </w:r>
        </w:del>
      </w:ins>
      <w:ins w:id="1141" w:author="Aline Richter" w:date="2021-04-29T12:52:00Z">
        <w:del w:id="1142" w:author="Bruno Eleres" w:date="2021-05-04T10:44:00Z">
          <w:r w:rsidR="00512BA3" w:rsidDel="00C216D6">
            <w:rPr>
              <w:rFonts w:cs="Times New Roman"/>
            </w:rPr>
            <w:delText xml:space="preserve"> T</w:delText>
          </w:r>
        </w:del>
      </w:ins>
      <w:ins w:id="1143" w:author="Bruno Eleres" w:date="2021-05-04T10:44:00Z">
        <w:r w:rsidR="00C216D6">
          <w:rPr>
            <w:rFonts w:cs="Times New Roman"/>
          </w:rPr>
          <w:t>t</w:t>
        </w:r>
      </w:ins>
      <w:ins w:id="1144" w:author="Aline Richter" w:date="2021-04-29T12:52:00Z">
        <w:r w:rsidR="00512BA3">
          <w:rPr>
            <w:rFonts w:cs="Times New Roman"/>
          </w:rPr>
          <w:t xml:space="preserve">he </w:t>
        </w:r>
      </w:ins>
      <w:ins w:id="1145" w:author="Bruno Eleres" w:date="2021-05-04T10:44:00Z">
        <w:r w:rsidR="00C216D6">
          <w:rPr>
            <w:rFonts w:cs="Times New Roman"/>
          </w:rPr>
          <w:t xml:space="preserve">function inserts the target </w:t>
        </w:r>
      </w:ins>
      <w:ins w:id="1146" w:author="Aline Richter" w:date="2021-04-29T12:52:00Z">
        <w:r w:rsidR="00512BA3">
          <w:rPr>
            <w:rFonts w:cs="Times New Roman"/>
          </w:rPr>
          <w:t xml:space="preserve">species </w:t>
        </w:r>
        <w:del w:id="1147" w:author="Bruno Eleres" w:date="2021-05-04T10:44:00Z">
          <w:r w:rsidR="00512BA3" w:rsidDel="00C216D6">
            <w:rPr>
              <w:rFonts w:cs="Times New Roman"/>
            </w:rPr>
            <w:delText xml:space="preserve">is inserted </w:delText>
          </w:r>
        </w:del>
      </w:ins>
      <w:ins w:id="1148" w:author="Aline Richter" w:date="2021-04-29T12:53:00Z">
        <w:r w:rsidR="00512BA3">
          <w:rPr>
            <w:rFonts w:cs="Times New Roman"/>
          </w:rPr>
          <w:t xml:space="preserve">as a polytomy at the </w:t>
        </w:r>
      </w:ins>
      <w:ins w:id="1149" w:author="Bruno Eleres" w:date="2021-05-04T10:44:00Z">
        <w:r w:rsidR="00C216D6">
          <w:rPr>
            <w:rFonts w:cs="Times New Roman"/>
          </w:rPr>
          <w:t xml:space="preserve">most recent </w:t>
        </w:r>
      </w:ins>
      <w:ins w:id="1150" w:author="Aline Richter" w:date="2021-04-29T12:53:00Z">
        <w:r w:rsidR="00512BA3">
          <w:rPr>
            <w:rFonts w:cs="Times New Roman"/>
          </w:rPr>
          <w:t xml:space="preserve">node that </w:t>
        </w:r>
      </w:ins>
      <w:ins w:id="1151" w:author="Bruno Eleres" w:date="2021-05-04T10:44:00Z">
        <w:r w:rsidR="00C216D6">
          <w:rPr>
            <w:rFonts w:cs="Times New Roman"/>
          </w:rPr>
          <w:t>links</w:t>
        </w:r>
      </w:ins>
      <w:ins w:id="1152" w:author="Aline Richter" w:date="2021-04-29T12:53:00Z">
        <w:del w:id="1153" w:author="Bruno Eleres" w:date="2021-05-04T10:44:00Z">
          <w:r w:rsidR="00512BA3" w:rsidDel="00C216D6">
            <w:rPr>
              <w:rFonts w:cs="Times New Roman"/>
            </w:rPr>
            <w:delText>unites</w:delText>
          </w:r>
        </w:del>
        <w:r w:rsidR="00512BA3">
          <w:rPr>
            <w:rFonts w:cs="Times New Roman"/>
          </w:rPr>
          <w:t xml:space="preserve"> the </w:t>
        </w:r>
        <w:del w:id="1154" w:author="Bruno Eleres" w:date="2021-05-04T10:44:00Z">
          <w:r w:rsidR="00512BA3" w:rsidDel="00456FCE">
            <w:rPr>
              <w:rFonts w:cs="Times New Roman"/>
            </w:rPr>
            <w:delText>two informed</w:delText>
          </w:r>
        </w:del>
      </w:ins>
      <w:ins w:id="1155" w:author="Bruno Eleres" w:date="2021-05-04T10:44:00Z">
        <w:r w:rsidR="00456FCE">
          <w:rPr>
            <w:rFonts w:cs="Times New Roman"/>
          </w:rPr>
          <w:t>selected</w:t>
        </w:r>
      </w:ins>
      <w:ins w:id="1156" w:author="Aline Richter" w:date="2021-04-29T12:54:00Z">
        <w:r w:rsidR="00512BA3" w:rsidRPr="00512BA3">
          <w:rPr>
            <w:rFonts w:cs="Times New Roman"/>
          </w:rPr>
          <w:t xml:space="preserve"> </w:t>
        </w:r>
        <w:r w:rsidR="00512BA3">
          <w:rPr>
            <w:rFonts w:cs="Times New Roman"/>
          </w:rPr>
          <w:t>gen</w:t>
        </w:r>
      </w:ins>
      <w:ins w:id="1157" w:author="Aline Richter" w:date="2021-04-29T12:55:00Z">
        <w:r w:rsidR="00512BA3">
          <w:rPr>
            <w:rFonts w:cs="Times New Roman"/>
          </w:rPr>
          <w:t>era</w:t>
        </w:r>
      </w:ins>
      <w:ins w:id="1158" w:author="Bruno Eleres" w:date="2021-05-04T10:44:00Z">
        <w:r w:rsidR="00456FCE">
          <w:rPr>
            <w:rFonts w:cs="Times New Roman"/>
          </w:rPr>
          <w:t xml:space="preserve"> (option 2)</w:t>
        </w:r>
      </w:ins>
      <w:ins w:id="1159" w:author="Aline Richter" w:date="2021-04-29T12:53:00Z">
        <w:r w:rsidR="00512BA3">
          <w:rPr>
            <w:rFonts w:cs="Times New Roman"/>
          </w:rPr>
          <w:t xml:space="preserve">. If </w:t>
        </w:r>
      </w:ins>
      <w:ins w:id="1160" w:author="Bruno Eleres" w:date="2021-05-04T10:45:00Z">
        <w:r w:rsidR="00D700D0">
          <w:rPr>
            <w:rFonts w:cs="Times New Roman"/>
          </w:rPr>
          <w:t xml:space="preserve">the </w:t>
        </w:r>
      </w:ins>
      <w:ins w:id="1161" w:author="Bruno Eleres" w:date="2021-05-04T10:46:00Z">
        <w:r w:rsidR="00D700D0">
          <w:rPr>
            <w:rFonts w:cs="Times New Roman"/>
          </w:rPr>
          <w:t xml:space="preserve">user enters the family name, the function </w:t>
        </w:r>
      </w:ins>
      <w:ins w:id="1162" w:author="Aline Richter" w:date="2021-04-29T12:55:00Z">
        <w:del w:id="1163" w:author="Bruno Eleres" w:date="2021-05-04T10:46:00Z">
          <w:r w:rsidR="00512BA3" w:rsidDel="00D700D0">
            <w:rPr>
              <w:rFonts w:cs="Times New Roman"/>
            </w:rPr>
            <w:delText xml:space="preserve">option 3 is chosen, </w:delText>
          </w:r>
        </w:del>
      </w:ins>
      <w:ins w:id="1164" w:author="Aline Richter" w:date="2021-04-29T12:57:00Z">
        <w:del w:id="1165" w:author="Bruno Eleres" w:date="2021-05-04T10:46:00Z">
          <w:r w:rsidR="00512BA3" w:rsidDel="00D700D0">
            <w:rPr>
              <w:rFonts w:cs="Times New Roman"/>
            </w:rPr>
            <w:delText>the user must inform the family name</w:delText>
          </w:r>
        </w:del>
        <w:del w:id="1166" w:author="Bruno Eleres" w:date="2021-05-04T10:34:00Z">
          <w:r w:rsidR="00512BA3" w:rsidDel="008C7DDA">
            <w:rPr>
              <w:rFonts w:cs="Times New Roman"/>
            </w:rPr>
            <w:delText>,</w:delText>
          </w:r>
        </w:del>
        <w:del w:id="1167" w:author="Bruno Eleres" w:date="2021-05-04T10:46:00Z">
          <w:r w:rsidR="00512BA3" w:rsidDel="00D700D0">
            <w:rPr>
              <w:rFonts w:cs="Times New Roman"/>
            </w:rPr>
            <w:delText xml:space="preserve"> then </w:delText>
          </w:r>
        </w:del>
      </w:ins>
      <w:ins w:id="1168" w:author="Aline Richter" w:date="2021-04-29T12:56:00Z">
        <w:del w:id="1169" w:author="Bruno Eleres" w:date="2021-05-04T10:46:00Z">
          <w:r w:rsidR="00512BA3" w:rsidDel="00D700D0">
            <w:rPr>
              <w:rFonts w:cs="Times New Roman"/>
            </w:rPr>
            <w:delText xml:space="preserve">the species is </w:delText>
          </w:r>
        </w:del>
        <w:r w:rsidR="00512BA3">
          <w:rPr>
            <w:rFonts w:cs="Times New Roman"/>
          </w:rPr>
          <w:t>insert</w:t>
        </w:r>
      </w:ins>
      <w:ins w:id="1170" w:author="Bruno Eleres" w:date="2021-05-04T10:46:00Z">
        <w:r w:rsidR="00D700D0">
          <w:rPr>
            <w:rFonts w:cs="Times New Roman"/>
          </w:rPr>
          <w:t>s</w:t>
        </w:r>
      </w:ins>
      <w:ins w:id="1171" w:author="Aline Richter" w:date="2021-04-29T12:56:00Z">
        <w:del w:id="1172" w:author="Bruno Eleres" w:date="2021-05-04T10:46:00Z">
          <w:r w:rsidR="00512BA3" w:rsidDel="00D700D0">
            <w:rPr>
              <w:rFonts w:cs="Times New Roman"/>
            </w:rPr>
            <w:delText>ed</w:delText>
          </w:r>
        </w:del>
        <w:r w:rsidR="00512BA3">
          <w:rPr>
            <w:rFonts w:cs="Times New Roman"/>
          </w:rPr>
          <w:t xml:space="preserve"> </w:t>
        </w:r>
      </w:ins>
      <w:ins w:id="1173" w:author="Bruno Eleres" w:date="2021-05-04T10:46:00Z">
        <w:r w:rsidR="00D700D0">
          <w:rPr>
            <w:rFonts w:cs="Times New Roman"/>
          </w:rPr>
          <w:t xml:space="preserve">the target species </w:t>
        </w:r>
      </w:ins>
      <w:ins w:id="1174" w:author="Aline Richter" w:date="2021-04-29T12:57:00Z">
        <w:r w:rsidR="00512BA3">
          <w:rPr>
            <w:rFonts w:cs="Times New Roman"/>
          </w:rPr>
          <w:t>at</w:t>
        </w:r>
      </w:ins>
      <w:ins w:id="1175" w:author="Aline Richter" w:date="2021-04-29T12:56:00Z">
        <w:r w:rsidR="00512BA3">
          <w:rPr>
            <w:rFonts w:cs="Times New Roman"/>
          </w:rPr>
          <w:t xml:space="preserve"> </w:t>
        </w:r>
      </w:ins>
      <w:ins w:id="1176" w:author="Bruno Eleres" w:date="2021-05-04T10:34:00Z">
        <w:r w:rsidR="008C7DDA">
          <w:rPr>
            <w:rFonts w:cs="Times New Roman"/>
          </w:rPr>
          <w:t xml:space="preserve">the </w:t>
        </w:r>
      </w:ins>
      <w:ins w:id="1177" w:author="Aline Richter" w:date="2021-04-29T12:56:00Z">
        <w:r w:rsidR="00512BA3">
          <w:rPr>
            <w:rFonts w:cs="Times New Roman"/>
          </w:rPr>
          <w:t>family node as a polytomy</w:t>
        </w:r>
      </w:ins>
      <w:ins w:id="1178" w:author="Bruno Eleres" w:date="2021-05-04T12:20:00Z">
        <w:r w:rsidR="00ED20B1">
          <w:rPr>
            <w:rFonts w:cs="Times New Roman"/>
          </w:rPr>
          <w:t xml:space="preserve"> (option 3)</w:t>
        </w:r>
      </w:ins>
      <w:ins w:id="1179" w:author="Aline Richter" w:date="2021-04-29T12:56:00Z">
        <w:r w:rsidR="00512BA3">
          <w:rPr>
            <w:rFonts w:cs="Times New Roman"/>
          </w:rPr>
          <w:t>.</w:t>
        </w:r>
      </w:ins>
      <w:ins w:id="1180" w:author="Aline Richter" w:date="2021-04-29T12:58:00Z">
        <w:r w:rsidR="00512BA3">
          <w:rPr>
            <w:rFonts w:cs="Times New Roman"/>
          </w:rPr>
          <w:t xml:space="preserve"> </w:t>
        </w:r>
      </w:ins>
      <w:ins w:id="1181" w:author="Aline Richter" w:date="2021-04-29T13:03:00Z">
        <w:del w:id="1182" w:author="Bruno Eleres" w:date="2021-05-03T23:25:00Z">
          <w:r w:rsidR="00A05F9C" w:rsidDel="00234CC9">
            <w:rPr>
              <w:rFonts w:cs="Times New Roman"/>
            </w:rPr>
            <w:delText>(</w:delText>
          </w:r>
        </w:del>
      </w:ins>
      <w:ins w:id="1183" w:author="Aline Richter" w:date="2021-04-29T13:01:00Z">
        <w:del w:id="1184" w:author="Bruno Eleres" w:date="2021-05-03T23:25:00Z">
          <w:r w:rsidR="00512BA3" w:rsidDel="00234CC9">
            <w:rPr>
              <w:rFonts w:cs="Times New Roman"/>
            </w:rPr>
            <w:delText>iii)</w:delText>
          </w:r>
        </w:del>
      </w:ins>
      <w:ins w:id="1185" w:author="Bruno Eleres" w:date="2021-05-03T23:25:00Z">
        <w:r w:rsidR="00234CC9">
          <w:rPr>
            <w:rFonts w:cs="Times New Roman"/>
          </w:rPr>
          <w:t>Third,</w:t>
        </w:r>
      </w:ins>
      <w:ins w:id="1186" w:author="Aline Richter" w:date="2021-04-29T13:01:00Z">
        <w:r w:rsidR="00512BA3">
          <w:rPr>
            <w:rFonts w:cs="Times New Roman"/>
          </w:rPr>
          <w:t xml:space="preserve"> </w:t>
        </w:r>
      </w:ins>
      <w:ins w:id="1187" w:author="Bruno Eleres" w:date="2021-05-04T10:52:00Z">
        <w:r w:rsidR="00BD3549">
          <w:rPr>
            <w:rFonts w:cs="Times New Roman"/>
          </w:rPr>
          <w:t xml:space="preserve">if any remaining </w:t>
        </w:r>
        <w:r w:rsidR="00F75D8B">
          <w:rPr>
            <w:rFonts w:cs="Times New Roman"/>
          </w:rPr>
          <w:t>species can</w:t>
        </w:r>
      </w:ins>
      <w:ins w:id="1188" w:author="Aline Richter" w:date="2021-04-29T12:59:00Z">
        <w:del w:id="1189" w:author="Bruno Eleres" w:date="2021-05-04T10:46:00Z">
          <w:r w:rsidR="00512BA3" w:rsidDel="00D700D0">
            <w:rPr>
              <w:rFonts w:cs="Times New Roman"/>
            </w:rPr>
            <w:delText>A</w:delText>
          </w:r>
        </w:del>
        <w:del w:id="1190" w:author="Bruno Eleres" w:date="2021-05-04T10:52:00Z">
          <w:r w:rsidR="00512BA3" w:rsidDel="00F75D8B">
            <w:rPr>
              <w:rFonts w:cs="Times New Roman"/>
            </w:rPr>
            <w:delText>fter this procedure, the function checks if any remained species to be inserted could</w:delText>
          </w:r>
        </w:del>
      </w:ins>
      <w:ins w:id="1191" w:author="Bruno Eleres" w:date="2021-05-04T10:52:00Z">
        <w:r w:rsidR="00F75D8B">
          <w:rPr>
            <w:rFonts w:cs="Times New Roman"/>
          </w:rPr>
          <w:t xml:space="preserve"> now</w:t>
        </w:r>
      </w:ins>
      <w:ins w:id="1192" w:author="Aline Richter" w:date="2021-04-29T12:59:00Z">
        <w:r w:rsidR="00512BA3">
          <w:rPr>
            <w:rFonts w:cs="Times New Roman"/>
          </w:rPr>
          <w:t xml:space="preserve"> be inserted </w:t>
        </w:r>
      </w:ins>
      <w:ins w:id="1193" w:author="Bruno Eleres" w:date="2021-05-04T10:54:00Z">
        <w:r w:rsidR="002F296F">
          <w:rPr>
            <w:rFonts w:cs="Times New Roman"/>
          </w:rPr>
          <w:t>at the genus level</w:t>
        </w:r>
      </w:ins>
      <w:ins w:id="1194" w:author="Aline Richter" w:date="2021-04-29T12:59:00Z">
        <w:del w:id="1195" w:author="Bruno Eleres" w:date="2021-05-04T10:52:00Z">
          <w:r w:rsidR="00512BA3" w:rsidDel="00F75D8B">
            <w:rPr>
              <w:rFonts w:cs="Times New Roman"/>
            </w:rPr>
            <w:delText xml:space="preserve">now </w:delText>
          </w:r>
        </w:del>
        <w:del w:id="1196" w:author="Bruno Eleres" w:date="2021-05-04T10:54:00Z">
          <w:r w:rsidR="00512BA3" w:rsidDel="002F296F">
            <w:rPr>
              <w:rFonts w:cs="Times New Roman"/>
            </w:rPr>
            <w:delText>as</w:delText>
          </w:r>
        </w:del>
      </w:ins>
      <w:ins w:id="1197" w:author="Bruno Eleres" w:date="2021-05-04T10:53:00Z">
        <w:r w:rsidR="00F75D8B">
          <w:rPr>
            <w:rFonts w:cs="Times New Roman"/>
          </w:rPr>
          <w:t>, the function</w:t>
        </w:r>
      </w:ins>
      <w:ins w:id="1198" w:author="Aline Richter" w:date="2021-04-29T12:59:00Z">
        <w:del w:id="1199" w:author="Bruno Eleres" w:date="2021-05-04T10:53:00Z">
          <w:r w:rsidR="00512BA3" w:rsidDel="00F75D8B">
            <w:rPr>
              <w:rFonts w:cs="Times New Roman"/>
            </w:rPr>
            <w:delText xml:space="preserve"> congeneric</w:delText>
          </w:r>
        </w:del>
      </w:ins>
      <w:ins w:id="1200" w:author="Aline Richter" w:date="2021-04-29T13:02:00Z">
        <w:del w:id="1201" w:author="Bruno Eleres" w:date="2021-05-04T10:53:00Z">
          <w:r w:rsidR="00512BA3" w:rsidDel="00F75D8B">
            <w:rPr>
              <w:rFonts w:cs="Times New Roman"/>
            </w:rPr>
            <w:delText xml:space="preserve">. </w:delText>
          </w:r>
        </w:del>
      </w:ins>
      <w:ins w:id="1202" w:author="Aline Richter" w:date="2021-04-29T14:43:00Z">
        <w:del w:id="1203" w:author="Bruno Eleres" w:date="2021-05-04T10:53:00Z">
          <w:r w:rsidR="00E96761" w:rsidDel="00F75D8B">
            <w:rPr>
              <w:rFonts w:cs="Times New Roman"/>
            </w:rPr>
            <w:delText>If yes, the</w:delText>
          </w:r>
        </w:del>
      </w:ins>
      <w:ins w:id="1204" w:author="Aline Richter" w:date="2021-04-29T13:02:00Z">
        <w:del w:id="1205" w:author="Bruno Eleres" w:date="2021-05-04T10:53:00Z">
          <w:r w:rsidR="00512BA3" w:rsidDel="00F75D8B">
            <w:rPr>
              <w:rFonts w:cs="Times New Roman"/>
            </w:rPr>
            <w:delText xml:space="preserve"> </w:delText>
          </w:r>
        </w:del>
      </w:ins>
      <w:ins w:id="1206" w:author="Aline Richter" w:date="2021-04-29T13:04:00Z">
        <w:del w:id="1207" w:author="Bruno Eleres" w:date="2021-05-04T10:53:00Z">
          <w:r w:rsidR="00A05F9C" w:rsidDel="00F75D8B">
            <w:rPr>
              <w:rFonts w:cs="Times New Roman"/>
            </w:rPr>
            <w:delText>insertion</w:delText>
          </w:r>
        </w:del>
      </w:ins>
      <w:ins w:id="1208" w:author="Aline Richter" w:date="2021-04-29T13:02:00Z">
        <w:r w:rsidR="00512BA3">
          <w:rPr>
            <w:rFonts w:cs="Times New Roman"/>
          </w:rPr>
          <w:t xml:space="preserve"> </w:t>
        </w:r>
      </w:ins>
      <w:ins w:id="1209" w:author="Bruno Eleres" w:date="2021-05-04T10:53:00Z">
        <w:r w:rsidR="00F75D8B">
          <w:rPr>
            <w:rFonts w:cs="Times New Roman"/>
          </w:rPr>
          <w:t>repeats the first</w:t>
        </w:r>
      </w:ins>
      <w:ins w:id="1210" w:author="Aline Richter" w:date="2021-04-29T13:02:00Z">
        <w:del w:id="1211" w:author="Bruno Eleres" w:date="2021-05-04T10:53:00Z">
          <w:r w:rsidR="00512BA3" w:rsidDel="00F75D8B">
            <w:rPr>
              <w:rFonts w:cs="Times New Roman"/>
            </w:rPr>
            <w:delText>follow</w:delText>
          </w:r>
        </w:del>
      </w:ins>
      <w:ins w:id="1212" w:author="Aline Richter" w:date="2021-04-29T13:04:00Z">
        <w:del w:id="1213" w:author="Bruno Eleres" w:date="2021-05-04T10:53:00Z">
          <w:r w:rsidR="00A05F9C" w:rsidDel="00F75D8B">
            <w:rPr>
              <w:rFonts w:cs="Times New Roman"/>
            </w:rPr>
            <w:delText>s</w:delText>
          </w:r>
        </w:del>
      </w:ins>
      <w:ins w:id="1214" w:author="Aline Richter" w:date="2021-04-29T13:02:00Z">
        <w:del w:id="1215" w:author="Bruno Eleres" w:date="2021-05-04T10:53:00Z">
          <w:r w:rsidR="00512BA3" w:rsidDel="00F75D8B">
            <w:rPr>
              <w:rFonts w:cs="Times New Roman"/>
            </w:rPr>
            <w:delText xml:space="preserve"> the same</w:delText>
          </w:r>
        </w:del>
        <w:r w:rsidR="00512BA3">
          <w:rPr>
            <w:rFonts w:cs="Times New Roman"/>
          </w:rPr>
          <w:t xml:space="preserve"> </w:t>
        </w:r>
        <w:r w:rsidR="00A05F9C">
          <w:rPr>
            <w:rFonts w:cs="Times New Roman"/>
          </w:rPr>
          <w:t>procedure</w:t>
        </w:r>
        <w:del w:id="1216" w:author="Bruno Eleres" w:date="2021-05-04T10:53:00Z">
          <w:r w:rsidR="00A05F9C" w:rsidDel="00F75D8B">
            <w:rPr>
              <w:rFonts w:cs="Times New Roman"/>
            </w:rPr>
            <w:delText xml:space="preserve"> descri</w:delText>
          </w:r>
        </w:del>
      </w:ins>
      <w:ins w:id="1217" w:author="Aline Richter" w:date="2021-04-29T13:03:00Z">
        <w:del w:id="1218" w:author="Bruno Eleres" w:date="2021-05-04T10:53:00Z">
          <w:r w:rsidR="00A05F9C" w:rsidDel="00F75D8B">
            <w:rPr>
              <w:rFonts w:cs="Times New Roman"/>
            </w:rPr>
            <w:delText>bed at (i)</w:delText>
          </w:r>
        </w:del>
      </w:ins>
      <w:ins w:id="1219" w:author="Aline Richter" w:date="2021-04-29T13:04:00Z">
        <w:del w:id="1220" w:author="Bruno Eleres" w:date="2021-05-04T10:49:00Z">
          <w:r w:rsidR="00A05F9C" w:rsidDel="007E277E">
            <w:rPr>
              <w:rFonts w:cs="Times New Roman"/>
            </w:rPr>
            <w:delText>,</w:delText>
          </w:r>
        </w:del>
        <w:r w:rsidR="00A05F9C">
          <w:rPr>
            <w:rFonts w:cs="Times New Roman"/>
          </w:rPr>
          <w:t xml:space="preserve"> but</w:t>
        </w:r>
      </w:ins>
      <w:ins w:id="1221" w:author="Bruno Eleres" w:date="2021-05-04T10:53:00Z">
        <w:r w:rsidR="00F75D8B">
          <w:rPr>
            <w:rFonts w:cs="Times New Roman"/>
          </w:rPr>
          <w:t xml:space="preserve"> </w:t>
        </w:r>
      </w:ins>
      <w:ins w:id="1222" w:author="Bruno Eleres" w:date="2021-05-04T10:54:00Z">
        <w:r w:rsidR="004557BB">
          <w:rPr>
            <w:rFonts w:cs="Times New Roman"/>
          </w:rPr>
          <w:t>record</w:t>
        </w:r>
      </w:ins>
      <w:ins w:id="1223" w:author="Bruno Eleres" w:date="2021-05-04T10:55:00Z">
        <w:r w:rsidR="004557BB">
          <w:rPr>
            <w:rFonts w:cs="Times New Roman"/>
          </w:rPr>
          <w:t>s</w:t>
        </w:r>
      </w:ins>
      <w:ins w:id="1224" w:author="Aline Richter" w:date="2021-04-29T13:04:00Z">
        <w:del w:id="1225" w:author="Bruno Eleres" w:date="2021-05-04T10:53:00Z">
          <w:r w:rsidR="00A05F9C" w:rsidDel="00F75D8B">
            <w:rPr>
              <w:rFonts w:cs="Times New Roman"/>
            </w:rPr>
            <w:delText xml:space="preserve"> is </w:delText>
          </w:r>
        </w:del>
      </w:ins>
      <w:ins w:id="1226" w:author="Aline Richter" w:date="2021-04-29T14:41:00Z">
        <w:del w:id="1227" w:author="Bruno Eleres" w:date="2021-05-04T10:54:00Z">
          <w:r w:rsidR="00E96761" w:rsidDel="004557BB">
            <w:rPr>
              <w:rFonts w:cs="Times New Roman"/>
            </w:rPr>
            <w:delText>discriminat</w:delText>
          </w:r>
        </w:del>
        <w:del w:id="1228" w:author="Bruno Eleres" w:date="2021-05-04T10:53:00Z">
          <w:r w:rsidR="00E96761" w:rsidDel="00F75D8B">
            <w:rPr>
              <w:rFonts w:cs="Times New Roman"/>
            </w:rPr>
            <w:delText>ed</w:delText>
          </w:r>
        </w:del>
      </w:ins>
      <w:ins w:id="1229" w:author="Bruno Eleres" w:date="2021-05-04T10:54:00Z">
        <w:r w:rsidR="004557BB">
          <w:rPr>
            <w:rFonts w:cs="Times New Roman"/>
          </w:rPr>
          <w:t xml:space="preserve"> it</w:t>
        </w:r>
      </w:ins>
      <w:ins w:id="1230" w:author="Aline Richter" w:date="2021-04-29T14:41:00Z">
        <w:del w:id="1231" w:author="Bruno Eleres" w:date="2021-05-04T10:54:00Z">
          <w:r w:rsidR="00E96761" w:rsidDel="004557BB">
            <w:rPr>
              <w:rFonts w:cs="Times New Roman"/>
            </w:rPr>
            <w:delText xml:space="preserve"> </w:delText>
          </w:r>
        </w:del>
      </w:ins>
      <w:ins w:id="1232" w:author="Bruno Eleres" w:date="2021-05-04T10:53:00Z">
        <w:r w:rsidR="00F75D8B">
          <w:rPr>
            <w:rFonts w:cs="Times New Roman"/>
          </w:rPr>
          <w:t xml:space="preserve"> as</w:t>
        </w:r>
      </w:ins>
      <w:ins w:id="1233" w:author="Aline Richter" w:date="2021-04-29T14:42:00Z">
        <w:del w:id="1234" w:author="Bruno Eleres" w:date="2021-05-04T10:53:00Z">
          <w:r w:rsidR="00E96761" w:rsidDel="00F75D8B">
            <w:rPr>
              <w:rFonts w:cs="Times New Roman"/>
            </w:rPr>
            <w:delText xml:space="preserve">in the output data </w:delText>
          </w:r>
        </w:del>
      </w:ins>
      <w:ins w:id="1235" w:author="Aline Richter" w:date="2021-04-29T14:43:00Z">
        <w:del w:id="1236" w:author="Bruno Eleres" w:date="2021-05-04T10:53:00Z">
          <w:r w:rsidR="00E96761" w:rsidDel="00F75D8B">
            <w:rPr>
              <w:rFonts w:cs="Times New Roman"/>
            </w:rPr>
            <w:delText>as</w:delText>
          </w:r>
        </w:del>
        <w:r w:rsidR="00E96761">
          <w:rPr>
            <w:rFonts w:cs="Times New Roman"/>
          </w:rPr>
          <w:t xml:space="preserve"> a Congeneric family-level insertion.</w:t>
        </w:r>
      </w:ins>
      <w:ins w:id="1237" w:author="Aline Richter" w:date="2021-04-29T16:13:00Z">
        <w:r w:rsidR="0013209E">
          <w:rPr>
            <w:rFonts w:cs="Times New Roman"/>
          </w:rPr>
          <w:t xml:space="preserve"> </w:t>
        </w:r>
      </w:ins>
      <w:ins w:id="1238" w:author="Bruno Eleres" w:date="2021-05-04T10:55:00Z">
        <w:r w:rsidR="004557BB">
          <w:rPr>
            <w:rFonts w:cs="Times New Roman"/>
          </w:rPr>
          <w:t xml:space="preserve">Fourth, </w:t>
        </w:r>
      </w:ins>
      <w:ins w:id="1239" w:author="Bruno Eleres" w:date="2021-05-04T10:56:00Z">
        <w:r w:rsidR="00833B08">
          <w:rPr>
            <w:rFonts w:cs="Times New Roman"/>
          </w:rPr>
          <w:t>remnant species</w:t>
        </w:r>
      </w:ins>
      <w:ins w:id="1240" w:author="Aline Richter" w:date="2021-04-29T16:13:00Z">
        <w:del w:id="1241" w:author="Bruno Eleres" w:date="2021-05-04T10:55:00Z">
          <w:r w:rsidR="0013209E" w:rsidDel="004557BB">
            <w:rPr>
              <w:rFonts w:cs="Times New Roman"/>
            </w:rPr>
            <w:delText>iv)</w:delText>
          </w:r>
        </w:del>
      </w:ins>
      <w:ins w:id="1242" w:author="Aline Richter" w:date="2021-04-29T16:14:00Z">
        <w:del w:id="1243" w:author="Bruno Eleres" w:date="2021-05-04T10:55:00Z">
          <w:r w:rsidR="0013209E" w:rsidDel="004557BB">
            <w:rPr>
              <w:rFonts w:cs="Times New Roman"/>
            </w:rPr>
            <w:delText xml:space="preserve"> </w:delText>
          </w:r>
        </w:del>
      </w:ins>
      <w:del w:id="1244" w:author="Aline Richter" w:date="2021-04-29T12:31:00Z">
        <w:r w:rsidR="00C16C1B" w:rsidDel="00F00C11">
          <w:rPr>
            <w:rFonts w:cs="Times New Roman"/>
          </w:rPr>
          <w:delText>In this round</w:delText>
        </w:r>
      </w:del>
      <w:del w:id="1245" w:author="Aline Richter" w:date="2021-04-29T12:58:00Z">
        <w:r w:rsidR="00B20160" w:rsidDel="00512BA3">
          <w:rPr>
            <w:rFonts w:cs="Times New Roman"/>
          </w:rPr>
          <w:delText>,</w:delText>
        </w:r>
        <w:r w:rsidR="00C16C1B" w:rsidDel="00512BA3">
          <w:rPr>
            <w:rFonts w:cs="Times New Roman"/>
          </w:rPr>
          <w:delText xml:space="preserve"> the user </w:delText>
        </w:r>
        <w:r w:rsidR="00681675" w:rsidDel="00512BA3">
          <w:rPr>
            <w:rFonts w:cs="Times New Roman"/>
          </w:rPr>
          <w:delText>has</w:delText>
        </w:r>
        <w:r w:rsidR="00C16C1B" w:rsidDel="00512BA3">
          <w:rPr>
            <w:rFonts w:cs="Times New Roman"/>
          </w:rPr>
          <w:delText xml:space="preserve"> three </w:delText>
        </w:r>
      </w:del>
      <w:del w:id="1246" w:author="Aline Richter" w:date="2021-04-29T12:31:00Z">
        <w:r w:rsidR="00965BAB" w:rsidDel="00F00C11">
          <w:rPr>
            <w:rFonts w:cs="Times New Roman"/>
          </w:rPr>
          <w:delText xml:space="preserve">insertion </w:delText>
        </w:r>
      </w:del>
      <w:del w:id="1247" w:author="Aline Richter" w:date="2021-04-29T12:58:00Z">
        <w:r w:rsidR="00965BAB" w:rsidDel="00512BA3">
          <w:rPr>
            <w:rFonts w:cs="Times New Roman"/>
          </w:rPr>
          <w:delText>options</w:delText>
        </w:r>
        <w:r w:rsidR="0097006A" w:rsidDel="00512BA3">
          <w:rPr>
            <w:rFonts w:cs="Times New Roman"/>
          </w:rPr>
          <w:delText xml:space="preserve">: 1- </w:delText>
        </w:r>
      </w:del>
      <w:del w:id="1248" w:author="Aline Richter" w:date="2021-04-29T12:32:00Z">
        <w:r w:rsidR="0097006A" w:rsidDel="00521ACF">
          <w:rPr>
            <w:rFonts w:cs="Times New Roman"/>
          </w:rPr>
          <w:delText xml:space="preserve">the </w:delText>
        </w:r>
      </w:del>
      <w:del w:id="1249" w:author="Aline Richter" w:date="2021-04-29T12:58:00Z">
        <w:r w:rsidR="0097006A" w:rsidDel="00512BA3">
          <w:rPr>
            <w:rFonts w:cs="Times New Roman"/>
          </w:rPr>
          <w:delText xml:space="preserve">species </w:delText>
        </w:r>
      </w:del>
      <w:del w:id="1250" w:author="Aline Richter" w:date="2021-04-29T12:32:00Z">
        <w:r w:rsidR="0097006A" w:rsidDel="00521ACF">
          <w:rPr>
            <w:rFonts w:cs="Times New Roman"/>
          </w:rPr>
          <w:delText xml:space="preserve">can be added </w:delText>
        </w:r>
      </w:del>
      <w:del w:id="1251" w:author="Aline Richter" w:date="2021-04-29T12:38:00Z">
        <w:r w:rsidR="00410D38" w:rsidDel="00521ACF">
          <w:rPr>
            <w:rFonts w:cs="Times New Roman"/>
          </w:rPr>
          <w:delText>near to a</w:delText>
        </w:r>
        <w:r w:rsidR="0097006A" w:rsidDel="00521ACF">
          <w:rPr>
            <w:rFonts w:cs="Times New Roman"/>
          </w:rPr>
          <w:delText xml:space="preserve"> genus</w:delText>
        </w:r>
      </w:del>
      <w:del w:id="1252" w:author="Aline Richter" w:date="2021-04-29T12:58:00Z">
        <w:r w:rsidR="0097006A" w:rsidDel="00512BA3">
          <w:rPr>
            <w:rFonts w:cs="Times New Roman"/>
          </w:rPr>
          <w:delText xml:space="preserve"> of the same family</w:delText>
        </w:r>
        <w:r w:rsidR="00642F54" w:rsidDel="00512BA3">
          <w:rPr>
            <w:rFonts w:cs="Times New Roman"/>
          </w:rPr>
          <w:delText xml:space="preserve">, by dividing the branch </w:delText>
        </w:r>
        <w:r w:rsidR="00E91FC8" w:rsidDel="00512BA3">
          <w:rPr>
            <w:rFonts w:cs="Times New Roman"/>
          </w:rPr>
          <w:delText xml:space="preserve">length that links all species in this genus by </w:delText>
        </w:r>
        <w:r w:rsidR="00563442" w:rsidDel="00512BA3">
          <w:rPr>
            <w:rFonts w:cs="Times New Roman"/>
          </w:rPr>
          <w:delText>two</w:delText>
        </w:r>
        <w:r w:rsidR="00271037" w:rsidDel="00512BA3">
          <w:rPr>
            <w:rFonts w:cs="Times New Roman"/>
          </w:rPr>
          <w:delText>; 2- the species can be added between two different genus of the same family</w:delText>
        </w:r>
        <w:r w:rsidR="00E91FC8" w:rsidDel="00512BA3">
          <w:rPr>
            <w:rFonts w:cs="Times New Roman"/>
          </w:rPr>
          <w:delText xml:space="preserve">, by adding a new node between these two genus </w:delText>
        </w:r>
        <w:r w:rsidR="00271037" w:rsidDel="00512BA3">
          <w:rPr>
            <w:rFonts w:cs="Times New Roman"/>
          </w:rPr>
          <w:delText>or 3- the species can be added in</w:delText>
        </w:r>
      </w:del>
      <w:del w:id="1253" w:author="Aline Richter" w:date="2021-04-29T12:39:00Z">
        <w:r w:rsidR="00271037" w:rsidDel="00521ACF">
          <w:rPr>
            <w:rFonts w:cs="Times New Roman"/>
          </w:rPr>
          <w:delText xml:space="preserve"> the node </w:delText>
        </w:r>
        <w:r w:rsidR="001B37D9" w:rsidDel="00521ACF">
          <w:rPr>
            <w:rFonts w:cs="Times New Roman"/>
          </w:rPr>
          <w:delText xml:space="preserve">that unites all genus of </w:delText>
        </w:r>
        <w:r w:rsidR="00271037" w:rsidDel="00521ACF">
          <w:rPr>
            <w:rFonts w:cs="Times New Roman"/>
          </w:rPr>
          <w:delText>the family</w:delText>
        </w:r>
        <w:r w:rsidR="001B37D9" w:rsidDel="00521ACF">
          <w:rPr>
            <w:rFonts w:cs="Times New Roman"/>
          </w:rPr>
          <w:delText xml:space="preserve"> (root family node)</w:delText>
        </w:r>
        <w:r w:rsidR="004757D1" w:rsidDel="00521ACF">
          <w:rPr>
            <w:rFonts w:cs="Times New Roman"/>
          </w:rPr>
          <w:delText xml:space="preserve"> by adding a new branch at the family node</w:delText>
        </w:r>
      </w:del>
      <w:del w:id="1254" w:author="Aline Richter" w:date="2021-04-29T12:58:00Z">
        <w:r w:rsidR="00271037" w:rsidDel="00512BA3">
          <w:rPr>
            <w:rFonts w:cs="Times New Roman"/>
          </w:rPr>
          <w:delText xml:space="preserve">. The user </w:delText>
        </w:r>
        <w:r w:rsidR="00B20160" w:rsidDel="00512BA3">
          <w:rPr>
            <w:rFonts w:cs="Times New Roman"/>
          </w:rPr>
          <w:delText>chooses</w:delText>
        </w:r>
        <w:r w:rsidR="00271037" w:rsidDel="00512BA3">
          <w:rPr>
            <w:rFonts w:cs="Times New Roman"/>
          </w:rPr>
          <w:delText xml:space="preserve"> one of these three options through a</w:delText>
        </w:r>
        <w:r w:rsidR="004757D1" w:rsidDel="00512BA3">
          <w:rPr>
            <w:rFonts w:cs="Times New Roman"/>
          </w:rPr>
          <w:delText>n</w:delText>
        </w:r>
        <w:r w:rsidR="00271037" w:rsidDel="00512BA3">
          <w:rPr>
            <w:rFonts w:cs="Times New Roman"/>
          </w:rPr>
          <w:delText xml:space="preserve"> interactive procedure, in which all the genus of the same family already present in tree are </w:delText>
        </w:r>
        <w:r w:rsidR="0058670D" w:rsidDel="00512BA3">
          <w:rPr>
            <w:rFonts w:cs="Times New Roman"/>
          </w:rPr>
          <w:delText xml:space="preserve">printed </w:delText>
        </w:r>
        <w:r w:rsidR="00271037" w:rsidDel="00512BA3">
          <w:rPr>
            <w:rFonts w:cs="Times New Roman"/>
          </w:rPr>
          <w:delText>in the console. The user must type the name of a given genus for the first option, the name of two genus separated by a blank space for the second option and the name of the family for the third option.</w:delText>
        </w:r>
        <w:r w:rsidR="00B96A84" w:rsidDel="00512BA3">
          <w:rPr>
            <w:rFonts w:cs="Times New Roman"/>
          </w:rPr>
          <w:delText xml:space="preserve"> </w:delText>
        </w:r>
      </w:del>
    </w:p>
    <w:p w14:paraId="0FC59510" w14:textId="43C44256" w:rsidR="001B144F" w:rsidRDefault="00B20160" w:rsidP="001B144F">
      <w:pPr>
        <w:ind w:firstLine="708"/>
        <w:rPr>
          <w:ins w:id="1255" w:author="Aline Richter" w:date="2021-04-29T16:29:00Z"/>
          <w:rFonts w:cs="Times New Roman"/>
        </w:rPr>
      </w:pPr>
      <w:del w:id="1256" w:author="Aline Richter" w:date="2021-04-29T16:15:00Z">
        <w:r w:rsidDel="0013209E">
          <w:rPr>
            <w:rFonts w:cs="Times New Roman"/>
          </w:rPr>
          <w:tab/>
          <w:delText>After</w:delText>
        </w:r>
        <w:r w:rsidR="00E84A61" w:rsidDel="0013209E">
          <w:rPr>
            <w:rFonts w:cs="Times New Roman"/>
          </w:rPr>
          <w:delText xml:space="preserve"> all species with representative Genus of their families be inserted</w:delText>
        </w:r>
        <w:r w:rsidDel="0013209E">
          <w:rPr>
            <w:rFonts w:cs="Times New Roman"/>
          </w:rPr>
          <w:delText xml:space="preserve">, </w:delText>
        </w:r>
      </w:del>
      <w:del w:id="1257" w:author="Bruno Eleres" w:date="2021-05-04T10:56:00Z">
        <w:r w:rsidDel="00833B08">
          <w:rPr>
            <w:rFonts w:cs="Times New Roman"/>
          </w:rPr>
          <w:delText>if any species rema</w:delText>
        </w:r>
      </w:del>
      <w:ins w:id="1258" w:author="Bruno Eleres" w:date="2021-05-04T10:57:00Z">
        <w:r w:rsidR="00213316">
          <w:rPr>
            <w:rFonts w:cs="Times New Roman"/>
          </w:rPr>
          <w:t xml:space="preserve"> are inserted at the order level </w:t>
        </w:r>
        <w:r w:rsidR="00534498">
          <w:rPr>
            <w:rFonts w:cs="Times New Roman"/>
          </w:rPr>
          <w:t>following similar to the second step</w:t>
        </w:r>
      </w:ins>
      <w:ins w:id="1259" w:author="Bruno Eleres" w:date="2021-05-04T10:58:00Z">
        <w:r w:rsidR="000E09F5">
          <w:rPr>
            <w:rFonts w:cs="Times New Roman"/>
          </w:rPr>
          <w:t xml:space="preserve"> by an interactive procedure using a returned list</w:t>
        </w:r>
      </w:ins>
      <w:del w:id="1260" w:author="Bruno Eleres" w:date="2021-05-04T10:58:00Z">
        <w:r w:rsidDel="000E09F5">
          <w:rPr>
            <w:rFonts w:cs="Times New Roman"/>
          </w:rPr>
          <w:delText>ins to be inserted in the tree</w:delText>
        </w:r>
      </w:del>
      <w:ins w:id="1261" w:author="Aline Richter" w:date="2021-04-29T16:15:00Z">
        <w:del w:id="1262" w:author="Bruno Eleres" w:date="2021-05-04T10:58:00Z">
          <w:r w:rsidR="0013209E" w:rsidDel="000E09F5">
            <w:rPr>
              <w:rFonts w:cs="Times New Roman"/>
            </w:rPr>
            <w:delText xml:space="preserve"> after the family-level insertion</w:delText>
          </w:r>
        </w:del>
      </w:ins>
      <w:del w:id="1263" w:author="Bruno Eleres" w:date="2021-05-04T10:58:00Z">
        <w:r w:rsidDel="000E09F5">
          <w:rPr>
            <w:rFonts w:cs="Times New Roman"/>
          </w:rPr>
          <w:delText xml:space="preserve">, </w:delText>
        </w:r>
      </w:del>
      <w:ins w:id="1264" w:author="Aline Richter" w:date="2021-04-29T16:22:00Z">
        <w:del w:id="1265" w:author="Bruno Eleres" w:date="2021-05-04T10:58:00Z">
          <w:r w:rsidR="001B144F" w:rsidDel="000E09F5">
            <w:rPr>
              <w:rFonts w:cs="Times New Roman"/>
            </w:rPr>
            <w:delText>the function works in a similar way</w:delText>
          </w:r>
        </w:del>
      </w:ins>
      <w:ins w:id="1266" w:author="Aline Richter" w:date="2021-04-29T16:18:00Z">
        <w:del w:id="1267" w:author="Bruno Eleres" w:date="2021-05-04T10:58:00Z">
          <w:r w:rsidR="0013209E" w:rsidDel="000E09F5">
            <w:rPr>
              <w:rFonts w:cs="Times New Roman"/>
            </w:rPr>
            <w:delText xml:space="preserve"> </w:delText>
          </w:r>
        </w:del>
      </w:ins>
      <w:ins w:id="1268" w:author="Aline Richter" w:date="2021-04-29T16:23:00Z">
        <w:del w:id="1269" w:author="Bruno Eleres" w:date="2021-05-04T10:58:00Z">
          <w:r w:rsidR="001B144F" w:rsidDel="000E09F5">
            <w:rPr>
              <w:rFonts w:cs="Times New Roman"/>
            </w:rPr>
            <w:delText>to that</w:delText>
          </w:r>
        </w:del>
      </w:ins>
      <w:ins w:id="1270" w:author="Aline Richter" w:date="2021-04-29T16:16:00Z">
        <w:del w:id="1271" w:author="Bruno Eleres" w:date="2021-05-04T10:58:00Z">
          <w:r w:rsidR="0013209E" w:rsidDel="000E09F5">
            <w:rPr>
              <w:rFonts w:cs="Times New Roman"/>
            </w:rPr>
            <w:delText xml:space="preserve"> already described in (ii), but instead a lis</w:delText>
          </w:r>
        </w:del>
      </w:ins>
      <w:ins w:id="1272" w:author="Aline Richter" w:date="2021-04-29T16:17:00Z">
        <w:del w:id="1273" w:author="Bruno Eleres" w:date="2021-05-04T10:58:00Z">
          <w:r w:rsidR="0013209E" w:rsidDel="000E09F5">
            <w:rPr>
              <w:rFonts w:cs="Times New Roman"/>
            </w:rPr>
            <w:delText xml:space="preserve">t of </w:delText>
          </w:r>
        </w:del>
      </w:ins>
      <w:ins w:id="1274" w:author="Aline Richter" w:date="2021-04-29T16:18:00Z">
        <w:del w:id="1275" w:author="Bruno Eleres" w:date="2021-05-04T10:58:00Z">
          <w:r w:rsidR="0013209E" w:rsidDel="000E09F5">
            <w:rPr>
              <w:rFonts w:cs="Times New Roman"/>
            </w:rPr>
            <w:delText>genera</w:delText>
          </w:r>
        </w:del>
      </w:ins>
      <w:ins w:id="1276" w:author="Aline Richter" w:date="2021-04-29T16:17:00Z">
        <w:del w:id="1277" w:author="Bruno Eleres" w:date="2021-05-04T10:58:00Z">
          <w:r w:rsidR="0013209E" w:rsidDel="000E09F5">
            <w:rPr>
              <w:rFonts w:cs="Times New Roman"/>
            </w:rPr>
            <w:delText>, a list</w:delText>
          </w:r>
        </w:del>
        <w:r w:rsidR="0013209E">
          <w:rPr>
            <w:rFonts w:cs="Times New Roman"/>
          </w:rPr>
          <w:t xml:space="preserve"> of </w:t>
        </w:r>
      </w:ins>
      <w:ins w:id="1278" w:author="Aline Richter" w:date="2021-04-29T16:18:00Z">
        <w:r w:rsidR="0013209E">
          <w:rPr>
            <w:rFonts w:cs="Times New Roman"/>
          </w:rPr>
          <w:t xml:space="preserve">all </w:t>
        </w:r>
      </w:ins>
      <w:ins w:id="1279" w:author="Bruno Eleres" w:date="2021-05-04T10:58:00Z">
        <w:r w:rsidR="000E09F5">
          <w:rPr>
            <w:rFonts w:cs="Times New Roman"/>
          </w:rPr>
          <w:t xml:space="preserve">the </w:t>
        </w:r>
      </w:ins>
      <w:ins w:id="1280" w:author="Aline Richter" w:date="2021-04-29T16:17:00Z">
        <w:r w:rsidR="0013209E">
          <w:rPr>
            <w:rFonts w:cs="Times New Roman"/>
          </w:rPr>
          <w:t xml:space="preserve">families </w:t>
        </w:r>
      </w:ins>
      <w:ins w:id="1281" w:author="Bruno Eleres" w:date="2021-05-04T10:58:00Z">
        <w:r w:rsidR="000E09F5">
          <w:rPr>
            <w:rFonts w:cs="Times New Roman"/>
          </w:rPr>
          <w:t xml:space="preserve">within </w:t>
        </w:r>
      </w:ins>
      <w:ins w:id="1282" w:author="Aline Richter" w:date="2021-04-29T16:18:00Z">
        <w:del w:id="1283" w:author="Bruno Eleres" w:date="2021-05-04T10:58:00Z">
          <w:r w:rsidR="0013209E" w:rsidDel="000E09F5">
            <w:rPr>
              <w:rFonts w:cs="Times New Roman"/>
            </w:rPr>
            <w:delText xml:space="preserve">of </w:delText>
          </w:r>
        </w:del>
        <w:r w:rsidR="0013209E">
          <w:rPr>
            <w:rFonts w:cs="Times New Roman"/>
          </w:rPr>
          <w:t xml:space="preserve">the order </w:t>
        </w:r>
      </w:ins>
      <w:ins w:id="1284" w:author="Bruno Eleres" w:date="2021-05-04T10:58:00Z">
        <w:r w:rsidR="005B3A8D">
          <w:rPr>
            <w:rFonts w:cs="Times New Roman"/>
          </w:rPr>
          <w:t xml:space="preserve">of the target </w:t>
        </w:r>
      </w:ins>
      <w:ins w:id="1285" w:author="Bruno Eleres" w:date="2021-05-04T12:18:00Z">
        <w:r w:rsidR="00324CBB">
          <w:rPr>
            <w:rFonts w:cs="Times New Roman"/>
          </w:rPr>
          <w:t>species</w:t>
        </w:r>
      </w:ins>
      <w:ins w:id="1286" w:author="Aline Richter" w:date="2021-04-29T16:19:00Z">
        <w:del w:id="1287" w:author="Bruno Eleres" w:date="2021-05-04T10:58:00Z">
          <w:r w:rsidR="0013209E" w:rsidDel="005B3A8D">
            <w:rPr>
              <w:rFonts w:cs="Times New Roman"/>
            </w:rPr>
            <w:delText xml:space="preserve">to </w:delText>
          </w:r>
        </w:del>
      </w:ins>
      <w:ins w:id="1288" w:author="Aline Richter" w:date="2021-04-29T16:18:00Z">
        <w:del w:id="1289" w:author="Bruno Eleres" w:date="2021-05-04T10:58:00Z">
          <w:r w:rsidR="0013209E" w:rsidDel="005B3A8D">
            <w:rPr>
              <w:rFonts w:cs="Times New Roman"/>
            </w:rPr>
            <w:delText>which the</w:delText>
          </w:r>
        </w:del>
      </w:ins>
      <w:ins w:id="1290" w:author="Aline Richter" w:date="2021-04-29T16:19:00Z">
        <w:del w:id="1291" w:author="Bruno Eleres" w:date="2021-05-04T10:58:00Z">
          <w:r w:rsidR="0013209E" w:rsidDel="005B3A8D">
            <w:rPr>
              <w:rFonts w:cs="Times New Roman"/>
            </w:rPr>
            <w:delText xml:space="preserve"> species belong</w:delText>
          </w:r>
        </w:del>
      </w:ins>
      <w:ins w:id="1292" w:author="Aline Richter" w:date="2021-04-29T16:18:00Z">
        <w:del w:id="1293" w:author="Bruno Eleres" w:date="2021-05-04T10:58:00Z">
          <w:r w:rsidR="0013209E" w:rsidDel="005B3A8D">
            <w:rPr>
              <w:rFonts w:cs="Times New Roman"/>
            </w:rPr>
            <w:delText xml:space="preserve"> </w:delText>
          </w:r>
        </w:del>
      </w:ins>
      <w:ins w:id="1294" w:author="Aline Richter" w:date="2021-04-29T16:17:00Z">
        <w:del w:id="1295" w:author="Bruno Eleres" w:date="2021-05-04T10:58:00Z">
          <w:r w:rsidR="0013209E" w:rsidDel="005B3A8D">
            <w:rPr>
              <w:rFonts w:cs="Times New Roman"/>
            </w:rPr>
            <w:delText>is printed to user</w:delText>
          </w:r>
        </w:del>
      </w:ins>
      <w:ins w:id="1296" w:author="Aline Richter" w:date="2021-04-29T16:19:00Z">
        <w:r w:rsidR="0013209E">
          <w:rPr>
            <w:rFonts w:cs="Times New Roman"/>
          </w:rPr>
          <w:t xml:space="preserve">. </w:t>
        </w:r>
        <w:del w:id="1297" w:author="Bruno Eleres" w:date="2021-05-04T11:00:00Z">
          <w:r w:rsidR="0013209E" w:rsidDel="00F13B05">
            <w:rPr>
              <w:rFonts w:cs="Times New Roman"/>
            </w:rPr>
            <w:delText>Thus</w:delText>
          </w:r>
        </w:del>
      </w:ins>
      <w:ins w:id="1298" w:author="Bruno Eleres" w:date="2021-05-04T11:00:00Z">
        <w:r w:rsidR="00F13B05">
          <w:rPr>
            <w:rFonts w:cs="Times New Roman"/>
          </w:rPr>
          <w:t>Hence</w:t>
        </w:r>
      </w:ins>
      <w:ins w:id="1299" w:author="Aline Richter" w:date="2021-04-29T16:19:00Z">
        <w:r w:rsidR="0013209E">
          <w:rPr>
            <w:rFonts w:cs="Times New Roman"/>
          </w:rPr>
          <w:t xml:space="preserve">, the user </w:t>
        </w:r>
      </w:ins>
      <w:ins w:id="1300" w:author="Bruno Eleres" w:date="2021-05-04T12:17:00Z">
        <w:r w:rsidR="00337257">
          <w:rPr>
            <w:rFonts w:cs="Times New Roman"/>
          </w:rPr>
          <w:t xml:space="preserve">may </w:t>
        </w:r>
      </w:ins>
      <w:ins w:id="1301" w:author="Bruno Eleres" w:date="2021-05-04T12:22:00Z">
        <w:r w:rsidR="00B33C29">
          <w:rPr>
            <w:rFonts w:cs="Times New Roman"/>
          </w:rPr>
          <w:t>specify</w:t>
        </w:r>
      </w:ins>
      <w:ins w:id="1302" w:author="Bruno Eleres" w:date="2021-05-04T12:17:00Z">
        <w:r w:rsidR="00337257">
          <w:rPr>
            <w:rFonts w:cs="Times New Roman"/>
          </w:rPr>
          <w:t xml:space="preserve"> </w:t>
        </w:r>
        <w:r w:rsidR="00324CBB">
          <w:rPr>
            <w:rFonts w:cs="Times New Roman"/>
          </w:rPr>
          <w:t xml:space="preserve">a family to insert </w:t>
        </w:r>
      </w:ins>
      <w:ins w:id="1303" w:author="Bruno Eleres" w:date="2021-05-04T12:22:00Z">
        <w:r w:rsidR="00B33C29">
          <w:rPr>
            <w:rFonts w:cs="Times New Roman"/>
          </w:rPr>
          <w:t>the target species</w:t>
        </w:r>
      </w:ins>
      <w:ins w:id="1304" w:author="Bruno Eleres" w:date="2021-05-04T12:18:00Z">
        <w:r w:rsidR="00D972C2">
          <w:rPr>
            <w:rFonts w:cs="Times New Roman"/>
          </w:rPr>
          <w:t xml:space="preserve"> as sister taxon (option 1), two families to insert it </w:t>
        </w:r>
        <w:r w:rsidR="00B14670">
          <w:rPr>
            <w:rFonts w:cs="Times New Roman"/>
          </w:rPr>
          <w:t>a</w:t>
        </w:r>
      </w:ins>
      <w:ins w:id="1305" w:author="Bruno Eleres" w:date="2021-05-04T12:19:00Z">
        <w:r w:rsidR="00B14670">
          <w:rPr>
            <w:rFonts w:cs="Times New Roman"/>
          </w:rPr>
          <w:t>s a polytomy a</w:t>
        </w:r>
      </w:ins>
      <w:ins w:id="1306" w:author="Bruno Eleres" w:date="2021-05-04T12:18:00Z">
        <w:r w:rsidR="00B14670">
          <w:rPr>
            <w:rFonts w:cs="Times New Roman"/>
          </w:rPr>
          <w:t>t the mo</w:t>
        </w:r>
      </w:ins>
      <w:ins w:id="1307" w:author="Bruno Eleres" w:date="2021-05-04T12:19:00Z">
        <w:r w:rsidR="00B14670">
          <w:rPr>
            <w:rFonts w:cs="Times New Roman"/>
          </w:rPr>
          <w:t>st recent node linking the</w:t>
        </w:r>
      </w:ins>
      <w:ins w:id="1308" w:author="Bruno Eleres" w:date="2021-05-04T12:23:00Z">
        <w:r w:rsidR="00A26D30">
          <w:rPr>
            <w:rFonts w:cs="Times New Roman"/>
          </w:rPr>
          <w:t>m</w:t>
        </w:r>
      </w:ins>
      <w:ins w:id="1309" w:author="Bruno Eleres" w:date="2021-05-04T12:19:00Z">
        <w:r w:rsidR="00B14670">
          <w:rPr>
            <w:rFonts w:cs="Times New Roman"/>
          </w:rPr>
          <w:t xml:space="preserve"> (option 2), or </w:t>
        </w:r>
      </w:ins>
      <w:ins w:id="1310" w:author="Bruno Eleres" w:date="2021-05-04T12:20:00Z">
        <w:r w:rsidR="00E03FF3">
          <w:rPr>
            <w:rFonts w:cs="Times New Roman"/>
          </w:rPr>
          <w:t xml:space="preserve">the </w:t>
        </w:r>
      </w:ins>
      <w:ins w:id="1311" w:author="Bruno Eleres" w:date="2021-05-04T12:19:00Z">
        <w:r w:rsidR="00ED20B1">
          <w:rPr>
            <w:rFonts w:cs="Times New Roman"/>
          </w:rPr>
          <w:t xml:space="preserve">order </w:t>
        </w:r>
      </w:ins>
      <w:ins w:id="1312" w:author="Bruno Eleres" w:date="2021-05-04T12:24:00Z">
        <w:r w:rsidR="006C648F">
          <w:rPr>
            <w:rFonts w:cs="Times New Roman"/>
          </w:rPr>
          <w:t xml:space="preserve">to insert it </w:t>
        </w:r>
      </w:ins>
      <w:ins w:id="1313" w:author="Bruno Eleres" w:date="2021-05-04T12:20:00Z">
        <w:r w:rsidR="00E03FF3">
          <w:rPr>
            <w:rFonts w:cs="Times New Roman"/>
          </w:rPr>
          <w:t>a</w:t>
        </w:r>
      </w:ins>
      <w:ins w:id="1314" w:author="Bruno Eleres" w:date="2021-05-04T12:21:00Z">
        <w:r w:rsidR="00B33C29">
          <w:rPr>
            <w:rFonts w:cs="Times New Roman"/>
          </w:rPr>
          <w:t xml:space="preserve">s a </w:t>
        </w:r>
      </w:ins>
      <w:ins w:id="1315" w:author="Bruno Eleres" w:date="2021-05-04T12:23:00Z">
        <w:r w:rsidR="006C648F">
          <w:rPr>
            <w:rFonts w:cs="Times New Roman"/>
          </w:rPr>
          <w:t>sister taxon</w:t>
        </w:r>
      </w:ins>
      <w:ins w:id="1316" w:author="Aline Richter" w:date="2021-04-29T16:19:00Z">
        <w:del w:id="1317" w:author="Bruno Eleres" w:date="2021-05-04T12:19:00Z">
          <w:r w:rsidR="0013209E" w:rsidDel="00ED20B1">
            <w:rPr>
              <w:rFonts w:cs="Times New Roman"/>
            </w:rPr>
            <w:delText>c</w:delText>
          </w:r>
        </w:del>
      </w:ins>
      <w:ins w:id="1318" w:author="Aline Richter" w:date="2021-04-29T16:20:00Z">
        <w:del w:id="1319" w:author="Bruno Eleres" w:date="2021-05-04T12:19:00Z">
          <w:r w:rsidR="0013209E" w:rsidDel="00ED20B1">
            <w:rPr>
              <w:rFonts w:cs="Times New Roman"/>
            </w:rPr>
            <w:delText xml:space="preserve">an </w:delText>
          </w:r>
        </w:del>
      </w:ins>
      <w:ins w:id="1320" w:author="Aline Richter" w:date="2021-04-29T16:21:00Z">
        <w:del w:id="1321" w:author="Bruno Eleres" w:date="2021-05-04T12:19:00Z">
          <w:r w:rsidR="0013209E" w:rsidDel="00ED20B1">
            <w:rPr>
              <w:rFonts w:cs="Times New Roman"/>
            </w:rPr>
            <w:delText>choose</w:delText>
          </w:r>
        </w:del>
      </w:ins>
      <w:ins w:id="1322" w:author="Aline Richter" w:date="2021-04-29T16:20:00Z">
        <w:del w:id="1323" w:author="Bruno Eleres" w:date="2021-05-04T12:19:00Z">
          <w:r w:rsidR="0013209E" w:rsidDel="00ED20B1">
            <w:rPr>
              <w:rFonts w:cs="Times New Roman"/>
            </w:rPr>
            <w:delText xml:space="preserve"> to insert the species 1 – near to a specified family, 2 </w:delText>
          </w:r>
        </w:del>
      </w:ins>
      <w:ins w:id="1324" w:author="Aline Richter" w:date="2021-04-29T16:21:00Z">
        <w:del w:id="1325" w:author="Bruno Eleres" w:date="2021-05-04T12:19:00Z">
          <w:r w:rsidR="0013209E" w:rsidDel="00ED20B1">
            <w:rPr>
              <w:rFonts w:cs="Times New Roman"/>
            </w:rPr>
            <w:delText>–</w:delText>
          </w:r>
        </w:del>
      </w:ins>
      <w:ins w:id="1326" w:author="Aline Richter" w:date="2021-04-29T16:20:00Z">
        <w:del w:id="1327" w:author="Bruno Eleres" w:date="2021-05-04T12:19:00Z">
          <w:r w:rsidR="0013209E" w:rsidDel="00ED20B1">
            <w:rPr>
              <w:rFonts w:cs="Times New Roman"/>
            </w:rPr>
            <w:delText xml:space="preserve"> b</w:delText>
          </w:r>
        </w:del>
      </w:ins>
      <w:ins w:id="1328" w:author="Aline Richter" w:date="2021-04-29T16:21:00Z">
        <w:del w:id="1329" w:author="Bruno Eleres" w:date="2021-05-04T12:19:00Z">
          <w:r w:rsidR="0013209E" w:rsidDel="00ED20B1">
            <w:rPr>
              <w:rFonts w:cs="Times New Roman"/>
            </w:rPr>
            <w:delText>etween two families or 3 – at the</w:delText>
          </w:r>
        </w:del>
        <w:del w:id="1330" w:author="Bruno Eleres" w:date="2021-05-04T12:23:00Z">
          <w:r w:rsidR="0013209E" w:rsidDel="006C648F">
            <w:rPr>
              <w:rFonts w:cs="Times New Roman"/>
            </w:rPr>
            <w:delText xml:space="preserve"> node</w:delText>
          </w:r>
        </w:del>
      </w:ins>
      <w:ins w:id="1331" w:author="Bruno Eleres" w:date="2021-05-04T12:21:00Z">
        <w:r w:rsidR="00B33C29">
          <w:rPr>
            <w:rFonts w:cs="Times New Roman"/>
          </w:rPr>
          <w:t xml:space="preserve"> (option 3).</w:t>
        </w:r>
      </w:ins>
      <w:ins w:id="1332" w:author="Aline Richter" w:date="2021-04-29T16:21:00Z">
        <w:del w:id="1333" w:author="Bruno Eleres" w:date="2021-05-04T12:21:00Z">
          <w:r w:rsidR="0013209E" w:rsidDel="00C07402">
            <w:rPr>
              <w:rFonts w:cs="Times New Roman"/>
            </w:rPr>
            <w:delText xml:space="preserve"> of</w:delText>
          </w:r>
          <w:r w:rsidR="0013209E" w:rsidDel="00B33C29">
            <w:rPr>
              <w:rFonts w:cs="Times New Roman"/>
            </w:rPr>
            <w:delText xml:space="preserve"> order.</w:delText>
          </w:r>
        </w:del>
        <w:r w:rsidR="0013209E">
          <w:rPr>
            <w:rFonts w:cs="Times New Roman"/>
          </w:rPr>
          <w:t xml:space="preserve"> </w:t>
        </w:r>
      </w:ins>
      <w:ins w:id="1334" w:author="Bruno Eleres" w:date="2021-05-04T12:29:00Z">
        <w:r w:rsidR="00214C21">
          <w:rPr>
            <w:rFonts w:cs="Times New Roman"/>
          </w:rPr>
          <w:t>The function will not insert the s</w:t>
        </w:r>
      </w:ins>
      <w:ins w:id="1335" w:author="Bruno Eleres" w:date="2021-05-04T12:28:00Z">
        <w:r w:rsidR="009641CF">
          <w:rPr>
            <w:rFonts w:cs="Times New Roman"/>
          </w:rPr>
          <w:t>pecies</w:t>
        </w:r>
        <w:r w:rsidR="00BF3857">
          <w:rPr>
            <w:rFonts w:cs="Times New Roman"/>
          </w:rPr>
          <w:t xml:space="preserve"> not inserted in the previous steps </w:t>
        </w:r>
      </w:ins>
      <w:ins w:id="1336" w:author="Bruno Eleres" w:date="2021-05-04T12:30:00Z">
        <w:r w:rsidR="007809A8">
          <w:rPr>
            <w:rFonts w:cs="Times New Roman"/>
          </w:rPr>
          <w:t xml:space="preserve">beyond the order level </w:t>
        </w:r>
      </w:ins>
      <w:ins w:id="1337" w:author="Bruno Eleres" w:date="2021-05-04T12:28:00Z">
        <w:r w:rsidR="00214C21">
          <w:rPr>
            <w:rFonts w:cs="Times New Roman"/>
          </w:rPr>
          <w:t xml:space="preserve">because </w:t>
        </w:r>
      </w:ins>
      <w:ins w:id="1338" w:author="Bruno Eleres" w:date="2021-05-04T12:29:00Z">
        <w:r w:rsidR="00733158">
          <w:rPr>
            <w:rFonts w:cs="Times New Roman"/>
          </w:rPr>
          <w:t>it</w:t>
        </w:r>
      </w:ins>
      <w:ins w:id="1339" w:author="Aline Richter" w:date="2021-04-29T16:25:00Z">
        <w:del w:id="1340" w:author="Bruno Eleres" w:date="2021-05-04T12:20:00Z">
          <w:r w:rsidR="001B144F" w:rsidDel="00E03FF3">
            <w:rPr>
              <w:rFonts w:cs="Times New Roman"/>
            </w:rPr>
            <w:delText>This is the step of Order insertion.</w:delText>
          </w:r>
        </w:del>
      </w:ins>
      <w:del w:id="1341" w:author="Bruno Eleres" w:date="2021-05-04T12:20:00Z">
        <w:r w:rsidDel="00E03FF3">
          <w:rPr>
            <w:rFonts w:cs="Times New Roman"/>
          </w:rPr>
          <w:delText xml:space="preserve">the function found for all families present in </w:delText>
        </w:r>
        <w:r w:rsidR="000869E4" w:rsidDel="00E03FF3">
          <w:rPr>
            <w:rFonts w:cs="Times New Roman"/>
          </w:rPr>
          <w:delText xml:space="preserve">the </w:delText>
        </w:r>
        <w:r w:rsidDel="00E03FF3">
          <w:rPr>
            <w:rFonts w:cs="Times New Roman"/>
          </w:rPr>
          <w:delText>tree</w:delText>
        </w:r>
        <w:r w:rsidR="000869E4" w:rsidDel="00E03FF3">
          <w:rPr>
            <w:rFonts w:cs="Times New Roman"/>
          </w:rPr>
          <w:delText xml:space="preserve"> that are of</w:delText>
        </w:r>
        <w:r w:rsidDel="00E03FF3">
          <w:rPr>
            <w:rFonts w:cs="Times New Roman"/>
          </w:rPr>
          <w:delText xml:space="preserve"> the same Order of </w:delText>
        </w:r>
        <w:r w:rsidR="00C6590F" w:rsidDel="00E03FF3">
          <w:rPr>
            <w:rFonts w:cs="Times New Roman"/>
          </w:rPr>
          <w:delText xml:space="preserve">the species that must be inserted, and an interactive procedure similar of that described previously for the family level </w:delText>
        </w:r>
        <w:r w:rsidR="00985BFB" w:rsidDel="00E03FF3">
          <w:rPr>
            <w:rFonts w:cs="Times New Roman"/>
          </w:rPr>
          <w:delText>is performed</w:delText>
        </w:r>
        <w:r w:rsidR="00092FD9" w:rsidDel="00E03FF3">
          <w:rPr>
            <w:rFonts w:cs="Times New Roman"/>
          </w:rPr>
          <w:delText xml:space="preserve">, but, instead to choose among Genus, </w:delText>
        </w:r>
        <w:r w:rsidR="0034217E" w:rsidDel="00E03FF3">
          <w:rPr>
            <w:rFonts w:cs="Times New Roman"/>
          </w:rPr>
          <w:delText xml:space="preserve">one of the </w:delText>
        </w:r>
        <w:r w:rsidR="00F543AA" w:rsidDel="00E03FF3">
          <w:rPr>
            <w:rFonts w:cs="Times New Roman"/>
          </w:rPr>
          <w:delText xml:space="preserve">same </w:delText>
        </w:r>
        <w:r w:rsidR="0034217E" w:rsidDel="00E03FF3">
          <w:rPr>
            <w:rFonts w:cs="Times New Roman"/>
          </w:rPr>
          <w:delText>three options</w:delText>
        </w:r>
        <w:r w:rsidR="00F543AA" w:rsidDel="00E03FF3">
          <w:rPr>
            <w:rFonts w:cs="Times New Roman"/>
          </w:rPr>
          <w:delText xml:space="preserve"> previously presented</w:delText>
        </w:r>
        <w:r w:rsidR="0034217E" w:rsidDel="00E03FF3">
          <w:rPr>
            <w:rFonts w:cs="Times New Roman"/>
          </w:rPr>
          <w:delText xml:space="preserve"> must be chosen by typing the families inside a given Order</w:delText>
        </w:r>
        <w:r w:rsidR="00F543AA" w:rsidDel="00E03FF3">
          <w:rPr>
            <w:rFonts w:cs="Times New Roman"/>
          </w:rPr>
          <w:delText xml:space="preserve">, </w:delText>
        </w:r>
        <w:r w:rsidR="00317262" w:rsidDel="00E03FF3">
          <w:rPr>
            <w:rFonts w:cs="Times New Roman"/>
          </w:rPr>
          <w:delText xml:space="preserve">or the name of the Order to insert </w:delText>
        </w:r>
        <w:r w:rsidR="00D16482" w:rsidDel="00E03FF3">
          <w:rPr>
            <w:rFonts w:cs="Times New Roman"/>
          </w:rPr>
          <w:delText>at the node that unites all families inside a given Order</w:delText>
        </w:r>
        <w:r w:rsidR="003B3BE5" w:rsidDel="00E03FF3">
          <w:rPr>
            <w:rFonts w:cs="Times New Roman"/>
          </w:rPr>
          <w:delText>.</w:delText>
        </w:r>
        <w:r w:rsidR="00282A14" w:rsidDel="00E03FF3">
          <w:rPr>
            <w:rFonts w:cs="Times New Roman"/>
          </w:rPr>
          <w:delText xml:space="preserve"> This level of insertion is called Order insertion </w:delText>
        </w:r>
        <w:r w:rsidR="006570B0" w:rsidDel="00E03FF3">
          <w:rPr>
            <w:rFonts w:cs="Times New Roman"/>
          </w:rPr>
          <w:delText>level.</w:delText>
        </w:r>
      </w:del>
      <w:ins w:id="1342" w:author="Aline Richter" w:date="2021-04-29T16:25:00Z">
        <w:del w:id="1343" w:author="Bruno Eleres" w:date="2021-05-04T12:20:00Z">
          <w:r w:rsidR="001B144F" w:rsidDel="00E03FF3">
            <w:rPr>
              <w:rFonts w:cs="Times New Roman"/>
            </w:rPr>
            <w:delText xml:space="preserve"> </w:delText>
          </w:r>
        </w:del>
      </w:ins>
      <w:ins w:id="1344" w:author="Aline Richter" w:date="2021-04-29T16:27:00Z">
        <w:del w:id="1345" w:author="Bruno Eleres" w:date="2021-05-04T12:28:00Z">
          <w:r w:rsidR="001B144F" w:rsidDel="00214C21">
            <w:rPr>
              <w:rFonts w:cs="Times New Roman"/>
            </w:rPr>
            <w:delText>If after th</w:delText>
          </w:r>
        </w:del>
        <w:del w:id="1346" w:author="Bruno Eleres" w:date="2021-05-04T10:48:00Z">
          <w:r w:rsidR="001B144F" w:rsidDel="007E277E">
            <w:rPr>
              <w:rFonts w:cs="Times New Roman"/>
            </w:rPr>
            <w:delText>is</w:delText>
          </w:r>
        </w:del>
        <w:del w:id="1347" w:author="Bruno Eleres" w:date="2021-05-04T12:28:00Z">
          <w:r w:rsidR="001B144F" w:rsidDel="00214C21">
            <w:rPr>
              <w:rFonts w:cs="Times New Roman"/>
            </w:rPr>
            <w:delText xml:space="preserve"> four ste</w:delText>
          </w:r>
        </w:del>
      </w:ins>
      <w:ins w:id="1348" w:author="Aline Richter" w:date="2021-04-29T16:28:00Z">
        <w:del w:id="1349" w:author="Bruno Eleres" w:date="2021-05-04T12:28:00Z">
          <w:r w:rsidR="001B144F" w:rsidDel="00214C21">
            <w:rPr>
              <w:rFonts w:cs="Times New Roman"/>
            </w:rPr>
            <w:delText xml:space="preserve">ps </w:delText>
          </w:r>
        </w:del>
      </w:ins>
      <w:ins w:id="1350" w:author="Aline Richter" w:date="2021-04-29T16:27:00Z">
        <w:del w:id="1351" w:author="Bruno Eleres" w:date="2021-05-04T12:28:00Z">
          <w:r w:rsidR="001B144F" w:rsidDel="00214C21">
            <w:rPr>
              <w:rFonts w:cs="Times New Roman"/>
            </w:rPr>
            <w:delText>there are still species to be inserted</w:delText>
          </w:r>
        </w:del>
      </w:ins>
      <w:del w:id="1352" w:author="Bruno Eleres" w:date="2021-05-04T12:28:00Z">
        <w:r w:rsidR="006570B0" w:rsidDel="00214C21">
          <w:rPr>
            <w:rFonts w:cs="Times New Roman"/>
          </w:rPr>
          <w:delText xml:space="preserve"> If any species remains to be inserted after these three levels, </w:delText>
        </w:r>
      </w:del>
      <w:ins w:id="1353" w:author="Aline Richter" w:date="2021-04-29T16:28:00Z">
        <w:del w:id="1354" w:author="Bruno Eleres" w:date="2021-05-04T12:28:00Z">
          <w:r w:rsidR="001B144F" w:rsidDel="00214C21">
            <w:rPr>
              <w:rFonts w:cs="Times New Roman"/>
            </w:rPr>
            <w:delText xml:space="preserve">, </w:delText>
          </w:r>
        </w:del>
      </w:ins>
      <w:del w:id="1355" w:author="Bruno Eleres" w:date="2021-05-04T12:28:00Z">
        <w:r w:rsidR="006570B0" w:rsidDel="00214C21">
          <w:rPr>
            <w:rFonts w:cs="Times New Roman"/>
          </w:rPr>
          <w:delText>the function will inform the user that the</w:delText>
        </w:r>
        <w:r w:rsidR="00C00CFA" w:rsidDel="00214C21">
          <w:rPr>
            <w:rFonts w:cs="Times New Roman"/>
          </w:rPr>
          <w:delText xml:space="preserve"> species was not inserted in the tree. </w:delText>
        </w:r>
      </w:del>
      <w:del w:id="1356" w:author="Bruno Eleres" w:date="2021-05-04T11:00:00Z">
        <w:r w:rsidR="00C00CFA" w:rsidDel="00A95620">
          <w:rPr>
            <w:rFonts w:cs="Times New Roman"/>
          </w:rPr>
          <w:delText>We adopt this decision since the i</w:delText>
        </w:r>
      </w:del>
      <w:del w:id="1357" w:author="Bruno Eleres" w:date="2021-05-04T12:29:00Z">
        <w:r w:rsidR="00C00CFA" w:rsidDel="00733158">
          <w:rPr>
            <w:rFonts w:cs="Times New Roman"/>
          </w:rPr>
          <w:delText xml:space="preserve">nsertions beyond </w:delText>
        </w:r>
      </w:del>
      <w:del w:id="1358" w:author="Bruno Eleres" w:date="2021-05-04T11:00:00Z">
        <w:r w:rsidR="00C00CFA" w:rsidDel="00A95620">
          <w:rPr>
            <w:rFonts w:cs="Times New Roman"/>
          </w:rPr>
          <w:delText xml:space="preserve">Order </w:delText>
        </w:r>
        <w:r w:rsidR="00FA7F5D" w:rsidDel="00A95620">
          <w:rPr>
            <w:rFonts w:cs="Times New Roman"/>
          </w:rPr>
          <w:delText>wi</w:delText>
        </w:r>
      </w:del>
      <w:del w:id="1359" w:author="Bruno Eleres" w:date="2021-05-04T11:01:00Z">
        <w:r w:rsidR="00FA7F5D" w:rsidDel="00A95620">
          <w:rPr>
            <w:rFonts w:cs="Times New Roman"/>
          </w:rPr>
          <w:delText>ll</w:delText>
        </w:r>
      </w:del>
      <w:r w:rsidR="00FA7F5D">
        <w:rPr>
          <w:rFonts w:cs="Times New Roman"/>
        </w:rPr>
        <w:t xml:space="preserve"> </w:t>
      </w:r>
      <w:ins w:id="1360" w:author="Bruno Eleres" w:date="2021-05-04T11:03:00Z">
        <w:r w:rsidR="00BA328B">
          <w:rPr>
            <w:rFonts w:cs="Times New Roman"/>
          </w:rPr>
          <w:t xml:space="preserve">would </w:t>
        </w:r>
      </w:ins>
      <w:ins w:id="1361" w:author="Bruno Eleres" w:date="2021-05-04T12:30:00Z">
        <w:r w:rsidR="000C1156">
          <w:rPr>
            <w:rFonts w:cs="Times New Roman"/>
          </w:rPr>
          <w:t>add</w:t>
        </w:r>
      </w:ins>
      <w:ins w:id="1362" w:author="Bruno Eleres" w:date="2021-05-04T11:03:00Z">
        <w:r w:rsidR="0000792E">
          <w:rPr>
            <w:rFonts w:cs="Times New Roman"/>
          </w:rPr>
          <w:t xml:space="preserve"> too</w:t>
        </w:r>
      </w:ins>
      <w:del w:id="1363" w:author="Bruno Eleres" w:date="2021-05-04T11:03:00Z">
        <w:r w:rsidR="00FA7F5D" w:rsidDel="0000792E">
          <w:rPr>
            <w:rFonts w:cs="Times New Roman"/>
          </w:rPr>
          <w:delText>carry</w:delText>
        </w:r>
      </w:del>
      <w:r w:rsidR="00FA7F5D">
        <w:rPr>
          <w:rFonts w:cs="Times New Roman"/>
        </w:rPr>
        <w:t xml:space="preserve"> </w:t>
      </w:r>
      <w:del w:id="1364" w:author="Bruno Eleres" w:date="2021-05-04T11:00:00Z">
        <w:r w:rsidR="00FA7F5D" w:rsidDel="00F13B05">
          <w:rPr>
            <w:rFonts w:cs="Times New Roman"/>
          </w:rPr>
          <w:delText>a lot of</w:delText>
        </w:r>
      </w:del>
      <w:ins w:id="1365" w:author="Bruno Eleres" w:date="2021-05-04T11:00:00Z">
        <w:r w:rsidR="00F13B05">
          <w:rPr>
            <w:rFonts w:cs="Times New Roman"/>
          </w:rPr>
          <w:t>much</w:t>
        </w:r>
      </w:ins>
      <w:r w:rsidR="00FA7F5D">
        <w:rPr>
          <w:rFonts w:cs="Times New Roman"/>
        </w:rPr>
        <w:t xml:space="preserve"> uncertainty </w:t>
      </w:r>
      <w:del w:id="1366" w:author="Bruno Eleres" w:date="2021-05-04T11:03:00Z">
        <w:r w:rsidR="00FA7F5D" w:rsidDel="003F0E85">
          <w:rPr>
            <w:rFonts w:cs="Times New Roman"/>
          </w:rPr>
          <w:delText xml:space="preserve">regarding </w:delText>
        </w:r>
      </w:del>
      <w:ins w:id="1367" w:author="Bruno Eleres" w:date="2021-05-04T11:03:00Z">
        <w:r w:rsidR="00BA328B">
          <w:rPr>
            <w:rFonts w:cs="Times New Roman"/>
          </w:rPr>
          <w:t>to</w:t>
        </w:r>
        <w:r w:rsidR="003F0E85">
          <w:rPr>
            <w:rFonts w:cs="Times New Roman"/>
          </w:rPr>
          <w:t xml:space="preserve"> </w:t>
        </w:r>
      </w:ins>
      <w:ins w:id="1368" w:author="Bruno Eleres" w:date="2021-05-04T11:01:00Z">
        <w:r w:rsidR="00A95620">
          <w:rPr>
            <w:rFonts w:cs="Times New Roman"/>
          </w:rPr>
          <w:t xml:space="preserve">the </w:t>
        </w:r>
      </w:ins>
      <w:ins w:id="1369" w:author="Bruno Eleres" w:date="2021-05-04T12:30:00Z">
        <w:r w:rsidR="000C1156">
          <w:rPr>
            <w:rFonts w:cs="Times New Roman"/>
          </w:rPr>
          <w:t>phylogenetic tree</w:t>
        </w:r>
      </w:ins>
      <w:del w:id="1370" w:author="Bruno Eleres" w:date="2021-05-04T11:01:00Z">
        <w:r w:rsidR="00FA7F5D" w:rsidDel="00A95620">
          <w:rPr>
            <w:rFonts w:cs="Times New Roman"/>
          </w:rPr>
          <w:delText xml:space="preserve">the </w:delText>
        </w:r>
      </w:del>
      <w:del w:id="1371" w:author="Bruno Eleres" w:date="2021-05-04T12:30:00Z">
        <w:r w:rsidR="00FA7F5D" w:rsidDel="000C1156">
          <w:rPr>
            <w:rFonts w:cs="Times New Roman"/>
          </w:rPr>
          <w:delText>phylogenetic position</w:delText>
        </w:r>
      </w:del>
      <w:del w:id="1372" w:author="Bruno Eleres" w:date="2021-05-04T11:01:00Z">
        <w:r w:rsidR="00FA7F5D" w:rsidDel="00A95620">
          <w:rPr>
            <w:rFonts w:cs="Times New Roman"/>
          </w:rPr>
          <w:delText xml:space="preserve"> of this species</w:delText>
        </w:r>
      </w:del>
      <w:r w:rsidR="00FA7F5D">
        <w:rPr>
          <w:rFonts w:cs="Times New Roman"/>
        </w:rPr>
        <w:t>.</w:t>
      </w:r>
      <w:del w:id="1373" w:author="Bruno Eleres" w:date="2021-05-04T12:49:00Z">
        <w:r w:rsidR="00F543AA" w:rsidDel="00D862C3">
          <w:rPr>
            <w:rFonts w:cs="Times New Roman"/>
          </w:rPr>
          <w:delText xml:space="preserve"> </w:delText>
        </w:r>
      </w:del>
    </w:p>
    <w:p w14:paraId="3A5AAF05" w14:textId="4B21007D" w:rsidR="001B144F" w:rsidRDefault="00CD10A7">
      <w:pPr>
        <w:ind w:firstLine="708"/>
        <w:rPr>
          <w:ins w:id="1374" w:author="Aline Richter" w:date="2021-04-29T16:31:00Z"/>
          <w:rFonts w:cs="Times New Roman"/>
        </w:rPr>
      </w:pPr>
      <w:ins w:id="1375" w:author="Aline Richter" w:date="2021-04-29T16:32:00Z">
        <w:del w:id="1376" w:author="Bruno Eleres" w:date="2021-05-04T12:31:00Z">
          <w:r w:rsidDel="00E25A53">
            <w:rPr>
              <w:rFonts w:cs="Times New Roman"/>
            </w:rPr>
            <w:delText>These steps</w:delText>
          </w:r>
        </w:del>
      </w:ins>
      <w:ins w:id="1377" w:author="Aline Richter" w:date="2021-04-29T16:31:00Z">
        <w:del w:id="1378" w:author="Bruno Eleres" w:date="2021-05-04T12:31:00Z">
          <w:r w:rsidR="001B144F" w:rsidDel="00E25A53">
            <w:rPr>
              <w:rFonts w:cs="Times New Roman"/>
            </w:rPr>
            <w:delText xml:space="preserve"> may be simplified if the user se</w:delText>
          </w:r>
        </w:del>
      </w:ins>
      <w:ins w:id="1379" w:author="Aline Richter" w:date="2021-04-29T16:32:00Z">
        <w:del w:id="1380" w:author="Bruno Eleres" w:date="2021-05-04T12:31:00Z">
          <w:r w:rsidR="001B144F" w:rsidDel="00E25A53">
            <w:rPr>
              <w:rFonts w:cs="Times New Roman"/>
            </w:rPr>
            <w:delText>t</w:delText>
          </w:r>
        </w:del>
        <w:del w:id="1381" w:author="Bruno Eleres" w:date="2021-05-04T10:49:00Z">
          <w:r w:rsidR="001B144F" w:rsidDel="007E277E">
            <w:rPr>
              <w:rFonts w:cs="Times New Roman"/>
            </w:rPr>
            <w:delText>ting</w:delText>
          </w:r>
        </w:del>
      </w:ins>
      <w:ins w:id="1382" w:author="Bruno Eleres" w:date="2021-05-04T12:31:00Z">
        <w:r w:rsidR="00E25A53">
          <w:rPr>
            <w:rFonts w:cs="Times New Roman"/>
          </w:rPr>
          <w:t>Setting</w:t>
        </w:r>
      </w:ins>
      <w:ins w:id="1383" w:author="Aline Richter" w:date="2021-04-29T16:32:00Z">
        <w:r w:rsidR="001B144F">
          <w:rPr>
            <w:rFonts w:cs="Times New Roman"/>
          </w:rPr>
          <w:t xml:space="preserve"> the argument </w:t>
        </w:r>
        <w:proofErr w:type="spellStart"/>
        <w:r>
          <w:rPr>
            <w:rFonts w:cs="Times New Roman"/>
          </w:rPr>
          <w:t>insert.base.node</w:t>
        </w:r>
        <w:proofErr w:type="spellEnd"/>
        <w:r>
          <w:rPr>
            <w:rFonts w:cs="Times New Roman"/>
          </w:rPr>
          <w:t xml:space="preserve"> </w:t>
        </w:r>
        <w:del w:id="1384" w:author="Bruno Eleres" w:date="2021-05-04T12:31:00Z">
          <w:r w:rsidDel="00E25A53">
            <w:rPr>
              <w:rFonts w:cs="Times New Roman"/>
            </w:rPr>
            <w:delText>=</w:delText>
          </w:r>
        </w:del>
      </w:ins>
      <w:ins w:id="1385" w:author="Bruno Eleres" w:date="2021-05-04T12:31:00Z">
        <w:r w:rsidR="00E25A53">
          <w:rPr>
            <w:rFonts w:cs="Times New Roman"/>
          </w:rPr>
          <w:t>as</w:t>
        </w:r>
      </w:ins>
      <w:ins w:id="1386" w:author="Aline Richter" w:date="2021-04-29T16:32:00Z">
        <w:r>
          <w:rPr>
            <w:rFonts w:cs="Times New Roman"/>
          </w:rPr>
          <w:t xml:space="preserve"> TRUE</w:t>
        </w:r>
      </w:ins>
      <w:ins w:id="1387" w:author="Bruno Eleres" w:date="2021-05-04T12:46:00Z">
        <w:r w:rsidR="000D6354">
          <w:rPr>
            <w:rFonts w:cs="Times New Roman"/>
          </w:rPr>
          <w:t xml:space="preserve"> </w:t>
        </w:r>
      </w:ins>
      <w:ins w:id="1388" w:author="Aline Richter" w:date="2021-04-29T16:32:00Z">
        <w:del w:id="1389" w:author="Bruno Eleres" w:date="2021-05-04T12:33:00Z">
          <w:r w:rsidDel="00E62C3B">
            <w:rPr>
              <w:rFonts w:cs="Times New Roman"/>
            </w:rPr>
            <w:delText>. This argument br</w:delText>
          </w:r>
        </w:del>
      </w:ins>
      <w:ins w:id="1390" w:author="Aline Richter" w:date="2021-04-29T16:33:00Z">
        <w:del w:id="1391" w:author="Bruno Eleres" w:date="2021-05-04T12:33:00Z">
          <w:r w:rsidDel="00E62C3B">
            <w:rPr>
              <w:rFonts w:cs="Times New Roman"/>
            </w:rPr>
            <w:delText>eaks</w:delText>
          </w:r>
          <w:r w:rsidDel="00572855">
            <w:rPr>
              <w:rFonts w:cs="Times New Roman"/>
            </w:rPr>
            <w:delText xml:space="preserve"> the interactive procedure (options 1</w:delText>
          </w:r>
        </w:del>
      </w:ins>
      <w:ins w:id="1392" w:author="Aline Richter" w:date="2021-04-29T16:34:00Z">
        <w:del w:id="1393" w:author="Bruno Eleres" w:date="2021-05-04T12:33:00Z">
          <w:r w:rsidDel="00572855">
            <w:rPr>
              <w:rFonts w:cs="Times New Roman"/>
            </w:rPr>
            <w:delText xml:space="preserve">, 2 and 3 for (ii) and (iv)) and </w:delText>
          </w:r>
        </w:del>
        <w:r>
          <w:rPr>
            <w:rFonts w:cs="Times New Roman"/>
          </w:rPr>
          <w:t>automatically insert</w:t>
        </w:r>
      </w:ins>
      <w:ins w:id="1394" w:author="Bruno Eleres" w:date="2021-05-04T12:46:00Z">
        <w:r w:rsidR="000D6354">
          <w:rPr>
            <w:rFonts w:cs="Times New Roman"/>
          </w:rPr>
          <w:t>s</w:t>
        </w:r>
      </w:ins>
      <w:ins w:id="1395" w:author="Aline Richter" w:date="2021-04-29T16:34:00Z">
        <w:r>
          <w:rPr>
            <w:rFonts w:cs="Times New Roman"/>
          </w:rPr>
          <w:t xml:space="preserve"> </w:t>
        </w:r>
        <w:del w:id="1396" w:author="Bruno Eleres" w:date="2021-05-04T12:49:00Z">
          <w:r w:rsidDel="00D862C3">
            <w:rPr>
              <w:rFonts w:cs="Times New Roman"/>
            </w:rPr>
            <w:delText>all</w:delText>
          </w:r>
        </w:del>
      </w:ins>
      <w:ins w:id="1397" w:author="Bruno Eleres" w:date="2021-05-04T12:48:00Z">
        <w:r w:rsidR="00884151">
          <w:rPr>
            <w:rFonts w:cs="Times New Roman"/>
          </w:rPr>
          <w:t>the</w:t>
        </w:r>
      </w:ins>
      <w:ins w:id="1398" w:author="Aline Richter" w:date="2021-04-29T16:34:00Z">
        <w:r>
          <w:rPr>
            <w:rFonts w:cs="Times New Roman"/>
          </w:rPr>
          <w:t xml:space="preserve"> </w:t>
        </w:r>
      </w:ins>
      <w:ins w:id="1399" w:author="Bruno Eleres" w:date="2021-05-04T12:49:00Z">
        <w:r w:rsidR="00D862C3">
          <w:rPr>
            <w:rFonts w:cs="Times New Roman"/>
          </w:rPr>
          <w:t xml:space="preserve">target </w:t>
        </w:r>
      </w:ins>
      <w:ins w:id="1400" w:author="Aline Richter" w:date="2021-04-29T16:34:00Z">
        <w:r>
          <w:rPr>
            <w:rFonts w:cs="Times New Roman"/>
          </w:rPr>
          <w:t xml:space="preserve">species </w:t>
        </w:r>
      </w:ins>
      <w:ins w:id="1401" w:author="Bruno Eleres" w:date="2021-05-04T12:49:00Z">
        <w:r w:rsidR="00D862C3">
          <w:rPr>
            <w:rFonts w:cs="Times New Roman"/>
          </w:rPr>
          <w:t>from</w:t>
        </w:r>
      </w:ins>
      <w:ins w:id="1402" w:author="Bruno Eleres" w:date="2021-05-04T12:48:00Z">
        <w:r w:rsidR="00884151">
          <w:rPr>
            <w:rFonts w:cs="Times New Roman"/>
          </w:rPr>
          <w:t xml:space="preserve"> the second and </w:t>
        </w:r>
        <w:r w:rsidR="00B8774E">
          <w:rPr>
            <w:rFonts w:cs="Times New Roman"/>
          </w:rPr>
          <w:t xml:space="preserve">fourth steps </w:t>
        </w:r>
      </w:ins>
      <w:ins w:id="1403" w:author="Aline Richter" w:date="2021-04-29T16:34:00Z">
        <w:del w:id="1404" w:author="Bruno Eleres" w:date="2021-05-04T12:49:00Z">
          <w:r w:rsidDel="00D862C3">
            <w:rPr>
              <w:rFonts w:cs="Times New Roman"/>
            </w:rPr>
            <w:delText>not find in the congeneric insertions (</w:delText>
          </w:r>
        </w:del>
      </w:ins>
      <w:ins w:id="1405" w:author="Aline Richter" w:date="2021-04-29T16:35:00Z">
        <w:del w:id="1406" w:author="Bruno Eleres" w:date="2021-05-04T12:49:00Z">
          <w:r w:rsidDel="00D862C3">
            <w:rPr>
              <w:rFonts w:cs="Times New Roman"/>
            </w:rPr>
            <w:delText xml:space="preserve">steps (i) and (iii)) </w:delText>
          </w:r>
        </w:del>
        <w:r>
          <w:rPr>
            <w:rFonts w:cs="Times New Roman"/>
          </w:rPr>
          <w:t xml:space="preserve">in the family </w:t>
        </w:r>
      </w:ins>
      <w:ins w:id="1407" w:author="Bruno Eleres" w:date="2021-05-04T12:49:00Z">
        <w:r w:rsidR="00D862C3">
          <w:rPr>
            <w:rFonts w:cs="Times New Roman"/>
          </w:rPr>
          <w:t>and</w:t>
        </w:r>
      </w:ins>
      <w:ins w:id="1408" w:author="Aline Richter" w:date="2021-04-29T16:35:00Z">
        <w:del w:id="1409" w:author="Bruno Eleres" w:date="2021-05-04T12:49:00Z">
          <w:r w:rsidDel="00D862C3">
            <w:rPr>
              <w:rFonts w:cs="Times New Roman"/>
            </w:rPr>
            <w:delText>or</w:delText>
          </w:r>
        </w:del>
        <w:r>
          <w:rPr>
            <w:rFonts w:cs="Times New Roman"/>
          </w:rPr>
          <w:t xml:space="preserve"> order nodes</w:t>
        </w:r>
      </w:ins>
      <w:ins w:id="1410" w:author="Bruno Eleres" w:date="2021-05-04T12:49:00Z">
        <w:r w:rsidR="00D862C3">
          <w:rPr>
            <w:rFonts w:cs="Times New Roman"/>
          </w:rPr>
          <w:t>, respectively</w:t>
        </w:r>
      </w:ins>
      <w:ins w:id="1411" w:author="Aline Richter" w:date="2021-04-29T16:35:00Z">
        <w:r>
          <w:rPr>
            <w:rFonts w:cs="Times New Roman"/>
          </w:rPr>
          <w:t xml:space="preserve">. This setting </w:t>
        </w:r>
      </w:ins>
      <w:ins w:id="1412" w:author="Bruno Eleres" w:date="2021-05-04T13:56:00Z">
        <w:r w:rsidR="006E7E4B">
          <w:rPr>
            <w:rFonts w:cs="Times New Roman"/>
          </w:rPr>
          <w:t>facilitates t</w:t>
        </w:r>
      </w:ins>
      <w:ins w:id="1413" w:author="Bruno Eleres" w:date="2021-05-04T13:57:00Z">
        <w:r w:rsidR="006E7E4B">
          <w:rPr>
            <w:rFonts w:cs="Times New Roman"/>
          </w:rPr>
          <w:t>he</w:t>
        </w:r>
      </w:ins>
      <w:ins w:id="1414" w:author="Bruno Eleres" w:date="2021-05-04T13:56:00Z">
        <w:r w:rsidR="006E7E4B">
          <w:rPr>
            <w:rFonts w:cs="Times New Roman"/>
          </w:rPr>
          <w:t xml:space="preserve"> insert</w:t>
        </w:r>
      </w:ins>
      <w:ins w:id="1415" w:author="Bruno Eleres" w:date="2021-05-04T13:57:00Z">
        <w:r w:rsidR="006E7E4B">
          <w:rPr>
            <w:rFonts w:cs="Times New Roman"/>
          </w:rPr>
          <w:t>ion</w:t>
        </w:r>
      </w:ins>
      <w:ins w:id="1416" w:author="Bruno Eleres" w:date="2021-05-04T13:56:00Z">
        <w:r w:rsidR="006E7E4B">
          <w:rPr>
            <w:rFonts w:cs="Times New Roman"/>
          </w:rPr>
          <w:t xml:space="preserve"> </w:t>
        </w:r>
      </w:ins>
      <w:ins w:id="1417" w:author="Bruno Eleres" w:date="2021-05-04T13:57:00Z">
        <w:r w:rsidR="006E7E4B">
          <w:rPr>
            <w:rFonts w:cs="Times New Roman"/>
          </w:rPr>
          <w:t xml:space="preserve">of </w:t>
        </w:r>
      </w:ins>
      <w:ins w:id="1418" w:author="Bruno Eleres" w:date="2021-05-04T13:56:00Z">
        <w:r w:rsidR="006E7E4B">
          <w:rPr>
            <w:rFonts w:cs="Times New Roman"/>
          </w:rPr>
          <w:t xml:space="preserve">a </w:t>
        </w:r>
      </w:ins>
      <w:ins w:id="1419" w:author="Aline Richter" w:date="2021-04-29T16:35:00Z">
        <w:del w:id="1420" w:author="Bruno Eleres" w:date="2021-05-04T13:56:00Z">
          <w:r w:rsidDel="006E7E4B">
            <w:rPr>
              <w:rFonts w:cs="Times New Roman"/>
            </w:rPr>
            <w:delText xml:space="preserve">is </w:delText>
          </w:r>
        </w:del>
      </w:ins>
      <w:ins w:id="1421" w:author="Aline Richter" w:date="2021-04-29T16:36:00Z">
        <w:del w:id="1422" w:author="Bruno Eleres" w:date="2021-05-04T12:35:00Z">
          <w:r w:rsidDel="000C5627">
            <w:rPr>
              <w:rFonts w:cs="Times New Roman"/>
            </w:rPr>
            <w:delText>recommendable</w:delText>
          </w:r>
        </w:del>
        <w:del w:id="1423" w:author="Bruno Eleres" w:date="2021-05-04T13:56:00Z">
          <w:r w:rsidDel="006E7E4B">
            <w:rPr>
              <w:rFonts w:cs="Times New Roman"/>
            </w:rPr>
            <w:delText xml:space="preserve"> if there are a </w:delText>
          </w:r>
        </w:del>
        <w:r>
          <w:rPr>
            <w:rFonts w:cs="Times New Roman"/>
          </w:rPr>
          <w:t xml:space="preserve">large number of species </w:t>
        </w:r>
        <w:del w:id="1424" w:author="Bruno Eleres" w:date="2021-05-04T13:56:00Z">
          <w:r w:rsidDel="006E7E4B">
            <w:rPr>
              <w:rFonts w:cs="Times New Roman"/>
            </w:rPr>
            <w:delText xml:space="preserve">that must be added </w:delText>
          </w:r>
        </w:del>
      </w:ins>
      <w:ins w:id="1425" w:author="Aline Richter" w:date="2021-04-29T16:37:00Z">
        <w:del w:id="1426" w:author="Bruno Eleres" w:date="2021-05-04T13:56:00Z">
          <w:r w:rsidDel="006E7E4B">
            <w:rPr>
              <w:rFonts w:cs="Times New Roman"/>
            </w:rPr>
            <w:delText>by user</w:delText>
          </w:r>
        </w:del>
      </w:ins>
      <w:ins w:id="1427" w:author="Aline Richter" w:date="2021-04-29T16:39:00Z">
        <w:del w:id="1428" w:author="Bruno Eleres" w:date="2021-05-04T13:56:00Z">
          <w:r w:rsidDel="006E7E4B">
            <w:rPr>
              <w:rFonts w:cs="Times New Roman"/>
            </w:rPr>
            <w:delText xml:space="preserve"> </w:delText>
          </w:r>
        </w:del>
        <w:r>
          <w:rPr>
            <w:rFonts w:cs="Times New Roman"/>
          </w:rPr>
          <w:t xml:space="preserve">or </w:t>
        </w:r>
        <w:del w:id="1429" w:author="Bruno Eleres" w:date="2021-05-04T13:57:00Z">
          <w:r w:rsidDel="006E7E4B">
            <w:rPr>
              <w:rFonts w:cs="Times New Roman"/>
            </w:rPr>
            <w:delText xml:space="preserve">if the position on tree of the </w:delText>
          </w:r>
        </w:del>
        <w:r>
          <w:rPr>
            <w:rFonts w:cs="Times New Roman"/>
          </w:rPr>
          <w:t xml:space="preserve">species </w:t>
        </w:r>
      </w:ins>
      <w:ins w:id="1430" w:author="Bruno Eleres" w:date="2021-05-04T13:57:00Z">
        <w:r w:rsidR="00EB16F4">
          <w:rPr>
            <w:rFonts w:cs="Times New Roman"/>
          </w:rPr>
          <w:t xml:space="preserve">with </w:t>
        </w:r>
      </w:ins>
      <w:ins w:id="1431" w:author="Bruno Eleres" w:date="2021-05-04T13:58:00Z">
        <w:r w:rsidR="00602F23">
          <w:rPr>
            <w:rFonts w:cs="Times New Roman"/>
          </w:rPr>
          <w:t xml:space="preserve">the </w:t>
        </w:r>
      </w:ins>
      <w:ins w:id="1432" w:author="Bruno Eleres" w:date="2021-05-04T13:57:00Z">
        <w:r w:rsidR="00EB16F4">
          <w:rPr>
            <w:rFonts w:cs="Times New Roman"/>
          </w:rPr>
          <w:t>phylogen</w:t>
        </w:r>
      </w:ins>
      <w:ins w:id="1433" w:author="Bruno Eleres" w:date="2021-05-04T13:58:00Z">
        <w:r w:rsidR="00EB16F4">
          <w:rPr>
            <w:rFonts w:cs="Times New Roman"/>
          </w:rPr>
          <w:t>e</w:t>
        </w:r>
      </w:ins>
      <w:ins w:id="1434" w:author="Bruno Eleres" w:date="2021-05-04T13:57:00Z">
        <w:r w:rsidR="00EB16F4">
          <w:rPr>
            <w:rFonts w:cs="Times New Roman"/>
          </w:rPr>
          <w:t>tic position</w:t>
        </w:r>
      </w:ins>
      <w:ins w:id="1435" w:author="Bruno Eleres" w:date="2021-05-04T13:58:00Z">
        <w:r w:rsidR="00602F23">
          <w:rPr>
            <w:rFonts w:cs="Times New Roman"/>
          </w:rPr>
          <w:t xml:space="preserve"> unknown</w:t>
        </w:r>
      </w:ins>
      <w:ins w:id="1436" w:author="Aline Richter" w:date="2021-04-29T16:39:00Z">
        <w:del w:id="1437" w:author="Bruno Eleres" w:date="2021-05-04T13:57:00Z">
          <w:r w:rsidDel="00EB16F4">
            <w:rPr>
              <w:rFonts w:cs="Times New Roman"/>
            </w:rPr>
            <w:delText>that</w:delText>
          </w:r>
        </w:del>
      </w:ins>
      <w:ins w:id="1438" w:author="Aline Richter" w:date="2021-04-29T16:40:00Z">
        <w:del w:id="1439" w:author="Bruno Eleres" w:date="2021-05-04T13:57:00Z">
          <w:r w:rsidDel="00EB16F4">
            <w:rPr>
              <w:rFonts w:cs="Times New Roman"/>
            </w:rPr>
            <w:delText xml:space="preserve"> must be inserted is unknown or difficult to access</w:delText>
          </w:r>
        </w:del>
      </w:ins>
      <w:ins w:id="1440" w:author="Bruno Eleres" w:date="2021-05-04T14:07:00Z">
        <w:r w:rsidR="00B724F7">
          <w:rPr>
            <w:rFonts w:cs="Times New Roman"/>
          </w:rPr>
          <w:t xml:space="preserve">. </w:t>
        </w:r>
      </w:ins>
      <w:ins w:id="1441" w:author="Aline Richter" w:date="2021-04-29T16:40:00Z">
        <w:del w:id="1442" w:author="Bruno Eleres" w:date="2021-05-04T14:07:00Z">
          <w:r w:rsidDel="00B724F7">
            <w:rPr>
              <w:rFonts w:cs="Times New Roman"/>
            </w:rPr>
            <w:delText>.</w:delText>
          </w:r>
        </w:del>
      </w:ins>
      <w:ins w:id="1443" w:author="Bruno Eleres" w:date="2021-05-04T14:08:00Z">
        <w:r w:rsidR="00305A79">
          <w:rPr>
            <w:rFonts w:cs="Times New Roman"/>
          </w:rPr>
          <w:t>The</w:t>
        </w:r>
      </w:ins>
      <w:ins w:id="1444" w:author="Bruno Eleres" w:date="2021-05-04T14:01:00Z">
        <w:r w:rsidR="000B58F4">
          <w:rPr>
            <w:rFonts w:cs="Times New Roman"/>
          </w:rPr>
          <w:t xml:space="preserve"> default output is a list with two objects</w:t>
        </w:r>
      </w:ins>
      <w:ins w:id="1445" w:author="Bruno Eleres" w:date="2021-05-04T14:02:00Z">
        <w:r w:rsidR="001544F4">
          <w:rPr>
            <w:rFonts w:cs="Times New Roman"/>
          </w:rPr>
          <w:t>: (</w:t>
        </w:r>
        <w:proofErr w:type="spellStart"/>
        <w:r w:rsidR="001544F4">
          <w:rPr>
            <w:rFonts w:cs="Times New Roman"/>
          </w:rPr>
          <w:t>i</w:t>
        </w:r>
        <w:proofErr w:type="spellEnd"/>
        <w:r w:rsidR="001544F4">
          <w:rPr>
            <w:rFonts w:cs="Times New Roman"/>
          </w:rPr>
          <w:t xml:space="preserve">) </w:t>
        </w:r>
      </w:ins>
      <w:ins w:id="1446" w:author="Bruno Eleres" w:date="2021-05-04T14:01:00Z">
        <w:r w:rsidR="000B58F4">
          <w:rPr>
            <w:rFonts w:cs="Times New Roman"/>
          </w:rPr>
          <w:t xml:space="preserve">the pruned tree </w:t>
        </w:r>
      </w:ins>
      <w:ins w:id="1447" w:author="Bruno Eleres" w:date="2021-05-04T14:02:00Z">
        <w:r w:rsidR="001544F4">
          <w:rPr>
            <w:rFonts w:cs="Times New Roman"/>
          </w:rPr>
          <w:t>including</w:t>
        </w:r>
      </w:ins>
      <w:ins w:id="1448" w:author="Bruno Eleres" w:date="2021-05-04T14:01:00Z">
        <w:r w:rsidR="000B58F4">
          <w:rPr>
            <w:rFonts w:cs="Times New Roman"/>
          </w:rPr>
          <w:t xml:space="preserve"> only </w:t>
        </w:r>
      </w:ins>
      <w:ins w:id="1449" w:author="Bruno Eleres" w:date="2021-05-04T14:02:00Z">
        <w:r w:rsidR="001544F4">
          <w:rPr>
            <w:rFonts w:cs="Times New Roman"/>
          </w:rPr>
          <w:t xml:space="preserve">the provided species list; (ii) </w:t>
        </w:r>
      </w:ins>
      <w:ins w:id="1450" w:author="Bruno Eleres" w:date="2021-05-04T14:03:00Z">
        <w:r w:rsidR="00E04926">
          <w:rPr>
            <w:rFonts w:cs="Times New Roman"/>
          </w:rPr>
          <w:t>a data</w:t>
        </w:r>
      </w:ins>
      <w:ins w:id="1451" w:author="Bruno Eleres" w:date="2021-05-04T14:04:00Z">
        <w:r w:rsidR="004D6232">
          <w:rPr>
            <w:rFonts w:cs="Times New Roman"/>
          </w:rPr>
          <w:t xml:space="preserve"> </w:t>
        </w:r>
      </w:ins>
      <w:ins w:id="1452" w:author="Bruno Eleres" w:date="2021-05-04T14:03:00Z">
        <w:r w:rsidR="00E04926">
          <w:rPr>
            <w:rFonts w:cs="Times New Roman"/>
          </w:rPr>
          <w:t xml:space="preserve">frame </w:t>
        </w:r>
      </w:ins>
      <w:ins w:id="1453" w:author="Bruno Eleres" w:date="2021-05-04T14:04:00Z">
        <w:r w:rsidR="004D6232">
          <w:rPr>
            <w:rFonts w:cs="Times New Roman"/>
          </w:rPr>
          <w:t>identifying if each provided species was</w:t>
        </w:r>
      </w:ins>
      <w:ins w:id="1454" w:author="Bruno Eleres" w:date="2021-05-04T14:01:00Z">
        <w:r w:rsidR="000B58F4">
          <w:rPr>
            <w:rFonts w:cs="Times New Roman"/>
          </w:rPr>
          <w:t xml:space="preserve"> </w:t>
        </w:r>
      </w:ins>
      <w:ins w:id="1455" w:author="Bruno Eleres" w:date="2021-05-04T14:05:00Z">
        <w:r w:rsidR="005D7733">
          <w:rPr>
            <w:rFonts w:cs="Times New Roman"/>
          </w:rPr>
          <w:t>initially</w:t>
        </w:r>
      </w:ins>
      <w:ins w:id="1456" w:author="Bruno Eleres" w:date="2021-05-04T14:01:00Z">
        <w:r w:rsidR="000B58F4">
          <w:rPr>
            <w:rFonts w:cs="Times New Roman"/>
          </w:rPr>
          <w:t xml:space="preserve"> present in the </w:t>
        </w:r>
      </w:ins>
      <w:ins w:id="1457" w:author="Bruno Eleres" w:date="2021-05-04T14:04:00Z">
        <w:r w:rsidR="004D6232">
          <w:rPr>
            <w:rFonts w:cs="Times New Roman"/>
          </w:rPr>
          <w:t xml:space="preserve">backbone </w:t>
        </w:r>
      </w:ins>
      <w:ins w:id="1458" w:author="Bruno Eleres" w:date="2021-05-04T14:01:00Z">
        <w:r w:rsidR="000B58F4">
          <w:rPr>
            <w:rFonts w:cs="Times New Roman"/>
          </w:rPr>
          <w:t>tree</w:t>
        </w:r>
      </w:ins>
      <w:ins w:id="1459" w:author="Bruno Eleres" w:date="2021-05-04T14:09:00Z">
        <w:r w:rsidR="00AC2E8E">
          <w:rPr>
            <w:rFonts w:cs="Times New Roman"/>
          </w:rPr>
          <w:t>,</w:t>
        </w:r>
      </w:ins>
      <w:ins w:id="1460" w:author="Bruno Eleres" w:date="2021-05-04T14:06:00Z">
        <w:r w:rsidR="005D7733">
          <w:rPr>
            <w:rFonts w:cs="Times New Roman"/>
          </w:rPr>
          <w:t xml:space="preserve"> in which step it was </w:t>
        </w:r>
      </w:ins>
      <w:ins w:id="1461" w:author="Bruno Eleres" w:date="2021-05-04T14:01:00Z">
        <w:r w:rsidR="000B58F4">
          <w:rPr>
            <w:rFonts w:cs="Times New Roman"/>
          </w:rPr>
          <w:t>inserted</w:t>
        </w:r>
      </w:ins>
      <w:ins w:id="1462" w:author="Bruno Eleres" w:date="2021-05-04T14:09:00Z">
        <w:r w:rsidR="00AC2E8E">
          <w:rPr>
            <w:rFonts w:cs="Times New Roman"/>
          </w:rPr>
          <w:t>, or not inserted at all</w:t>
        </w:r>
      </w:ins>
      <w:ins w:id="1463" w:author="Bruno Eleres" w:date="2021-05-04T14:01:00Z">
        <w:r w:rsidR="000B58F4">
          <w:rPr>
            <w:rFonts w:cs="Times New Roman"/>
          </w:rPr>
          <w:t>.</w:t>
        </w:r>
      </w:ins>
      <w:ins w:id="1464" w:author="Aline Richter" w:date="2021-04-29T16:40:00Z">
        <w:del w:id="1465" w:author="Bruno Eleres" w:date="2021-05-04T13:57:00Z">
          <w:r w:rsidDel="006E7E4B">
            <w:rPr>
              <w:rFonts w:cs="Times New Roman"/>
            </w:rPr>
            <w:delText xml:space="preserve"> </w:delText>
          </w:r>
        </w:del>
      </w:ins>
    </w:p>
    <w:p w14:paraId="59162DB8" w14:textId="67F2ABFA" w:rsidR="00120435" w:rsidDel="004B061B" w:rsidRDefault="00F543AA">
      <w:pPr>
        <w:ind w:firstLine="708"/>
        <w:rPr>
          <w:del w:id="1466" w:author="Aline Richter" w:date="2021-04-29T16:44:00Z"/>
          <w:rFonts w:cs="Times New Roman"/>
        </w:rPr>
        <w:pPrChange w:id="1467" w:author="Aline Richter" w:date="2021-04-29T16:29:00Z">
          <w:pPr/>
        </w:pPrChange>
      </w:pPr>
      <w:del w:id="1468" w:author="Aline Richter" w:date="2021-04-29T16:42:00Z">
        <w:r w:rsidDel="004B061B">
          <w:rPr>
            <w:rFonts w:cs="Times New Roman"/>
          </w:rPr>
          <w:delText xml:space="preserve">Finally, if the user do not want to realize the interactive procedure of insertion, for example, </w:delText>
        </w:r>
        <w:r w:rsidR="00D9580D" w:rsidDel="004B061B">
          <w:rPr>
            <w:rFonts w:cs="Times New Roman"/>
          </w:rPr>
          <w:delText>the case in which</w:delText>
        </w:r>
        <w:r w:rsidDel="004B061B">
          <w:rPr>
            <w:rFonts w:cs="Times New Roman"/>
          </w:rPr>
          <w:delText xml:space="preserve"> </w:delText>
        </w:r>
        <w:r w:rsidR="00D9580D" w:rsidDel="004B061B">
          <w:rPr>
            <w:rFonts w:cs="Times New Roman"/>
          </w:rPr>
          <w:delText xml:space="preserve">a great number of species that must be added, </w:delText>
        </w:r>
        <w:r w:rsidR="00063FE8" w:rsidDel="004B061B">
          <w:rPr>
            <w:rFonts w:cs="Times New Roman"/>
          </w:rPr>
          <w:delText>an automatic insertion at the family and order no</w:delText>
        </w:r>
      </w:del>
      <w:del w:id="1469" w:author="Aline Richter" w:date="2021-04-29T16:44:00Z">
        <w:r w:rsidR="00063FE8" w:rsidDel="004B061B">
          <w:rPr>
            <w:rFonts w:cs="Times New Roman"/>
          </w:rPr>
          <w:delText xml:space="preserve">des can be performed by setting the argument </w:delText>
        </w:r>
        <w:r w:rsidR="001230B0" w:rsidDel="004B061B">
          <w:rPr>
            <w:rFonts w:cs="Times New Roman"/>
          </w:rPr>
          <w:delText>insert.base.node equals TRUE.</w:delText>
        </w:r>
      </w:del>
    </w:p>
    <w:p w14:paraId="6F0EF427" w14:textId="294DD36B" w:rsidR="00EF6855" w:rsidDel="004B061B" w:rsidRDefault="00590C3E" w:rsidP="00254D59">
      <w:pPr>
        <w:rPr>
          <w:del w:id="1470" w:author="Aline Richter" w:date="2021-04-29T16:44:00Z"/>
          <w:rFonts w:cs="Times New Roman"/>
        </w:rPr>
      </w:pPr>
      <w:del w:id="1471" w:author="Aline Richter" w:date="2021-04-29T16:44:00Z">
        <w:r w:rsidDel="004B061B">
          <w:rPr>
            <w:rFonts w:cs="Times New Roman"/>
          </w:rPr>
          <w:tab/>
          <w:delText>Another point that is important to mention is that at each level of insertion a check</w:delText>
        </w:r>
        <w:r w:rsidR="001230B0" w:rsidDel="004B061B">
          <w:rPr>
            <w:rFonts w:cs="Times New Roman"/>
          </w:rPr>
          <w:delText>ing</w:delText>
        </w:r>
        <w:r w:rsidDel="004B061B">
          <w:rPr>
            <w:rFonts w:cs="Times New Roman"/>
          </w:rPr>
          <w:delText xml:space="preserve"> procedure is performed to </w:delText>
        </w:r>
        <w:r w:rsidR="00A3469A" w:rsidDel="004B061B">
          <w:rPr>
            <w:rFonts w:cs="Times New Roman"/>
          </w:rPr>
          <w:delText xml:space="preserve">check if any genus of </w:delText>
        </w:r>
        <w:r w:rsidR="004A6E59" w:rsidDel="004B061B">
          <w:rPr>
            <w:rFonts w:cs="Times New Roman"/>
          </w:rPr>
          <w:delText xml:space="preserve">the species that must be inserted was included in the tree. If this occur the species will be automatically inserted </w:delText>
        </w:r>
        <w:r w:rsidR="00C32D61" w:rsidDel="004B061B">
          <w:rPr>
            <w:rFonts w:cs="Times New Roman"/>
          </w:rPr>
          <w:delText xml:space="preserve">following the same procedure described in the Congeneric level of insertions. A scheme illustrating the whole procedure of insertions is showed in Figure </w:delText>
        </w:r>
        <w:r w:rsidR="003D4E45" w:rsidDel="004B061B">
          <w:rPr>
            <w:rFonts w:cs="Times New Roman"/>
          </w:rPr>
          <w:delText>1.</w:delText>
        </w:r>
      </w:del>
    </w:p>
    <w:p w14:paraId="2AB89BEA" w14:textId="77777777" w:rsidR="00EF6855" w:rsidRDefault="00EF6855">
      <w:pPr>
        <w:rPr>
          <w:rFonts w:cs="Times New Roman"/>
        </w:rPr>
        <w:pPrChange w:id="1472" w:author="Aline Richter" w:date="2021-04-29T16:44:00Z">
          <w:pPr>
            <w:spacing w:line="240" w:lineRule="auto"/>
          </w:pPr>
        </w:pPrChange>
      </w:pPr>
      <w:r>
        <w:rPr>
          <w:rFonts w:cs="Times New Roman"/>
        </w:rPr>
        <w:br w:type="page"/>
      </w:r>
    </w:p>
    <w:p w14:paraId="6E9D17E2" w14:textId="77777777" w:rsidR="005E6513" w:rsidRDefault="005E6513" w:rsidP="00B80C8B">
      <w:pPr>
        <w:rPr>
          <w:rFonts w:cs="Times New Roman"/>
        </w:rPr>
        <w:sectPr w:rsidR="005E6513">
          <w:pgSz w:w="11906" w:h="16838"/>
          <w:pgMar w:top="1440" w:right="1440" w:bottom="1440" w:left="1440" w:header="708" w:footer="708" w:gutter="0"/>
          <w:cols w:space="708"/>
          <w:docGrid w:linePitch="360"/>
        </w:sectPr>
      </w:pPr>
    </w:p>
    <w:p w14:paraId="5C626499" w14:textId="5E0F28AD" w:rsidR="00E374DC" w:rsidRDefault="004065A4" w:rsidP="00B80C8B">
      <w:pPr>
        <w:rPr>
          <w:rFonts w:cs="Times New Roman"/>
        </w:rPr>
      </w:pPr>
      <w:r>
        <w:rPr>
          <w:rFonts w:cs="Times New Roman"/>
          <w:noProof/>
        </w:rPr>
        <w:lastRenderedPageBreak/>
        <w:drawing>
          <wp:inline distT="0" distB="0" distL="0" distR="0" wp14:anchorId="069862C5" wp14:editId="576FA543">
            <wp:extent cx="8839200" cy="5466475"/>
            <wp:effectExtent l="0" t="0" r="0" b="0"/>
            <wp:docPr id="1" name="Imagem 1" descr="Diagrama, Esquemát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Diagrama, Esquemático&#10;&#10;Descrição gerada automa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857218" cy="5477618"/>
                    </a:xfrm>
                    <a:prstGeom prst="rect">
                      <a:avLst/>
                    </a:prstGeom>
                  </pic:spPr>
                </pic:pic>
              </a:graphicData>
            </a:graphic>
          </wp:inline>
        </w:drawing>
      </w:r>
    </w:p>
    <w:p w14:paraId="69D014D3" w14:textId="2FBD7B33" w:rsidR="005E6513" w:rsidRDefault="007872A6" w:rsidP="0083528E">
      <w:pPr>
        <w:rPr>
          <w:rFonts w:cs="Times New Roman"/>
        </w:rPr>
        <w:sectPr w:rsidR="005E6513" w:rsidSect="0083528E">
          <w:pgSz w:w="16838" w:h="11906" w:orient="landscape"/>
          <w:pgMar w:top="1440" w:right="1440" w:bottom="1440" w:left="1440" w:header="709" w:footer="709" w:gutter="0"/>
          <w:cols w:space="708"/>
          <w:docGrid w:linePitch="360"/>
        </w:sectPr>
      </w:pPr>
      <w:r>
        <w:rPr>
          <w:rFonts w:cs="Times New Roman"/>
        </w:rPr>
        <w:lastRenderedPageBreak/>
        <w:t xml:space="preserve">Figure 1: Schematic representation of insertion and </w:t>
      </w:r>
      <w:proofErr w:type="spellStart"/>
      <w:r>
        <w:rPr>
          <w:rFonts w:cs="Times New Roman"/>
        </w:rPr>
        <w:t>subsetting</w:t>
      </w:r>
      <w:proofErr w:type="spellEnd"/>
      <w:r>
        <w:rPr>
          <w:rFonts w:cs="Times New Roman"/>
        </w:rPr>
        <w:t xml:space="preserve"> p</w:t>
      </w:r>
      <w:r w:rsidR="008C4501">
        <w:rPr>
          <w:rFonts w:cs="Times New Roman"/>
        </w:rPr>
        <w:t xml:space="preserve">rocedure </w:t>
      </w:r>
      <w:del w:id="1473" w:author="Bruno Eleres" w:date="2021-05-04T13:58:00Z">
        <w:r w:rsidR="00043814" w:rsidDel="00602F23">
          <w:rPr>
            <w:rFonts w:cs="Times New Roman"/>
          </w:rPr>
          <w:delText xml:space="preserve">realized </w:delText>
        </w:r>
        <w:r w:rsidR="008C4501" w:rsidDel="00602F23">
          <w:rPr>
            <w:rFonts w:cs="Times New Roman"/>
          </w:rPr>
          <w:delText>in</w:delText>
        </w:r>
      </w:del>
      <w:ins w:id="1474" w:author="Bruno Eleres" w:date="2021-05-04T13:58:00Z">
        <w:r w:rsidR="00602F23">
          <w:rPr>
            <w:rFonts w:cs="Times New Roman"/>
          </w:rPr>
          <w:t>performed by the</w:t>
        </w:r>
      </w:ins>
      <w:r w:rsidR="008C4501">
        <w:rPr>
          <w:rFonts w:cs="Times New Roman"/>
        </w:rPr>
        <w:t xml:space="preserve"> </w:t>
      </w:r>
      <w:proofErr w:type="spellStart"/>
      <w:proofErr w:type="gramStart"/>
      <w:r w:rsidR="008C4501">
        <w:rPr>
          <w:rFonts w:cs="Times New Roman"/>
        </w:rPr>
        <w:t>FishPhyloMaker</w:t>
      </w:r>
      <w:proofErr w:type="spellEnd"/>
      <w:r w:rsidR="005B6CC2">
        <w:rPr>
          <w:rFonts w:cs="Times New Roman"/>
        </w:rPr>
        <w:t>(</w:t>
      </w:r>
      <w:proofErr w:type="gramEnd"/>
      <w:r w:rsidR="005B6CC2">
        <w:rPr>
          <w:rFonts w:cs="Times New Roman"/>
        </w:rPr>
        <w:t>)</w:t>
      </w:r>
      <w:r w:rsidR="008C4501">
        <w:rPr>
          <w:rFonts w:cs="Times New Roman"/>
        </w:rPr>
        <w:t xml:space="preserve"> function.</w:t>
      </w:r>
      <w:r w:rsidR="00E06A63">
        <w:rPr>
          <w:rFonts w:cs="Times New Roman"/>
        </w:rPr>
        <w:t xml:space="preserve"> Here we used a hypothetical phylogeny containing </w:t>
      </w:r>
      <w:del w:id="1475" w:author="Bruno Eleres" w:date="2021-05-04T13:58:00Z">
        <w:r w:rsidR="00E06A63" w:rsidDel="00602F23">
          <w:rPr>
            <w:rFonts w:cs="Times New Roman"/>
          </w:rPr>
          <w:delText xml:space="preserve">only </w:delText>
        </w:r>
      </w:del>
      <w:del w:id="1476" w:author="Bruno Eleres" w:date="2021-05-03T22:27:00Z">
        <w:r w:rsidR="00365F69" w:rsidDel="003562B6">
          <w:rPr>
            <w:rFonts w:cs="Times New Roman"/>
          </w:rPr>
          <w:delText xml:space="preserve">10 </w:delText>
        </w:r>
      </w:del>
      <w:ins w:id="1477" w:author="Bruno Eleres" w:date="2021-05-03T22:27:00Z">
        <w:r w:rsidR="003562B6">
          <w:rPr>
            <w:rFonts w:cs="Times New Roman"/>
          </w:rPr>
          <w:t xml:space="preserve">ten </w:t>
        </w:r>
      </w:ins>
      <w:r w:rsidR="00365F69">
        <w:rPr>
          <w:rFonts w:cs="Times New Roman"/>
        </w:rPr>
        <w:t>species</w:t>
      </w:r>
      <w:r w:rsidR="00C33FB3">
        <w:rPr>
          <w:rFonts w:cs="Times New Roman"/>
        </w:rPr>
        <w:t xml:space="preserve"> and four families</w:t>
      </w:r>
      <w:r w:rsidR="00365F69">
        <w:rPr>
          <w:rFonts w:cs="Times New Roman"/>
        </w:rPr>
        <w:t xml:space="preserve"> as the backbone phylogeny</w:t>
      </w:r>
      <w:r w:rsidR="00C33FB3">
        <w:rPr>
          <w:rFonts w:cs="Times New Roman"/>
        </w:rPr>
        <w:t xml:space="preserve"> (A). </w:t>
      </w:r>
      <w:r w:rsidR="00805CC8">
        <w:rPr>
          <w:rFonts w:cs="Times New Roman"/>
        </w:rPr>
        <w:t xml:space="preserve">B represents the </w:t>
      </w:r>
      <w:del w:id="1478" w:author="Bruno Eleres" w:date="2021-05-04T14:00:00Z">
        <w:r w:rsidR="00805CC8" w:rsidDel="00081DE6">
          <w:rPr>
            <w:rFonts w:cs="Times New Roman"/>
          </w:rPr>
          <w:delText xml:space="preserve">Congeneric </w:delText>
        </w:r>
      </w:del>
      <w:ins w:id="1479" w:author="Bruno Eleres" w:date="2021-05-04T14:00:00Z">
        <w:r w:rsidR="00081DE6">
          <w:rPr>
            <w:rFonts w:cs="Times New Roman"/>
          </w:rPr>
          <w:t xml:space="preserve">congeneric </w:t>
        </w:r>
      </w:ins>
      <w:r w:rsidR="00805CC8">
        <w:rPr>
          <w:rFonts w:cs="Times New Roman"/>
        </w:rPr>
        <w:t>level of insertion. C represents the three options that the user may choose in the Family level round of insertions</w:t>
      </w:r>
      <w:r w:rsidR="00750E22">
        <w:rPr>
          <w:rFonts w:cs="Times New Roman"/>
        </w:rPr>
        <w:t xml:space="preserve"> (C1 </w:t>
      </w:r>
      <w:r w:rsidR="00B532B0">
        <w:rPr>
          <w:rFonts w:cs="Times New Roman"/>
        </w:rPr>
        <w:t>–</w:t>
      </w:r>
      <w:r w:rsidR="00750E22">
        <w:rPr>
          <w:rFonts w:cs="Times New Roman"/>
        </w:rPr>
        <w:t xml:space="preserve"> </w:t>
      </w:r>
      <w:r w:rsidR="00B532B0">
        <w:rPr>
          <w:rFonts w:cs="Times New Roman"/>
        </w:rPr>
        <w:t xml:space="preserve">at </w:t>
      </w:r>
      <w:ins w:id="1480" w:author="Bruno Eleres" w:date="2021-05-03T22:27:00Z">
        <w:r w:rsidR="003562B6">
          <w:rPr>
            <w:rFonts w:cs="Times New Roman"/>
          </w:rPr>
          <w:t xml:space="preserve">the </w:t>
        </w:r>
      </w:ins>
      <w:r w:rsidR="00B532B0">
        <w:rPr>
          <w:rFonts w:cs="Times New Roman"/>
        </w:rPr>
        <w:t xml:space="preserve">family node; C2 – near to a specific genus; C3 – between two </w:t>
      </w:r>
      <w:del w:id="1481" w:author="Bruno Eleres" w:date="2021-05-03T22:27:00Z">
        <w:r w:rsidR="00B532B0" w:rsidDel="003562B6">
          <w:rPr>
            <w:rFonts w:cs="Times New Roman"/>
          </w:rPr>
          <w:delText>genus</w:delText>
        </w:r>
      </w:del>
      <w:ins w:id="1482" w:author="Bruno Eleres" w:date="2021-05-03T22:27:00Z">
        <w:r w:rsidR="003562B6">
          <w:rPr>
            <w:rFonts w:cs="Times New Roman"/>
          </w:rPr>
          <w:t>genera</w:t>
        </w:r>
      </w:ins>
      <w:r w:rsidR="00750E22">
        <w:rPr>
          <w:rFonts w:cs="Times New Roman"/>
        </w:rPr>
        <w:t>)</w:t>
      </w:r>
      <w:r w:rsidR="00805CC8">
        <w:rPr>
          <w:rFonts w:cs="Times New Roman"/>
        </w:rPr>
        <w:t>.</w:t>
      </w:r>
      <w:r w:rsidR="001310BF">
        <w:rPr>
          <w:rFonts w:cs="Times New Roman"/>
        </w:rPr>
        <w:t xml:space="preserve"> </w:t>
      </w:r>
      <w:r w:rsidR="00EE6956">
        <w:rPr>
          <w:rFonts w:cs="Times New Roman"/>
        </w:rPr>
        <w:t xml:space="preserve">D represents the congeneric insertions at </w:t>
      </w:r>
      <w:ins w:id="1483" w:author="Bruno Eleres" w:date="2021-05-03T22:27:00Z">
        <w:r w:rsidR="003562B6">
          <w:rPr>
            <w:rFonts w:cs="Times New Roman"/>
          </w:rPr>
          <w:t xml:space="preserve">the </w:t>
        </w:r>
      </w:ins>
      <w:r w:rsidR="00EE6956">
        <w:rPr>
          <w:rFonts w:cs="Times New Roman"/>
        </w:rPr>
        <w:t>family level</w:t>
      </w:r>
      <w:ins w:id="1484" w:author="Bruno Eleres" w:date="2021-05-04T14:00:00Z">
        <w:r w:rsidR="00D24336">
          <w:rPr>
            <w:rFonts w:cs="Times New Roman"/>
          </w:rPr>
          <w:t>,</w:t>
        </w:r>
      </w:ins>
      <w:r w:rsidR="00EE6956">
        <w:rPr>
          <w:rFonts w:cs="Times New Roman"/>
        </w:rPr>
        <w:t xml:space="preserve"> and</w:t>
      </w:r>
      <w:ins w:id="1485" w:author="Bruno Eleres" w:date="2021-05-04T14:00:00Z">
        <w:r w:rsidR="00D24336">
          <w:rPr>
            <w:rFonts w:cs="Times New Roman"/>
          </w:rPr>
          <w:t>,</w:t>
        </w:r>
      </w:ins>
      <w:r w:rsidR="00EE6956">
        <w:rPr>
          <w:rFonts w:cs="Times New Roman"/>
        </w:rPr>
        <w:t xml:space="preserve"> finally, E represents the final </w:t>
      </w:r>
      <w:ins w:id="1486" w:author="Aline Richter" w:date="2021-04-28T18:04:00Z">
        <w:r w:rsidR="004C71E4">
          <w:rPr>
            <w:rFonts w:cs="Times New Roman"/>
          </w:rPr>
          <w:t xml:space="preserve">pruned </w:t>
        </w:r>
      </w:ins>
      <w:r w:rsidR="00EE6956">
        <w:rPr>
          <w:rFonts w:cs="Times New Roman"/>
        </w:rPr>
        <w:t>tree containing only the species of interest</w:t>
      </w:r>
      <w:ins w:id="1487" w:author="Aline Richter" w:date="2021-04-28T18:04:00Z">
        <w:r w:rsidR="004C71E4">
          <w:rPr>
            <w:rFonts w:cs="Times New Roman"/>
          </w:rPr>
          <w:t xml:space="preserve">. </w:t>
        </w:r>
      </w:ins>
    </w:p>
    <w:p w14:paraId="12807028" w14:textId="51826057" w:rsidR="00DD2C6B" w:rsidRDefault="00EC76A5" w:rsidP="00FA162C">
      <w:pPr>
        <w:rPr>
          <w:ins w:id="1488" w:author="Aline Richter" w:date="2021-04-29T17:27:00Z"/>
          <w:rFonts w:cs="Times New Roman"/>
        </w:rPr>
      </w:pPr>
      <w:del w:id="1489" w:author="Bruno Eleres" w:date="2021-05-04T14:01:00Z">
        <w:r w:rsidDel="000B58F4">
          <w:rPr>
            <w:rFonts w:cs="Times New Roman"/>
          </w:rPr>
          <w:lastRenderedPageBreak/>
          <w:tab/>
        </w:r>
      </w:del>
      <w:ins w:id="1490" w:author="Aline Richter" w:date="2021-04-29T16:50:00Z">
        <w:del w:id="1491" w:author="Bruno Eleres" w:date="2021-05-04T14:01:00Z">
          <w:r w:rsidR="004B061B" w:rsidDel="000B58F4">
            <w:rPr>
              <w:rFonts w:cs="Times New Roman"/>
            </w:rPr>
            <w:delText>By default, t</w:delText>
          </w:r>
        </w:del>
      </w:ins>
      <w:ins w:id="1492" w:author="Aline Richter" w:date="2021-04-29T16:45:00Z">
        <w:del w:id="1493" w:author="Bruno Eleres" w:date="2021-05-04T14:01:00Z">
          <w:r w:rsidR="004B061B" w:rsidDel="000B58F4">
            <w:rPr>
              <w:rFonts w:cs="Times New Roman"/>
            </w:rPr>
            <w:delText>he output of the FishPhyloM</w:delText>
          </w:r>
        </w:del>
      </w:ins>
      <w:ins w:id="1494" w:author="Aline Richter" w:date="2021-04-29T16:46:00Z">
        <w:del w:id="1495" w:author="Bruno Eleres" w:date="2021-05-04T14:01:00Z">
          <w:r w:rsidR="004B061B" w:rsidDel="000B58F4">
            <w:rPr>
              <w:rFonts w:cs="Times New Roman"/>
            </w:rPr>
            <w:delText xml:space="preserve">aker() function is </w:delText>
          </w:r>
        </w:del>
      </w:ins>
      <w:ins w:id="1496" w:author="Aline Richter" w:date="2021-04-29T16:50:00Z">
        <w:del w:id="1497" w:author="Bruno Eleres" w:date="2021-05-04T14:01:00Z">
          <w:r w:rsidR="004B061B" w:rsidDel="000B58F4">
            <w:rPr>
              <w:rFonts w:cs="Times New Roman"/>
            </w:rPr>
            <w:delText>a list with two objects</w:delText>
          </w:r>
        </w:del>
      </w:ins>
      <w:ins w:id="1498" w:author="Aline Richter" w:date="2021-04-29T16:52:00Z">
        <w:del w:id="1499" w:author="Bruno Eleres" w:date="2021-05-04T14:01:00Z">
          <w:r w:rsidR="004B061B" w:rsidDel="000B58F4">
            <w:rPr>
              <w:rFonts w:cs="Times New Roman"/>
            </w:rPr>
            <w:delText>. The first is the</w:delText>
          </w:r>
        </w:del>
      </w:ins>
      <w:ins w:id="1500" w:author="Aline Richter" w:date="2021-04-29T16:46:00Z">
        <w:del w:id="1501" w:author="Bruno Eleres" w:date="2021-05-04T14:01:00Z">
          <w:r w:rsidR="004B061B" w:rsidDel="000B58F4">
            <w:rPr>
              <w:rFonts w:cs="Times New Roman"/>
            </w:rPr>
            <w:delText xml:space="preserve"> pruned tree</w:delText>
          </w:r>
        </w:del>
      </w:ins>
      <w:ins w:id="1502" w:author="Aline Richter" w:date="2021-04-29T16:52:00Z">
        <w:del w:id="1503" w:author="Bruno Eleres" w:date="2021-05-04T12:36:00Z">
          <w:r w:rsidR="004B061B" w:rsidDel="00A525AE">
            <w:rPr>
              <w:rFonts w:cs="Times New Roman"/>
            </w:rPr>
            <w:delText>,</w:delText>
          </w:r>
        </w:del>
      </w:ins>
      <w:ins w:id="1504" w:author="Aline Richter" w:date="2021-04-29T16:46:00Z">
        <w:del w:id="1505" w:author="Bruno Eleres" w:date="2021-05-04T14:01:00Z">
          <w:r w:rsidR="004B061B" w:rsidDel="000B58F4">
            <w:rPr>
              <w:rFonts w:cs="Times New Roman"/>
            </w:rPr>
            <w:delText xml:space="preserve"> that </w:delText>
          </w:r>
        </w:del>
      </w:ins>
      <w:del w:id="1506" w:author="Bruno Eleres" w:date="2021-05-04T14:01:00Z">
        <w:r w:rsidDel="000B58F4">
          <w:rPr>
            <w:rFonts w:cs="Times New Roman"/>
          </w:rPr>
          <w:delText>The last step</w:delText>
        </w:r>
        <w:r w:rsidR="00CB1C61" w:rsidDel="000B58F4">
          <w:rPr>
            <w:rFonts w:cs="Times New Roman"/>
          </w:rPr>
          <w:delText xml:space="preserve"> (Figure 1 D colored lineages)</w:delText>
        </w:r>
        <w:r w:rsidDel="000B58F4">
          <w:rPr>
            <w:rFonts w:cs="Times New Roman"/>
          </w:rPr>
          <w:delText xml:space="preserve"> </w:delText>
        </w:r>
        <w:r w:rsidR="004F40FF" w:rsidDel="000B58F4">
          <w:rPr>
            <w:rFonts w:cs="Times New Roman"/>
          </w:rPr>
          <w:delText>consists</w:delText>
        </w:r>
        <w:r w:rsidDel="000B58F4">
          <w:rPr>
            <w:rFonts w:cs="Times New Roman"/>
          </w:rPr>
          <w:delText xml:space="preserve"> in subset the tree to maintain only those species of interesting of the user</w:delText>
        </w:r>
      </w:del>
      <w:ins w:id="1507" w:author="Aline Richter" w:date="2021-04-29T16:47:00Z">
        <w:del w:id="1508" w:author="Bruno Eleres" w:date="2021-05-04T14:01:00Z">
          <w:r w:rsidR="004B061B" w:rsidDel="000B58F4">
            <w:rPr>
              <w:rFonts w:cs="Times New Roman"/>
            </w:rPr>
            <w:delText>informed by user in the data argument</w:delText>
          </w:r>
        </w:del>
      </w:ins>
      <w:ins w:id="1509" w:author="Aline Richter" w:date="2021-04-29T16:52:00Z">
        <w:del w:id="1510" w:author="Bruno Eleres" w:date="2021-05-04T14:01:00Z">
          <w:r w:rsidR="00285EFD" w:rsidDel="000B58F4">
            <w:rPr>
              <w:rFonts w:cs="Times New Roman"/>
            </w:rPr>
            <w:delText>. The second is a</w:delText>
          </w:r>
        </w:del>
      </w:ins>
      <w:ins w:id="1511" w:author="Aline Richter" w:date="2021-04-29T16:51:00Z">
        <w:del w:id="1512" w:author="Bruno Eleres" w:date="2021-05-04T14:01:00Z">
          <w:r w:rsidR="004B061B" w:rsidDel="000B58F4">
            <w:rPr>
              <w:rFonts w:cs="Times New Roman"/>
            </w:rPr>
            <w:delText xml:space="preserve"> copy of the </w:delText>
          </w:r>
        </w:del>
      </w:ins>
      <w:ins w:id="1513" w:author="Aline Richter" w:date="2021-04-29T17:09:00Z">
        <w:del w:id="1514" w:author="Bruno Eleres" w:date="2021-05-04T14:01:00Z">
          <w:r w:rsidR="00CB409D" w:rsidDel="000B58F4">
            <w:rPr>
              <w:rFonts w:cs="Times New Roman"/>
            </w:rPr>
            <w:delText>informed</w:delText>
          </w:r>
        </w:del>
      </w:ins>
      <w:ins w:id="1515" w:author="Aline Richter" w:date="2021-04-29T17:08:00Z">
        <w:del w:id="1516" w:author="Bruno Eleres" w:date="2021-05-04T14:01:00Z">
          <w:r w:rsidR="00CB409D" w:rsidDel="000B58F4">
            <w:rPr>
              <w:rFonts w:cs="Times New Roman"/>
            </w:rPr>
            <w:delText xml:space="preserve"> </w:delText>
          </w:r>
        </w:del>
      </w:ins>
      <w:ins w:id="1517" w:author="Aline Richter" w:date="2021-04-29T16:51:00Z">
        <w:del w:id="1518" w:author="Bruno Eleres" w:date="2021-05-04T14:01:00Z">
          <w:r w:rsidR="004B061B" w:rsidDel="000B58F4">
            <w:rPr>
              <w:rFonts w:cs="Times New Roman"/>
            </w:rPr>
            <w:delText xml:space="preserve">data with </w:delText>
          </w:r>
        </w:del>
      </w:ins>
      <w:del w:id="1519" w:author="Bruno Eleres" w:date="2021-05-04T14:01:00Z">
        <w:r w:rsidDel="000B58F4">
          <w:rPr>
            <w:rFonts w:cs="Times New Roman"/>
          </w:rPr>
          <w:delText xml:space="preserve">. </w:delText>
        </w:r>
      </w:del>
      <w:ins w:id="1520" w:author="Aline Richter" w:date="2021-04-29T16:51:00Z">
        <w:del w:id="1521" w:author="Bruno Eleres" w:date="2021-05-04T14:01:00Z">
          <w:r w:rsidR="004B061B" w:rsidDel="000B58F4">
            <w:rPr>
              <w:rFonts w:cs="Times New Roman"/>
            </w:rPr>
            <w:delText>the addition of a new column th</w:delText>
          </w:r>
        </w:del>
      </w:ins>
      <w:ins w:id="1522" w:author="Aline Richter" w:date="2021-04-29T16:52:00Z">
        <w:del w:id="1523" w:author="Bruno Eleres" w:date="2021-05-04T14:01:00Z">
          <w:r w:rsidR="004B061B" w:rsidDel="000B58F4">
            <w:rPr>
              <w:rFonts w:cs="Times New Roman"/>
            </w:rPr>
            <w:delText xml:space="preserve">at discriminate for each species if </w:delText>
          </w:r>
        </w:del>
      </w:ins>
      <w:ins w:id="1524" w:author="Aline Richter" w:date="2021-04-29T17:14:00Z">
        <w:del w:id="1525" w:author="Bruno Eleres" w:date="2021-05-04T14:01:00Z">
          <w:r w:rsidR="00E5273A" w:rsidDel="000B58F4">
            <w:rPr>
              <w:rFonts w:cs="Times New Roman"/>
            </w:rPr>
            <w:delText>it</w:delText>
          </w:r>
        </w:del>
      </w:ins>
      <w:ins w:id="1526" w:author="Aline Richter" w:date="2021-04-29T16:53:00Z">
        <w:del w:id="1527" w:author="Bruno Eleres" w:date="2021-05-04T14:01:00Z">
          <w:r w:rsidR="00285EFD" w:rsidDel="000B58F4">
            <w:rPr>
              <w:rFonts w:cs="Times New Roman"/>
            </w:rPr>
            <w:delText xml:space="preserve"> is already present in the tree (Present_in_</w:delText>
          </w:r>
        </w:del>
      </w:ins>
      <w:ins w:id="1528" w:author="Aline Richter" w:date="2021-04-29T17:13:00Z">
        <w:del w:id="1529" w:author="Bruno Eleres" w:date="2021-05-04T14:01:00Z">
          <w:r w:rsidR="00CB409D" w:rsidDel="000B58F4">
            <w:rPr>
              <w:rFonts w:cs="Times New Roman"/>
            </w:rPr>
            <w:delText>T</w:delText>
          </w:r>
        </w:del>
      </w:ins>
      <w:ins w:id="1530" w:author="Aline Richter" w:date="2021-04-29T16:53:00Z">
        <w:del w:id="1531" w:author="Bruno Eleres" w:date="2021-05-04T14:01:00Z">
          <w:r w:rsidR="00285EFD" w:rsidDel="000B58F4">
            <w:rPr>
              <w:rFonts w:cs="Times New Roman"/>
            </w:rPr>
            <w:delText xml:space="preserve">ree), inserted </w:delText>
          </w:r>
        </w:del>
      </w:ins>
      <w:ins w:id="1532" w:author="Aline Richter" w:date="2021-04-29T17:22:00Z">
        <w:del w:id="1533" w:author="Bruno Eleres" w:date="2021-05-04T14:01:00Z">
          <w:r w:rsidR="00E5273A" w:rsidDel="000B58F4">
            <w:rPr>
              <w:rFonts w:cs="Times New Roman"/>
            </w:rPr>
            <w:delText xml:space="preserve">by step (i) </w:delText>
          </w:r>
        </w:del>
        <w:del w:id="1534" w:author="Bruno Eleres" w:date="2021-05-04T11:01:00Z">
          <w:r w:rsidR="00E5273A" w:rsidDel="00A95620">
            <w:rPr>
              <w:rFonts w:cs="Times New Roman"/>
            </w:rPr>
            <w:delText>“</w:delText>
          </w:r>
        </w:del>
      </w:ins>
      <w:ins w:id="1535" w:author="Aline Richter" w:date="2021-04-29T16:53:00Z">
        <w:del w:id="1536" w:author="Bruno Eleres" w:date="2021-05-04T14:01:00Z">
          <w:r w:rsidR="00285EFD" w:rsidDel="000B58F4">
            <w:rPr>
              <w:rFonts w:cs="Times New Roman"/>
            </w:rPr>
            <w:delText>Congeneric_inse</w:delText>
          </w:r>
        </w:del>
      </w:ins>
      <w:ins w:id="1537" w:author="Aline Richter" w:date="2021-04-29T16:54:00Z">
        <w:del w:id="1538" w:author="Bruno Eleres" w:date="2021-05-04T14:01:00Z">
          <w:r w:rsidR="00285EFD" w:rsidDel="000B58F4">
            <w:rPr>
              <w:rFonts w:cs="Times New Roman"/>
            </w:rPr>
            <w:delText>rtion</w:delText>
          </w:r>
        </w:del>
      </w:ins>
      <w:ins w:id="1539" w:author="Aline Richter" w:date="2021-04-29T17:23:00Z">
        <w:del w:id="1540" w:author="Bruno Eleres" w:date="2021-05-04T11:01:00Z">
          <w:r w:rsidR="00E5273A" w:rsidDel="00A95620">
            <w:rPr>
              <w:rFonts w:cs="Times New Roman"/>
            </w:rPr>
            <w:delText>”</w:delText>
          </w:r>
        </w:del>
        <w:del w:id="1541" w:author="Bruno Eleres" w:date="2021-05-04T14:01:00Z">
          <w:r w:rsidR="00E5273A" w:rsidDel="000B58F4">
            <w:rPr>
              <w:rFonts w:cs="Times New Roman"/>
            </w:rPr>
            <w:delText>, inserted in step (ii) by any choices</w:delText>
          </w:r>
          <w:r w:rsidR="00FA162C" w:rsidDel="000B58F4">
            <w:rPr>
              <w:rFonts w:cs="Times New Roman"/>
            </w:rPr>
            <w:delText xml:space="preserve"> </w:delText>
          </w:r>
        </w:del>
        <w:del w:id="1542" w:author="Bruno Eleres" w:date="2021-05-04T11:01:00Z">
          <w:r w:rsidR="00FA162C" w:rsidDel="00A95620">
            <w:rPr>
              <w:rFonts w:cs="Times New Roman"/>
            </w:rPr>
            <w:delText>“</w:delText>
          </w:r>
        </w:del>
        <w:del w:id="1543" w:author="Bruno Eleres" w:date="2021-05-04T14:01:00Z">
          <w:r w:rsidR="00FA162C" w:rsidDel="000B58F4">
            <w:rPr>
              <w:rFonts w:cs="Times New Roman"/>
            </w:rPr>
            <w:delText>Fami</w:delText>
          </w:r>
        </w:del>
      </w:ins>
      <w:ins w:id="1544" w:author="Aline Richter" w:date="2021-04-29T17:24:00Z">
        <w:del w:id="1545" w:author="Bruno Eleres" w:date="2021-05-04T14:01:00Z">
          <w:r w:rsidR="00FA162C" w:rsidDel="000B58F4">
            <w:rPr>
              <w:rFonts w:cs="Times New Roman"/>
            </w:rPr>
            <w:delText>ly_insertion</w:delText>
          </w:r>
        </w:del>
        <w:del w:id="1546" w:author="Bruno Eleres" w:date="2021-05-04T11:01:00Z">
          <w:r w:rsidR="00FA162C" w:rsidDel="00A95620">
            <w:rPr>
              <w:rFonts w:cs="Times New Roman"/>
            </w:rPr>
            <w:delText>”</w:delText>
          </w:r>
        </w:del>
        <w:del w:id="1547" w:author="Bruno Eleres" w:date="2021-05-04T14:01:00Z">
          <w:r w:rsidR="00FA162C" w:rsidDel="000B58F4">
            <w:rPr>
              <w:rFonts w:cs="Times New Roman"/>
            </w:rPr>
            <w:delText xml:space="preserve">, inserted in step (iii) </w:delText>
          </w:r>
        </w:del>
      </w:ins>
      <w:ins w:id="1548" w:author="Aline Richter" w:date="2021-04-29T17:23:00Z">
        <w:del w:id="1549" w:author="Bruno Eleres" w:date="2021-05-04T11:01:00Z">
          <w:r w:rsidR="00E5273A" w:rsidDel="00A95620">
            <w:rPr>
              <w:rFonts w:cs="Times New Roman"/>
            </w:rPr>
            <w:delText>“</w:delText>
          </w:r>
        </w:del>
      </w:ins>
      <w:ins w:id="1550" w:author="Aline Richter" w:date="2021-04-29T16:54:00Z">
        <w:del w:id="1551" w:author="Bruno Eleres" w:date="2021-05-04T14:01:00Z">
          <w:r w:rsidR="00285EFD" w:rsidDel="000B58F4">
            <w:rPr>
              <w:rFonts w:cs="Times New Roman"/>
            </w:rPr>
            <w:delText>Congeneric_</w:delText>
          </w:r>
        </w:del>
      </w:ins>
      <w:ins w:id="1552" w:author="Aline Richter" w:date="2021-04-29T17:13:00Z">
        <w:del w:id="1553" w:author="Bruno Eleres" w:date="2021-05-04T14:01:00Z">
          <w:r w:rsidR="00CB409D" w:rsidDel="000B58F4">
            <w:rPr>
              <w:rFonts w:cs="Times New Roman"/>
            </w:rPr>
            <w:delText>familiy_level</w:delText>
          </w:r>
        </w:del>
      </w:ins>
      <w:ins w:id="1554" w:author="Aline Richter" w:date="2021-04-29T17:23:00Z">
        <w:del w:id="1555" w:author="Bruno Eleres" w:date="2021-05-04T11:01:00Z">
          <w:r w:rsidR="00E5273A" w:rsidDel="00A95620">
            <w:rPr>
              <w:rFonts w:cs="Times New Roman"/>
            </w:rPr>
            <w:delText>”</w:delText>
          </w:r>
        </w:del>
      </w:ins>
      <w:ins w:id="1556" w:author="Aline Richter" w:date="2021-04-29T17:14:00Z">
        <w:del w:id="1557" w:author="Bruno Eleres" w:date="2021-05-04T14:01:00Z">
          <w:r w:rsidR="00E5273A" w:rsidDel="000B58F4">
            <w:rPr>
              <w:rFonts w:cs="Times New Roman"/>
            </w:rPr>
            <w:delText xml:space="preserve">, </w:delText>
          </w:r>
        </w:del>
      </w:ins>
      <w:ins w:id="1558" w:author="Aline Richter" w:date="2021-04-29T17:24:00Z">
        <w:del w:id="1559" w:author="Bruno Eleres" w:date="2021-05-04T14:01:00Z">
          <w:r w:rsidR="00FA162C" w:rsidDel="000B58F4">
            <w:rPr>
              <w:rFonts w:cs="Times New Roman"/>
            </w:rPr>
            <w:delText>or inserted</w:delText>
          </w:r>
        </w:del>
      </w:ins>
      <w:ins w:id="1560" w:author="Aline Richter" w:date="2021-04-29T17:25:00Z">
        <w:del w:id="1561" w:author="Bruno Eleres" w:date="2021-05-04T14:01:00Z">
          <w:r w:rsidR="00FA162C" w:rsidDel="000B58F4">
            <w:rPr>
              <w:rFonts w:cs="Times New Roman"/>
            </w:rPr>
            <w:delText xml:space="preserve"> in step (iv) </w:delText>
          </w:r>
        </w:del>
        <w:del w:id="1562" w:author="Bruno Eleres" w:date="2021-05-04T11:01:00Z">
          <w:r w:rsidR="00FA162C" w:rsidDel="00A95620">
            <w:rPr>
              <w:rFonts w:cs="Times New Roman"/>
            </w:rPr>
            <w:delText>“</w:delText>
          </w:r>
        </w:del>
        <w:del w:id="1563" w:author="Bruno Eleres" w:date="2021-05-04T14:01:00Z">
          <w:r w:rsidR="00FA162C" w:rsidDel="000B58F4">
            <w:rPr>
              <w:rFonts w:cs="Times New Roman"/>
            </w:rPr>
            <w:delText>Order_insertion</w:delText>
          </w:r>
        </w:del>
        <w:del w:id="1564" w:author="Bruno Eleres" w:date="2021-05-04T11:01:00Z">
          <w:r w:rsidR="00FA162C" w:rsidDel="00A95620">
            <w:rPr>
              <w:rFonts w:cs="Times New Roman"/>
            </w:rPr>
            <w:delText>”</w:delText>
          </w:r>
        </w:del>
        <w:del w:id="1565" w:author="Bruno Eleres" w:date="2021-05-04T14:01:00Z">
          <w:r w:rsidR="00FA162C" w:rsidDel="000B58F4">
            <w:rPr>
              <w:rFonts w:cs="Times New Roman"/>
            </w:rPr>
            <w:delText>.</w:delText>
          </w:r>
        </w:del>
      </w:ins>
      <w:del w:id="1566" w:author="Bruno Eleres" w:date="2021-05-04T14:01:00Z">
        <w:r w:rsidR="004F40FF" w:rsidDel="000B58F4">
          <w:rPr>
            <w:rFonts w:cs="Times New Roman"/>
          </w:rPr>
          <w:delText>This is done by dropping all species that are not present at the names informed by the user. This returns a dated phylogenetic tree, and, optionally, a data frame with the same format of that the user obtained with FishTaxaMaker</w:delText>
        </w:r>
        <w:r w:rsidR="006D5039" w:rsidDel="000B58F4">
          <w:rPr>
            <w:rFonts w:cs="Times New Roman"/>
          </w:rPr>
          <w:delText>()</w:delText>
        </w:r>
        <w:r w:rsidR="004F40FF" w:rsidDel="000B58F4">
          <w:rPr>
            <w:rFonts w:cs="Times New Roman"/>
          </w:rPr>
          <w:delText xml:space="preserve">, but with </w:delText>
        </w:r>
        <w:r w:rsidR="006D5039" w:rsidDel="000B58F4">
          <w:rPr>
            <w:rFonts w:cs="Times New Roman"/>
          </w:rPr>
          <w:delText xml:space="preserve">a new </w:delText>
        </w:r>
        <w:r w:rsidR="004F40FF" w:rsidDel="000B58F4">
          <w:rPr>
            <w:rFonts w:cs="Times New Roman"/>
          </w:rPr>
          <w:delText xml:space="preserve">column indicating at which </w:delText>
        </w:r>
        <w:r w:rsidR="006D5039" w:rsidDel="000B58F4">
          <w:rPr>
            <w:rFonts w:cs="Times New Roman"/>
          </w:rPr>
          <w:delText xml:space="preserve">level </w:delText>
        </w:r>
        <w:r w:rsidR="000E136B" w:rsidDel="000B58F4">
          <w:rPr>
            <w:rFonts w:cs="Times New Roman"/>
          </w:rPr>
          <w:delText xml:space="preserve">the species was added in the procedure. If the species was already present in the tree it will labeled with </w:delText>
        </w:r>
        <w:r w:rsidR="00340892" w:rsidDel="000B58F4">
          <w:rPr>
            <w:rFonts w:cs="Times New Roman"/>
          </w:rPr>
          <w:delText>“</w:delText>
        </w:r>
        <w:r w:rsidR="00014A5C" w:rsidDel="000B58F4">
          <w:rPr>
            <w:rFonts w:cs="Times New Roman"/>
          </w:rPr>
          <w:delText>Present_</w:delText>
        </w:r>
        <w:r w:rsidR="00B83CE4" w:rsidDel="000B58F4">
          <w:rPr>
            <w:rFonts w:cs="Times New Roman"/>
          </w:rPr>
          <w:delText>in_tree</w:delText>
        </w:r>
        <w:r w:rsidR="00340892" w:rsidDel="000B58F4">
          <w:rPr>
            <w:rFonts w:cs="Times New Roman"/>
          </w:rPr>
          <w:delText>”</w:delText>
        </w:r>
        <w:r w:rsidR="001317CC" w:rsidDel="000B58F4">
          <w:rPr>
            <w:rFonts w:cs="Times New Roman"/>
          </w:rPr>
          <w:delText xml:space="preserve"> label, if the species was added as a congeneric species </w:delText>
        </w:r>
        <w:r w:rsidR="00E20C42" w:rsidDel="000B58F4">
          <w:rPr>
            <w:rFonts w:cs="Times New Roman"/>
          </w:rPr>
          <w:delText xml:space="preserve">it will be labeled as </w:delText>
        </w:r>
        <w:r w:rsidR="00340892" w:rsidDel="000B58F4">
          <w:rPr>
            <w:rFonts w:cs="Times New Roman"/>
          </w:rPr>
          <w:delText>“</w:delText>
        </w:r>
        <w:r w:rsidR="00E20C42" w:rsidDel="000B58F4">
          <w:rPr>
            <w:rFonts w:cs="Times New Roman"/>
          </w:rPr>
          <w:delText>Congeneric_insertion</w:delText>
        </w:r>
        <w:r w:rsidR="00340892" w:rsidDel="000B58F4">
          <w:rPr>
            <w:rFonts w:cs="Times New Roman"/>
          </w:rPr>
          <w:delText>”</w:delText>
        </w:r>
        <w:r w:rsidR="00E20C42" w:rsidDel="000B58F4">
          <w:rPr>
            <w:rFonts w:cs="Times New Roman"/>
          </w:rPr>
          <w:delText xml:space="preserve">, </w:delText>
        </w:r>
        <w:r w:rsidR="0043772E" w:rsidDel="000B58F4">
          <w:rPr>
            <w:rFonts w:cs="Times New Roman"/>
          </w:rPr>
          <w:delText xml:space="preserve">if species was added in </w:delText>
        </w:r>
        <w:r w:rsidR="001F4311" w:rsidDel="000B58F4">
          <w:rPr>
            <w:rFonts w:cs="Times New Roman"/>
          </w:rPr>
          <w:delText>at</w:delText>
        </w:r>
        <w:r w:rsidR="006D5039" w:rsidDel="000B58F4">
          <w:rPr>
            <w:rFonts w:cs="Times New Roman"/>
          </w:rPr>
          <w:delText xml:space="preserve"> </w:delText>
        </w:r>
        <w:r w:rsidR="00340892" w:rsidDel="000B58F4">
          <w:rPr>
            <w:rFonts w:cs="Times New Roman"/>
          </w:rPr>
          <w:delText>Family level</w:delText>
        </w:r>
        <w:r w:rsidR="001F4311" w:rsidDel="000B58F4">
          <w:rPr>
            <w:rFonts w:cs="Times New Roman"/>
          </w:rPr>
          <w:delText xml:space="preserve"> be labeled as </w:delText>
        </w:r>
        <w:r w:rsidR="00340892" w:rsidDel="000B58F4">
          <w:rPr>
            <w:rFonts w:cs="Times New Roman"/>
          </w:rPr>
          <w:delText>“</w:delText>
        </w:r>
        <w:r w:rsidR="001F4311" w:rsidDel="000B58F4">
          <w:rPr>
            <w:rFonts w:cs="Times New Roman"/>
          </w:rPr>
          <w:delText>Family_insertion</w:delText>
        </w:r>
        <w:r w:rsidR="00340892" w:rsidDel="000B58F4">
          <w:rPr>
            <w:rFonts w:cs="Times New Roman"/>
          </w:rPr>
          <w:delText>”</w:delText>
        </w:r>
        <w:r w:rsidR="001F4311" w:rsidDel="000B58F4">
          <w:rPr>
            <w:rFonts w:cs="Times New Roman"/>
          </w:rPr>
          <w:delText xml:space="preserve">, if species was added </w:delText>
        </w:r>
        <w:r w:rsidR="00BA0D96" w:rsidDel="000B58F4">
          <w:rPr>
            <w:rFonts w:cs="Times New Roman"/>
          </w:rPr>
          <w:delText>near to a family in a given order</w:delText>
        </w:r>
        <w:r w:rsidR="00340892" w:rsidDel="000B58F4">
          <w:rPr>
            <w:rFonts w:cs="Times New Roman"/>
          </w:rPr>
          <w:delText>, i.e. Order insertion level,</w:delText>
        </w:r>
        <w:r w:rsidR="00BA0D96" w:rsidDel="000B58F4">
          <w:rPr>
            <w:rFonts w:cs="Times New Roman"/>
          </w:rPr>
          <w:delText xml:space="preserve"> the species will be labeled as </w:delText>
        </w:r>
        <w:r w:rsidR="00340892" w:rsidDel="000B58F4">
          <w:rPr>
            <w:rFonts w:cs="Times New Roman"/>
          </w:rPr>
          <w:delText>“</w:delText>
        </w:r>
        <w:r w:rsidR="00BA0D96" w:rsidDel="000B58F4">
          <w:rPr>
            <w:rFonts w:cs="Times New Roman"/>
          </w:rPr>
          <w:delText>Order_insertion</w:delText>
        </w:r>
        <w:r w:rsidR="00340892" w:rsidDel="000B58F4">
          <w:rPr>
            <w:rFonts w:cs="Times New Roman"/>
          </w:rPr>
          <w:delText>”</w:delText>
        </w:r>
        <w:r w:rsidR="00BA0D96" w:rsidDel="000B58F4">
          <w:rPr>
            <w:rFonts w:cs="Times New Roman"/>
          </w:rPr>
          <w:delText xml:space="preserve">, </w:delText>
        </w:r>
      </w:del>
      <w:ins w:id="1567" w:author="Aline Richter" w:date="2021-04-29T17:26:00Z">
        <w:del w:id="1568" w:author="Bruno Eleres" w:date="2021-05-04T14:01:00Z">
          <w:r w:rsidR="00FA162C" w:rsidDel="000B58F4">
            <w:rPr>
              <w:rFonts w:cs="Times New Roman"/>
            </w:rPr>
            <w:delText>A</w:delText>
          </w:r>
        </w:del>
      </w:ins>
      <w:del w:id="1569" w:author="Bruno Eleres" w:date="2021-05-04T14:01:00Z">
        <w:r w:rsidR="00BA0D96" w:rsidDel="000B58F4">
          <w:rPr>
            <w:rFonts w:cs="Times New Roman"/>
          </w:rPr>
          <w:delText>at last, if after all these steps the species was not added to the mega-tree</w:delText>
        </w:r>
      </w:del>
      <w:ins w:id="1570" w:author="Aline Richter" w:date="2021-04-29T17:26:00Z">
        <w:del w:id="1571" w:author="Bruno Eleres" w:date="2021-05-04T14:01:00Z">
          <w:r w:rsidR="00FA162C" w:rsidDel="000B58F4">
            <w:rPr>
              <w:rFonts w:cs="Times New Roman"/>
            </w:rPr>
            <w:delText>,</w:delText>
          </w:r>
        </w:del>
      </w:ins>
      <w:del w:id="1572" w:author="Bruno Eleres" w:date="2021-05-04T14:01:00Z">
        <w:r w:rsidR="00BA0D96" w:rsidDel="000B58F4">
          <w:rPr>
            <w:rFonts w:cs="Times New Roman"/>
          </w:rPr>
          <w:delText xml:space="preserve"> it will appear as </w:delText>
        </w:r>
      </w:del>
      <w:del w:id="1573" w:author="Bruno Eleres" w:date="2021-05-04T11:01:00Z">
        <w:r w:rsidR="00340892" w:rsidDel="00A95620">
          <w:rPr>
            <w:rFonts w:cs="Times New Roman"/>
          </w:rPr>
          <w:delText>“</w:delText>
        </w:r>
      </w:del>
      <w:del w:id="1574" w:author="Bruno Eleres" w:date="2021-05-04T14:01:00Z">
        <w:r w:rsidR="00BA0D96" w:rsidDel="000B58F4">
          <w:rPr>
            <w:rFonts w:cs="Times New Roman"/>
          </w:rPr>
          <w:delText>Not_</w:delText>
        </w:r>
        <w:r w:rsidR="00340892" w:rsidDel="000B58F4">
          <w:rPr>
            <w:rFonts w:cs="Times New Roman"/>
          </w:rPr>
          <w:delText>inserted</w:delText>
        </w:r>
      </w:del>
      <w:del w:id="1575" w:author="Bruno Eleres" w:date="2021-05-04T11:01:00Z">
        <w:r w:rsidR="00340892" w:rsidDel="00A95620">
          <w:rPr>
            <w:rFonts w:cs="Times New Roman"/>
          </w:rPr>
          <w:delText>”</w:delText>
        </w:r>
        <w:r w:rsidR="00BA0D96" w:rsidDel="00A95620">
          <w:rPr>
            <w:rFonts w:cs="Times New Roman"/>
          </w:rPr>
          <w:delText>.</w:delText>
        </w:r>
      </w:del>
    </w:p>
    <w:p w14:paraId="42C83629" w14:textId="53FB97C1" w:rsidR="00FA162C" w:rsidRPr="000B678A" w:rsidDel="007E4AA4" w:rsidRDefault="00FA162C">
      <w:pPr>
        <w:rPr>
          <w:del w:id="1576" w:author="Aline Richter" w:date="2021-04-29T17:40:00Z"/>
          <w:rFonts w:cs="Times New Roman"/>
          <w:b/>
          <w:bCs/>
        </w:rPr>
      </w:pPr>
    </w:p>
    <w:p w14:paraId="123BF180" w14:textId="4496EC40" w:rsidR="008C4854" w:rsidDel="007E4AA4" w:rsidRDefault="008C4854" w:rsidP="00B80C8B">
      <w:pPr>
        <w:rPr>
          <w:del w:id="1577" w:author="Aline Richter" w:date="2021-04-29T17:40:00Z"/>
          <w:rFonts w:cs="Times New Roman"/>
        </w:rPr>
      </w:pPr>
      <w:del w:id="1578" w:author="Aline Richter" w:date="2021-04-29T17:40:00Z">
        <w:r w:rsidDel="007E4AA4">
          <w:rPr>
            <w:rFonts w:cs="Times New Roman"/>
          </w:rPr>
          <w:tab/>
          <w:delText xml:space="preserve">The labels attributed to each species can give an idea </w:delText>
        </w:r>
        <w:r w:rsidR="00C1234F" w:rsidDel="007E4AA4">
          <w:rPr>
            <w:rFonts w:cs="Times New Roman"/>
          </w:rPr>
          <w:delText xml:space="preserve">of </w:delText>
        </w:r>
        <w:r w:rsidDel="007E4AA4">
          <w:rPr>
            <w:rFonts w:cs="Times New Roman"/>
          </w:rPr>
          <w:delText xml:space="preserve">the uncertainty </w:delText>
        </w:r>
        <w:r w:rsidR="00C1234F" w:rsidDel="007E4AA4">
          <w:rPr>
            <w:rFonts w:cs="Times New Roman"/>
          </w:rPr>
          <w:delText>in the</w:delText>
        </w:r>
        <w:r w:rsidDel="007E4AA4">
          <w:rPr>
            <w:rFonts w:cs="Times New Roman"/>
          </w:rPr>
          <w:delText xml:space="preserve"> insertion</w:delText>
        </w:r>
        <w:r w:rsidR="00C1234F" w:rsidDel="007E4AA4">
          <w:rPr>
            <w:rFonts w:cs="Times New Roman"/>
          </w:rPr>
          <w:delText xml:space="preserve"> process</w:delText>
        </w:r>
        <w:r w:rsidDel="007E4AA4">
          <w:rPr>
            <w:rFonts w:cs="Times New Roman"/>
          </w:rPr>
          <w:delText xml:space="preserve">. Species inserted </w:delText>
        </w:r>
        <w:r w:rsidR="00286219" w:rsidDel="007E4AA4">
          <w:rPr>
            <w:rFonts w:cs="Times New Roman"/>
          </w:rPr>
          <w:delText>in the Order level carry much more uncertainty regarding its phylogenetic position than species added as congeneric species</w:delText>
        </w:r>
        <w:r w:rsidR="00C1234F" w:rsidDel="007E4AA4">
          <w:rPr>
            <w:rFonts w:cs="Times New Roman"/>
          </w:rPr>
          <w:delText xml:space="preserve"> in the Congeneric level of insertions</w:delText>
        </w:r>
        <w:r w:rsidR="00286219" w:rsidDel="007E4AA4">
          <w:rPr>
            <w:rFonts w:cs="Times New Roman"/>
          </w:rPr>
          <w:delText>.</w:delText>
        </w:r>
      </w:del>
    </w:p>
    <w:p w14:paraId="7891C2CE" w14:textId="66CACDE0" w:rsidR="00EA79EC" w:rsidDel="007E4AA4" w:rsidRDefault="00EA79EC" w:rsidP="00B80C8B">
      <w:pPr>
        <w:rPr>
          <w:del w:id="1579" w:author="Aline Richter" w:date="2021-04-29T17:40:00Z"/>
          <w:rFonts w:cs="Times New Roman"/>
        </w:rPr>
      </w:pPr>
      <w:del w:id="1580" w:author="Aline Richter" w:date="2021-04-29T17:40:00Z">
        <w:r w:rsidDel="007E4AA4">
          <w:rPr>
            <w:rFonts w:cs="Times New Roman"/>
          </w:rPr>
          <w:tab/>
          <w:delText xml:space="preserve">It is worth to highlight that </w:delText>
        </w:r>
        <w:r w:rsidDel="007E4AA4">
          <w:delText xml:space="preserve">the insertion procedures in FishPhyloMaker package carry similarities with other well </w:delText>
        </w:r>
        <w:r w:rsidR="00547CFA" w:rsidDel="007E4AA4">
          <w:delText xml:space="preserve">accepted methodologies implemented for other groups, for example, Phylomatic </w:delText>
        </w:r>
        <w:r w:rsidR="00547CFA" w:rsidDel="007E4AA4">
          <w:fldChar w:fldCharType="begin" w:fldLock="1"/>
        </w:r>
        <w:r w:rsidR="00D51236" w:rsidDel="007E4AA4">
          <w:del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mp; Donoghue, 2005)","plainTextFormattedCitation":"(Webb &amp; Donoghue, 2005)","previouslyFormattedCitation":"(Webb &amp; Donoghue, 2005)"},"properties":{"noteIndex":0},"schema":"https://github.com/citation-style-language/schema/raw/master/csl-citation.json"}</w:delInstrText>
        </w:r>
        <w:r w:rsidR="00547CFA" w:rsidDel="007E4AA4">
          <w:fldChar w:fldCharType="separate"/>
        </w:r>
        <w:r w:rsidR="00D51236" w:rsidRPr="00D51236" w:rsidDel="007E4AA4">
          <w:rPr>
            <w:noProof/>
          </w:rPr>
          <w:delText>(Webb &amp; Donoghue, 2005)</w:delText>
        </w:r>
        <w:r w:rsidR="00547CFA" w:rsidDel="007E4AA4">
          <w:fldChar w:fldCharType="end"/>
        </w:r>
        <w:r w:rsidR="00547CFA" w:rsidDel="007E4AA4">
          <w:delText xml:space="preserve"> software. </w:delText>
        </w:r>
        <w:r w:rsidR="009A1ABC" w:rsidDel="007E4AA4">
          <w:delText xml:space="preserve">The procedures </w:delText>
        </w:r>
        <w:r w:rsidR="000F089C" w:rsidDel="007E4AA4">
          <w:delText xml:space="preserve">are similar in </w:delText>
        </w:r>
        <w:r w:rsidR="009A1ABC" w:rsidDel="007E4AA4">
          <w:delText xml:space="preserve">Phylomatic and FishPhyloMaker, being that the last present more options regarding the </w:delText>
        </w:r>
        <w:r w:rsidR="001579DF" w:rsidDel="007E4AA4">
          <w:delText>insertion procedures that the former</w:delText>
        </w:r>
        <w:r w:rsidR="00C93B03" w:rsidDel="007E4AA4">
          <w:delText xml:space="preserve"> (insertion </w:delText>
        </w:r>
        <w:r w:rsidR="00D03CFB" w:rsidDel="007E4AA4">
          <w:delText>between</w:delText>
        </w:r>
        <w:r w:rsidR="00C93B03" w:rsidDel="007E4AA4">
          <w:delText xml:space="preserve"> genus and near to a specific genus, and insertion </w:delText>
        </w:r>
        <w:r w:rsidR="00D03CFB" w:rsidDel="007E4AA4">
          <w:delText>between families and near to a given family</w:delText>
        </w:r>
        <w:r w:rsidR="00C93B03" w:rsidDel="007E4AA4">
          <w:delText>)</w:delText>
        </w:r>
        <w:r w:rsidR="009E2314" w:rsidDel="007E4AA4">
          <w:delText>.</w:delText>
        </w:r>
      </w:del>
    </w:p>
    <w:p w14:paraId="0C6510E7" w14:textId="25D01B5B" w:rsidR="00E83EFD" w:rsidRDefault="00222AF9" w:rsidP="00286956">
      <w:pPr>
        <w:pStyle w:val="Ttulo1"/>
      </w:pPr>
      <w:r>
        <w:t xml:space="preserve">Example analysis </w:t>
      </w:r>
    </w:p>
    <w:p w14:paraId="535D3E97" w14:textId="6AFDBD62" w:rsidR="002224F6" w:rsidRDefault="00CA66D6" w:rsidP="00B80C8B">
      <w:pPr>
        <w:rPr>
          <w:rFonts w:cs="Times New Roman"/>
        </w:rPr>
      </w:pPr>
      <w:del w:id="1581" w:author="Bruno Eleres" w:date="2021-05-04T14:11:00Z">
        <w:r w:rsidDel="0053129B">
          <w:rPr>
            <w:rFonts w:cs="Times New Roman"/>
          </w:rPr>
          <w:delText>In order to</w:delText>
        </w:r>
      </w:del>
      <w:ins w:id="1582" w:author="Bruno Eleres" w:date="2021-05-04T14:11:00Z">
        <w:r w:rsidR="0053129B">
          <w:rPr>
            <w:rFonts w:cs="Times New Roman"/>
          </w:rPr>
          <w:t>We</w:t>
        </w:r>
      </w:ins>
      <w:r>
        <w:rPr>
          <w:rFonts w:cs="Times New Roman"/>
        </w:rPr>
        <w:t xml:space="preserve"> </w:t>
      </w:r>
      <w:ins w:id="1583" w:author="Bruno Eleres" w:date="2021-05-04T14:11:00Z">
        <w:r w:rsidR="00680A35">
          <w:rPr>
            <w:rFonts w:cs="Times New Roman"/>
          </w:rPr>
          <w:t xml:space="preserve">provide an example </w:t>
        </w:r>
      </w:ins>
      <w:ins w:id="1584" w:author="Bruno Eleres" w:date="2021-05-04T14:12:00Z">
        <w:r w:rsidR="00680A35">
          <w:rPr>
            <w:rFonts w:cs="Times New Roman"/>
          </w:rPr>
          <w:t xml:space="preserve">of the usage </w:t>
        </w:r>
      </w:ins>
      <w:del w:id="1585" w:author="Bruno Eleres" w:date="2021-05-04T14:12:00Z">
        <w:r w:rsidDel="00680A35">
          <w:rPr>
            <w:rFonts w:cs="Times New Roman"/>
          </w:rPr>
          <w:delText xml:space="preserve">show the functioning </w:delText>
        </w:r>
      </w:del>
      <w:r>
        <w:rPr>
          <w:rFonts w:cs="Times New Roman"/>
        </w:rPr>
        <w:t xml:space="preserve">of </w:t>
      </w:r>
      <w:ins w:id="1586" w:author="Bruno Eleres" w:date="2021-05-03T23:24:00Z">
        <w:r w:rsidR="00B03DBD">
          <w:rPr>
            <w:rFonts w:cs="Times New Roman"/>
          </w:rPr>
          <w:t xml:space="preserve">the </w:t>
        </w:r>
      </w:ins>
      <w:proofErr w:type="spellStart"/>
      <w:r>
        <w:rPr>
          <w:rFonts w:cs="Times New Roman"/>
        </w:rPr>
        <w:t>FishPhyloMaker</w:t>
      </w:r>
      <w:proofErr w:type="spellEnd"/>
      <w:r>
        <w:rPr>
          <w:rFonts w:cs="Times New Roman"/>
        </w:rPr>
        <w:t xml:space="preserve"> package</w:t>
      </w:r>
      <w:ins w:id="1587" w:author="Bruno Eleres" w:date="2021-05-04T14:12:00Z">
        <w:r w:rsidR="00680A35">
          <w:rPr>
            <w:rFonts w:cs="Times New Roman"/>
          </w:rPr>
          <w:t xml:space="preserve"> by creating</w:t>
        </w:r>
      </w:ins>
      <w:del w:id="1588" w:author="Bruno Eleres" w:date="2021-05-04T14:12:00Z">
        <w:r w:rsidDel="00680A35">
          <w:rPr>
            <w:rFonts w:cs="Times New Roman"/>
          </w:rPr>
          <w:delText xml:space="preserve"> we </w:delText>
        </w:r>
        <w:r w:rsidR="00CB6C19" w:rsidDel="00680A35">
          <w:rPr>
            <w:rFonts w:cs="Times New Roman"/>
          </w:rPr>
          <w:delText>provided</w:delText>
        </w:r>
        <w:r w:rsidR="000C7E84" w:rsidDel="00680A35">
          <w:rPr>
            <w:rFonts w:cs="Times New Roman"/>
          </w:rPr>
          <w:delText xml:space="preserve"> here</w:delText>
        </w:r>
        <w:r w:rsidDel="00680A35">
          <w:rPr>
            <w:rFonts w:cs="Times New Roman"/>
          </w:rPr>
          <w:delText xml:space="preserve"> an example of how to obtain</w:delText>
        </w:r>
      </w:del>
      <w:r>
        <w:rPr>
          <w:rFonts w:cs="Times New Roman"/>
        </w:rPr>
        <w:t xml:space="preserve"> a phylogenetic tree for </w:t>
      </w:r>
      <w:ins w:id="1589" w:author="Bruno Eleres" w:date="2021-05-04T14:13:00Z">
        <w:r w:rsidR="00816151">
          <w:rPr>
            <w:rFonts w:cs="Times New Roman"/>
          </w:rPr>
          <w:t>a global dataset of</w:t>
        </w:r>
        <w:r w:rsidR="00680A35">
          <w:rPr>
            <w:rFonts w:cs="Times New Roman"/>
          </w:rPr>
          <w:t xml:space="preserve"> </w:t>
        </w:r>
      </w:ins>
      <w:ins w:id="1590" w:author="Bruno Eleres" w:date="2021-05-04T14:12:00Z">
        <w:r w:rsidR="00680A35">
          <w:rPr>
            <w:rFonts w:cs="Times New Roman"/>
          </w:rPr>
          <w:t xml:space="preserve">freshwater </w:t>
        </w:r>
      </w:ins>
      <w:r w:rsidR="00A918A7">
        <w:rPr>
          <w:rFonts w:cs="Times New Roman"/>
        </w:rPr>
        <w:t>fish</w:t>
      </w:r>
      <w:ins w:id="1591" w:author="Bruno Eleres" w:date="2021-05-04T14:12:00Z">
        <w:r w:rsidR="00680A35">
          <w:rPr>
            <w:rFonts w:cs="Times New Roman"/>
          </w:rPr>
          <w:t>es</w:t>
        </w:r>
      </w:ins>
      <w:del w:id="1592" w:author="Bruno Eleres" w:date="2021-05-04T14:12:00Z">
        <w:r w:rsidR="00A918A7" w:rsidDel="00680A35">
          <w:rPr>
            <w:rFonts w:cs="Times New Roman"/>
          </w:rPr>
          <w:delText xml:space="preserve"> species</w:delText>
        </w:r>
      </w:del>
      <w:r w:rsidR="00A918A7">
        <w:rPr>
          <w:rFonts w:cs="Times New Roman"/>
        </w:rPr>
        <w:t xml:space="preserve"> in</w:t>
      </w:r>
      <w:ins w:id="1593" w:author="Bruno Eleres" w:date="2021-05-04T14:13:00Z">
        <w:r w:rsidR="00816151">
          <w:rPr>
            <w:rFonts w:cs="Times New Roman"/>
          </w:rPr>
          <w:t xml:space="preserve">habiting </w:t>
        </w:r>
      </w:ins>
      <w:del w:id="1594" w:author="Bruno Eleres" w:date="2021-05-04T14:13:00Z">
        <w:r w:rsidR="00A918A7" w:rsidDel="00816151">
          <w:rPr>
            <w:rFonts w:cs="Times New Roman"/>
          </w:rPr>
          <w:delText xml:space="preserve"> </w:delText>
        </w:r>
      </w:del>
      <w:del w:id="1595" w:author="Bruno Eleres" w:date="2021-05-04T14:12:00Z">
        <w:r w:rsidR="00A918A7" w:rsidDel="00680A35">
          <w:rPr>
            <w:rFonts w:cs="Times New Roman"/>
          </w:rPr>
          <w:delText>the</w:delText>
        </w:r>
        <w:r w:rsidR="001118CF" w:rsidDel="00680A35">
          <w:rPr>
            <w:rFonts w:cs="Times New Roman"/>
          </w:rPr>
          <w:delText xml:space="preserve"> </w:delText>
        </w:r>
      </w:del>
      <w:r w:rsidR="001118CF">
        <w:rPr>
          <w:rFonts w:cs="Times New Roman"/>
        </w:rPr>
        <w:t>four</w:t>
      </w:r>
      <w:del w:id="1596" w:author="Bruno Eleres" w:date="2021-05-04T14:12:00Z">
        <w:r w:rsidR="001118CF" w:rsidDel="00680A35">
          <w:rPr>
            <w:rFonts w:cs="Times New Roman"/>
          </w:rPr>
          <w:delText xml:space="preserve"> main</w:delText>
        </w:r>
      </w:del>
      <w:r w:rsidR="001118CF">
        <w:rPr>
          <w:rFonts w:cs="Times New Roman"/>
        </w:rPr>
        <w:t xml:space="preserve"> ecoregions</w:t>
      </w:r>
      <w:del w:id="1597" w:author="Bruno Eleres" w:date="2021-05-04T14:13:00Z">
        <w:r w:rsidR="007E7E87" w:rsidDel="00816151">
          <w:rPr>
            <w:rFonts w:cs="Times New Roman"/>
          </w:rPr>
          <w:delText xml:space="preserve"> of freshwater fishes</w:delText>
        </w:r>
      </w:del>
      <w:r w:rsidR="007E7E87">
        <w:rPr>
          <w:rFonts w:cs="Times New Roman"/>
        </w:rPr>
        <w:t>: Afrotropic, Indo-Malay, Near</w:t>
      </w:r>
      <w:ins w:id="1598" w:author="Bruno Eleres" w:date="2021-05-03T23:24:00Z">
        <w:r w:rsidR="00B03DBD">
          <w:rPr>
            <w:rFonts w:cs="Times New Roman"/>
          </w:rPr>
          <w:t>c</w:t>
        </w:r>
      </w:ins>
      <w:r w:rsidR="007E7E87">
        <w:rPr>
          <w:rFonts w:cs="Times New Roman"/>
        </w:rPr>
        <w:t>tic</w:t>
      </w:r>
      <w:ins w:id="1599" w:author="Bruno Eleres" w:date="2021-05-03T23:24:00Z">
        <w:r w:rsidR="00B03DBD">
          <w:rPr>
            <w:rFonts w:cs="Times New Roman"/>
          </w:rPr>
          <w:t>,</w:t>
        </w:r>
      </w:ins>
      <w:r w:rsidR="007E7E87">
        <w:rPr>
          <w:rFonts w:cs="Times New Roman"/>
        </w:rPr>
        <w:t xml:space="preserve"> and </w:t>
      </w:r>
      <w:proofErr w:type="spellStart"/>
      <w:r w:rsidR="007E7E87">
        <w:rPr>
          <w:rFonts w:cs="Times New Roman"/>
        </w:rPr>
        <w:t>Neotropic</w:t>
      </w:r>
      <w:proofErr w:type="spellEnd"/>
      <w:r w:rsidR="00A918A7">
        <w:rPr>
          <w:rFonts w:cs="Times New Roman"/>
        </w:rPr>
        <w:t xml:space="preserve"> </w:t>
      </w:r>
      <w:r w:rsidR="00251934">
        <w:rPr>
          <w:rFonts w:cs="Times New Roman"/>
        </w:rPr>
        <w:fldChar w:fldCharType="begin" w:fldLock="1"/>
      </w:r>
      <w:r w:rsidR="00251934">
        <w:rPr>
          <w:rFonts w:cs="Times New Roman"/>
        </w:rPr>
        <w: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mendeley":{"formattedCitation":"(Tedesco et al., 2017)","plainTextFormattedCitation":"(Tedesco et al., 2017)"},"properties":{"noteIndex":0},"schema":"https://github.com/citation-style-language/schema/raw/master/csl-citation.json"}</w:instrText>
      </w:r>
      <w:r w:rsidR="00251934">
        <w:rPr>
          <w:rFonts w:cs="Times New Roman"/>
        </w:rPr>
        <w:fldChar w:fldCharType="separate"/>
      </w:r>
      <w:r w:rsidR="00251934" w:rsidRPr="00251934">
        <w:rPr>
          <w:rFonts w:cs="Times New Roman"/>
          <w:noProof/>
        </w:rPr>
        <w:t>(Tedesco et al., 2017)</w:t>
      </w:r>
      <w:r w:rsidR="00251934">
        <w:rPr>
          <w:rFonts w:cs="Times New Roman"/>
        </w:rPr>
        <w:fldChar w:fldCharType="end"/>
      </w:r>
      <w:r w:rsidR="00BF55C9">
        <w:rPr>
          <w:rFonts w:cs="Times New Roman"/>
        </w:rPr>
        <w:t>.</w:t>
      </w:r>
      <w:r w:rsidR="00D976CA">
        <w:rPr>
          <w:rFonts w:cs="Times New Roman"/>
        </w:rPr>
        <w:t xml:space="preserve"> </w:t>
      </w:r>
      <w:r w:rsidR="00357038">
        <w:rPr>
          <w:rFonts w:cs="Times New Roman"/>
        </w:rPr>
        <w:t xml:space="preserve">This dataset </w:t>
      </w:r>
      <w:del w:id="1600" w:author="Bruno Eleres" w:date="2021-05-04T14:14:00Z">
        <w:r w:rsidR="00357038" w:rsidDel="00C6309A">
          <w:rPr>
            <w:rFonts w:cs="Times New Roman"/>
          </w:rPr>
          <w:delText xml:space="preserve">comprises </w:delText>
        </w:r>
      </w:del>
      <w:ins w:id="1601" w:author="Bruno Eleres" w:date="2021-05-04T14:14:00Z">
        <w:r w:rsidR="00C6309A">
          <w:rPr>
            <w:rFonts w:cs="Times New Roman"/>
          </w:rPr>
          <w:t xml:space="preserve">encompasses </w:t>
        </w:r>
      </w:ins>
      <w:del w:id="1602" w:author="Bruno Eleres" w:date="2021-05-04T14:14:00Z">
        <w:r w:rsidR="00357038" w:rsidDel="00C6309A">
          <w:rPr>
            <w:rFonts w:cs="Times New Roman"/>
          </w:rPr>
          <w:delText xml:space="preserve">the </w:delText>
        </w:r>
      </w:del>
      <w:del w:id="1603" w:author="Bruno Eleres" w:date="2021-05-04T14:13:00Z">
        <w:r w:rsidR="00357038" w:rsidDel="00816151">
          <w:rPr>
            <w:rFonts w:cs="Times New Roman"/>
          </w:rPr>
          <w:delText xml:space="preserve">biggest </w:delText>
        </w:r>
      </w:del>
      <w:ins w:id="1604" w:author="Bruno Eleres" w:date="2021-05-04T14:14:00Z">
        <w:r w:rsidR="00816151">
          <w:rPr>
            <w:rFonts w:cs="Times New Roman"/>
          </w:rPr>
          <w:t>extensive</w:t>
        </w:r>
      </w:ins>
      <w:ins w:id="1605" w:author="Bruno Eleres" w:date="2021-05-04T14:13:00Z">
        <w:r w:rsidR="00816151">
          <w:rPr>
            <w:rFonts w:cs="Times New Roman"/>
          </w:rPr>
          <w:t xml:space="preserve"> </w:t>
        </w:r>
      </w:ins>
      <w:r w:rsidR="00357038">
        <w:rPr>
          <w:rFonts w:cs="Times New Roman"/>
        </w:rPr>
        <w:t xml:space="preserve">occurrence data for freshwater species </w:t>
      </w:r>
      <w:del w:id="1606" w:author="Bruno Eleres" w:date="2021-05-04T14:15:00Z">
        <w:r w:rsidR="006D502F" w:rsidDel="00677E3E">
          <w:rPr>
            <w:rFonts w:cs="Times New Roman"/>
          </w:rPr>
          <w:delText>of the world</w:delText>
        </w:r>
      </w:del>
      <w:ins w:id="1607" w:author="Aline Richter" w:date="2021-04-29T17:52:00Z">
        <w:del w:id="1608" w:author="Bruno Eleres" w:date="2021-05-04T14:15:00Z">
          <w:r w:rsidR="004F607F" w:rsidDel="00F75EE9">
            <w:rPr>
              <w:rFonts w:cs="Times New Roman"/>
            </w:rPr>
            <w:delText>,</w:delText>
          </w:r>
        </w:del>
      </w:ins>
      <w:del w:id="1609" w:author="Bruno Eleres" w:date="2021-05-04T14:15:00Z">
        <w:r w:rsidR="006D502F" w:rsidDel="00F75EE9">
          <w:rPr>
            <w:rFonts w:cs="Times New Roman"/>
          </w:rPr>
          <w:delText xml:space="preserve"> </w:delText>
        </w:r>
      </w:del>
      <w:r w:rsidR="00F650A2">
        <w:rPr>
          <w:rFonts w:cs="Times New Roman"/>
        </w:rPr>
        <w:t xml:space="preserve">and </w:t>
      </w:r>
      <w:ins w:id="1610" w:author="Bruno Eleres" w:date="2021-05-04T14:15:00Z">
        <w:r w:rsidR="00F75EE9">
          <w:rPr>
            <w:rFonts w:cs="Times New Roman"/>
          </w:rPr>
          <w:t>al</w:t>
        </w:r>
      </w:ins>
      <w:ins w:id="1611" w:author="Bruno Eleres" w:date="2021-05-04T14:16:00Z">
        <w:r w:rsidR="00F75EE9">
          <w:rPr>
            <w:rFonts w:cs="Times New Roman"/>
          </w:rPr>
          <w:t>lowed in-depth investigation</w:t>
        </w:r>
      </w:ins>
      <w:del w:id="1612" w:author="Bruno Eleres" w:date="2021-05-04T14:16:00Z">
        <w:r w:rsidR="00F650A2" w:rsidDel="00F75EE9">
          <w:rPr>
            <w:rFonts w:cs="Times New Roman"/>
          </w:rPr>
          <w:delText>it has been</w:delText>
        </w:r>
        <w:r w:rsidR="006D502F" w:rsidDel="00F75EE9">
          <w:rPr>
            <w:rFonts w:cs="Times New Roman"/>
          </w:rPr>
          <w:delText xml:space="preserve"> widely</w:delText>
        </w:r>
        <w:r w:rsidR="00F650A2" w:rsidDel="00F75EE9">
          <w:rPr>
            <w:rFonts w:cs="Times New Roman"/>
          </w:rPr>
          <w:delText xml:space="preserve"> used for </w:delText>
        </w:r>
        <w:r w:rsidR="00DD44B9" w:rsidDel="00F75EE9">
          <w:rPr>
            <w:rFonts w:cs="Times New Roman"/>
          </w:rPr>
          <w:delText>investigating</w:delText>
        </w:r>
      </w:del>
      <w:ins w:id="1613" w:author="Bruno Eleres" w:date="2021-05-04T14:16:00Z">
        <w:r w:rsidR="00F75EE9">
          <w:rPr>
            <w:rFonts w:cs="Times New Roman"/>
          </w:rPr>
          <w:t xml:space="preserve"> on the</w:t>
        </w:r>
      </w:ins>
      <w:r w:rsidR="00F650A2">
        <w:rPr>
          <w:rFonts w:cs="Times New Roman"/>
        </w:rPr>
        <w:t xml:space="preserve"> global patterns of species distribution and </w:t>
      </w:r>
      <w:ins w:id="1614" w:author="Bruno Eleres" w:date="2021-05-04T14:16:00Z">
        <w:r w:rsidR="00F75EE9">
          <w:rPr>
            <w:rFonts w:cs="Times New Roman"/>
          </w:rPr>
          <w:t xml:space="preserve">their </w:t>
        </w:r>
      </w:ins>
      <w:r w:rsidR="00E82AB1">
        <w:rPr>
          <w:rFonts w:cs="Times New Roman"/>
        </w:rPr>
        <w:t xml:space="preserve">evolutionary </w:t>
      </w:r>
      <w:r w:rsidR="006D502F">
        <w:rPr>
          <w:rFonts w:cs="Times New Roman"/>
        </w:rPr>
        <w:t xml:space="preserve">determinants </w:t>
      </w:r>
      <w:del w:id="1615" w:author="Bruno Eleres" w:date="2021-05-04T14:16:00Z">
        <w:r w:rsidR="00D3768A" w:rsidDel="00F75EE9">
          <w:rPr>
            <w:rFonts w:cs="Times New Roman"/>
          </w:rPr>
          <w:delText>of</w:delText>
        </w:r>
        <w:r w:rsidR="00E82AB1" w:rsidDel="00F75EE9">
          <w:rPr>
            <w:rFonts w:cs="Times New Roman"/>
          </w:rPr>
          <w:delText xml:space="preserve"> freshwater fishes </w:delText>
        </w:r>
      </w:del>
      <w:r w:rsidR="00E82AB1">
        <w:rPr>
          <w:rFonts w:cs="Times New Roman"/>
        </w:rPr>
        <w:t>(e.g.</w:t>
      </w:r>
      <w:ins w:id="1616" w:author="Bruno Eleres" w:date="2021-05-03T23:24:00Z">
        <w:r w:rsidR="00B03DBD">
          <w:rPr>
            <w:rFonts w:cs="Times New Roman"/>
          </w:rPr>
          <w:t>,</w:t>
        </w:r>
      </w:ins>
      <w:r w:rsidR="00E82AB1">
        <w:rPr>
          <w:rFonts w:cs="Times New Roman"/>
        </w:rPr>
        <w:t xml:space="preserve"> </w:t>
      </w:r>
      <w:r w:rsidR="00CA1A26">
        <w:rPr>
          <w:rFonts w:cs="Times New Roman"/>
        </w:rPr>
        <w:t>Miller and Román-</w:t>
      </w:r>
      <w:proofErr w:type="spellStart"/>
      <w:r w:rsidR="00CA1A26">
        <w:rPr>
          <w:rFonts w:cs="Times New Roman"/>
        </w:rPr>
        <w:t>Palácios</w:t>
      </w:r>
      <w:proofErr w:type="spellEnd"/>
      <w:r w:rsidR="00CA1A26">
        <w:rPr>
          <w:rFonts w:cs="Times New Roman"/>
        </w:rPr>
        <w:t xml:space="preserve">, 2021; </w:t>
      </w:r>
      <w:r w:rsidR="00701C0F">
        <w:rPr>
          <w:rFonts w:cs="Times New Roman"/>
        </w:rPr>
        <w:t>Garcia-Andrade et al</w:t>
      </w:r>
      <w:ins w:id="1617" w:author="Bruno Eleres" w:date="2021-05-04T14:10:00Z">
        <w:r w:rsidR="001D29AA">
          <w:rPr>
            <w:rFonts w:cs="Times New Roman"/>
          </w:rPr>
          <w:t>.</w:t>
        </w:r>
      </w:ins>
      <w:ins w:id="1618" w:author="Bruno Eleres" w:date="2021-05-04T15:35:00Z">
        <w:r w:rsidR="0028103F">
          <w:rPr>
            <w:rFonts w:cs="Times New Roman"/>
          </w:rPr>
          <w:t>,</w:t>
        </w:r>
      </w:ins>
      <w:r w:rsidR="006D502F">
        <w:rPr>
          <w:rFonts w:cs="Times New Roman"/>
        </w:rPr>
        <w:t xml:space="preserve"> 2021</w:t>
      </w:r>
      <w:r w:rsidR="00E82AB1">
        <w:rPr>
          <w:rFonts w:cs="Times New Roman"/>
        </w:rPr>
        <w:t>)</w:t>
      </w:r>
      <w:r w:rsidR="00BA194C">
        <w:rPr>
          <w:rFonts w:cs="Times New Roman"/>
        </w:rPr>
        <w:t>.</w:t>
      </w:r>
    </w:p>
    <w:p w14:paraId="3BB62709" w14:textId="562ADE08" w:rsidR="00DD5807" w:rsidDel="008D3215" w:rsidRDefault="00D976CA">
      <w:pPr>
        <w:ind w:firstLine="708"/>
        <w:rPr>
          <w:del w:id="1619" w:author="Aline Richter" w:date="2021-04-29T10:24:00Z"/>
          <w:rFonts w:cs="Times New Roman"/>
        </w:rPr>
      </w:pPr>
      <w:r>
        <w:rPr>
          <w:rFonts w:cs="Times New Roman"/>
        </w:rPr>
        <w:t xml:space="preserve">We </w:t>
      </w:r>
      <w:del w:id="1620" w:author="Bruno Eleres" w:date="2021-05-03T23:30:00Z">
        <w:r w:rsidDel="00A54F59">
          <w:rPr>
            <w:rFonts w:cs="Times New Roman"/>
          </w:rPr>
          <w:delText>first</w:delText>
        </w:r>
        <w:r w:rsidR="006567EF" w:rsidDel="00A54F59">
          <w:rPr>
            <w:rFonts w:cs="Times New Roman"/>
          </w:rPr>
          <w:delText xml:space="preserve"> </w:delText>
        </w:r>
        <w:r w:rsidDel="00A54F59">
          <w:rPr>
            <w:rFonts w:cs="Times New Roman"/>
          </w:rPr>
          <w:delText xml:space="preserve">checked and </w:delText>
        </w:r>
      </w:del>
      <w:r>
        <w:rPr>
          <w:rFonts w:cs="Times New Roman"/>
        </w:rPr>
        <w:t>prepared the occurrence data</w:t>
      </w:r>
      <w:r w:rsidR="00B6053F">
        <w:rPr>
          <w:rFonts w:cs="Times New Roman"/>
        </w:rPr>
        <w:t xml:space="preserve"> </w:t>
      </w:r>
      <w:r w:rsidR="006567EF">
        <w:rPr>
          <w:rFonts w:cs="Times New Roman"/>
        </w:rPr>
        <w:t xml:space="preserve">using </w:t>
      </w:r>
      <w:ins w:id="1621" w:author="Bruno Eleres" w:date="2021-05-03T23:30:00Z">
        <w:r w:rsidR="00DD2C6B">
          <w:rPr>
            <w:rFonts w:cs="Times New Roman"/>
          </w:rPr>
          <w:t xml:space="preserve">the </w:t>
        </w:r>
      </w:ins>
      <w:r w:rsidR="006567EF">
        <w:rPr>
          <w:rFonts w:cs="Times New Roman"/>
        </w:rPr>
        <w:t xml:space="preserve">function </w:t>
      </w:r>
      <w:proofErr w:type="spellStart"/>
      <w:proofErr w:type="gramStart"/>
      <w:r w:rsidR="006567EF">
        <w:rPr>
          <w:rFonts w:cs="Times New Roman"/>
        </w:rPr>
        <w:t>FishTaxaMaker</w:t>
      </w:r>
      <w:proofErr w:type="spellEnd"/>
      <w:r w:rsidR="006567EF">
        <w:rPr>
          <w:rFonts w:cs="Times New Roman"/>
        </w:rPr>
        <w:t>(</w:t>
      </w:r>
      <w:proofErr w:type="gramEnd"/>
      <w:r w:rsidR="006567EF">
        <w:rPr>
          <w:rFonts w:cs="Times New Roman"/>
        </w:rPr>
        <w:t>)</w:t>
      </w:r>
      <w:r w:rsidR="00837787">
        <w:rPr>
          <w:rFonts w:cs="Times New Roman"/>
        </w:rPr>
        <w:t xml:space="preserve">. </w:t>
      </w:r>
      <w:ins w:id="1622" w:author="Bruno Eleres" w:date="2021-05-04T14:18:00Z">
        <w:r w:rsidR="00454774">
          <w:rPr>
            <w:rFonts w:cs="Times New Roman"/>
          </w:rPr>
          <w:t xml:space="preserve">The occurrence matrix </w:t>
        </w:r>
      </w:ins>
      <w:ins w:id="1623" w:author="Bruno Eleres" w:date="2021-05-04T14:19:00Z">
        <w:r w:rsidR="00454774">
          <w:rPr>
            <w:rFonts w:cs="Times New Roman"/>
          </w:rPr>
          <w:t xml:space="preserve">encompassed </w:t>
        </w:r>
      </w:ins>
      <w:ins w:id="1624" w:author="Aline Richter" w:date="2021-04-29T17:51:00Z">
        <w:del w:id="1625" w:author="Bruno Eleres" w:date="2021-05-04T14:17:00Z">
          <w:r w:rsidR="004F607F" w:rsidDel="00924950">
            <w:rPr>
              <w:rFonts w:cs="Times New Roman"/>
            </w:rPr>
            <w:delText xml:space="preserve">For this dataset, </w:delText>
          </w:r>
        </w:del>
      </w:ins>
      <w:ins w:id="1626" w:author="Aline Richter" w:date="2021-04-29T17:53:00Z">
        <w:del w:id="1627" w:author="Bruno Eleres" w:date="2021-05-04T14:17:00Z">
          <w:r w:rsidR="004F607F" w:rsidDel="00924950">
            <w:rPr>
              <w:rFonts w:cs="Times New Roman"/>
            </w:rPr>
            <w:delText>f</w:delText>
          </w:r>
        </w:del>
        <w:del w:id="1628" w:author="Bruno Eleres" w:date="2021-05-04T14:19:00Z">
          <w:r w:rsidR="004F607F" w:rsidDel="00454774">
            <w:rPr>
              <w:rFonts w:cs="Times New Roman"/>
            </w:rPr>
            <w:delText xml:space="preserve">rom </w:delText>
          </w:r>
        </w:del>
        <w:r w:rsidR="004F607F" w:rsidRPr="00CB2AB3">
          <w:rPr>
            <w:rFonts w:cs="Times New Roman"/>
            <w:highlight w:val="yellow"/>
            <w:rPrChange w:id="1629" w:author="Bruno Eleres" w:date="2021-05-04T14:16:00Z">
              <w:rPr>
                <w:rFonts w:cs="Times New Roman"/>
              </w:rPr>
            </w:rPrChange>
          </w:rPr>
          <w:t>xx</w:t>
        </w:r>
        <w:r w:rsidR="004F607F">
          <w:rPr>
            <w:rFonts w:cs="Times New Roman"/>
          </w:rPr>
          <w:t xml:space="preserve"> </w:t>
        </w:r>
      </w:ins>
      <w:ins w:id="1630" w:author="Bruno Eleres" w:date="2021-05-04T14:16:00Z">
        <w:r w:rsidR="00CB2AB3">
          <w:rPr>
            <w:rFonts w:cs="Times New Roman"/>
          </w:rPr>
          <w:t>species</w:t>
        </w:r>
      </w:ins>
      <w:ins w:id="1631" w:author="Bruno Eleres" w:date="2021-05-04T14:19:00Z">
        <w:r w:rsidR="00454774">
          <w:rPr>
            <w:rFonts w:cs="Times New Roman"/>
          </w:rPr>
          <w:t>, from which</w:t>
        </w:r>
      </w:ins>
      <w:ins w:id="1632" w:author="Aline Richter" w:date="2021-04-29T17:53:00Z">
        <w:del w:id="1633" w:author="Bruno Eleres" w:date="2021-05-04T14:16:00Z">
          <w:r w:rsidR="004F607F" w:rsidDel="00CB2AB3">
            <w:rPr>
              <w:rFonts w:cs="Times New Roman"/>
            </w:rPr>
            <w:delText>names pro</w:delText>
          </w:r>
        </w:del>
        <w:del w:id="1634" w:author="Bruno Eleres" w:date="2021-05-04T14:17:00Z">
          <w:r w:rsidR="004F607F" w:rsidDel="00CB2AB3">
            <w:rPr>
              <w:rFonts w:cs="Times New Roman"/>
            </w:rPr>
            <w:delText>vided</w:delText>
          </w:r>
        </w:del>
        <w:del w:id="1635" w:author="Bruno Eleres" w:date="2021-05-04T14:19:00Z">
          <w:r w:rsidR="004F607F" w:rsidDel="00454774">
            <w:rPr>
              <w:rFonts w:cs="Times New Roman"/>
            </w:rPr>
            <w:delText xml:space="preserve"> in the occurrence matrix,</w:delText>
          </w:r>
        </w:del>
        <w:r w:rsidR="004F607F">
          <w:rPr>
            <w:rFonts w:cs="Times New Roman"/>
          </w:rPr>
          <w:t xml:space="preserve"> </w:t>
        </w:r>
      </w:ins>
      <w:ins w:id="1636" w:author="Aline Richter" w:date="2021-04-29T17:51:00Z">
        <w:r w:rsidR="004F607F" w:rsidRPr="00CB2AB3">
          <w:rPr>
            <w:rFonts w:cs="Times New Roman"/>
            <w:highlight w:val="yellow"/>
            <w:rPrChange w:id="1637" w:author="Bruno Eleres" w:date="2021-05-04T14:17:00Z">
              <w:rPr>
                <w:rFonts w:cs="Times New Roman"/>
              </w:rPr>
            </w:rPrChange>
          </w:rPr>
          <w:t>xx</w:t>
        </w:r>
        <w:r w:rsidR="004F607F">
          <w:rPr>
            <w:rFonts w:cs="Times New Roman"/>
          </w:rPr>
          <w:t xml:space="preserve"> </w:t>
        </w:r>
      </w:ins>
      <w:ins w:id="1638" w:author="Aline Richter" w:date="2021-04-29T17:53:00Z">
        <w:r w:rsidR="004F607F">
          <w:rPr>
            <w:rFonts w:cs="Times New Roman"/>
          </w:rPr>
          <w:t>w</w:t>
        </w:r>
        <w:del w:id="1639" w:author="Bruno Eleres" w:date="2021-05-04T14:09:00Z">
          <w:r w:rsidR="004F607F" w:rsidDel="001D29AA">
            <w:rPr>
              <w:rFonts w:cs="Times New Roman"/>
            </w:rPr>
            <w:delText>ere</w:delText>
          </w:r>
        </w:del>
      </w:ins>
      <w:ins w:id="1640" w:author="Bruno Eleres" w:date="2021-05-04T14:17:00Z">
        <w:r w:rsidR="00CB2AB3">
          <w:rPr>
            <w:rFonts w:cs="Times New Roman"/>
          </w:rPr>
          <w:t>ere</w:t>
        </w:r>
      </w:ins>
      <w:ins w:id="1641" w:author="Aline Richter" w:date="2021-04-29T17:53:00Z">
        <w:r w:rsidR="004F607F">
          <w:rPr>
            <w:rFonts w:cs="Times New Roman"/>
          </w:rPr>
          <w:t xml:space="preserve"> </w:t>
        </w:r>
      </w:ins>
      <w:ins w:id="1642" w:author="Aline Richter" w:date="2021-04-29T17:52:00Z">
        <w:r w:rsidR="004F607F">
          <w:rPr>
            <w:rFonts w:cs="Times New Roman"/>
          </w:rPr>
          <w:t>synonymies</w:t>
        </w:r>
      </w:ins>
      <w:ins w:id="1643" w:author="Bruno Eleres" w:date="2021-05-04T14:19:00Z">
        <w:r w:rsidR="00454774">
          <w:rPr>
            <w:rFonts w:cs="Times New Roman"/>
          </w:rPr>
          <w:t>,</w:t>
        </w:r>
      </w:ins>
      <w:ins w:id="1644" w:author="Bruno Eleres" w:date="2021-05-04T14:17:00Z">
        <w:r w:rsidR="00924950">
          <w:rPr>
            <w:rFonts w:cs="Times New Roman"/>
          </w:rPr>
          <w:t xml:space="preserve"> and </w:t>
        </w:r>
        <w:r w:rsidR="00924950" w:rsidRPr="00924950">
          <w:rPr>
            <w:rFonts w:cs="Times New Roman"/>
            <w:highlight w:val="yellow"/>
            <w:rPrChange w:id="1645" w:author="Bruno Eleres" w:date="2021-05-04T14:18:00Z">
              <w:rPr>
                <w:rFonts w:cs="Times New Roman"/>
              </w:rPr>
            </w:rPrChange>
          </w:rPr>
          <w:t>xx</w:t>
        </w:r>
      </w:ins>
      <w:ins w:id="1646" w:author="Aline Richter" w:date="2021-04-29T17:52:00Z">
        <w:del w:id="1647" w:author="Bruno Eleres" w:date="2021-05-04T14:18:00Z">
          <w:r w:rsidR="004F607F" w:rsidDel="00924950">
            <w:rPr>
              <w:rFonts w:cs="Times New Roman"/>
            </w:rPr>
            <w:delText>,</w:delText>
          </w:r>
        </w:del>
      </w:ins>
      <w:ins w:id="1648" w:author="Aline Richter" w:date="2021-04-29T17:55:00Z">
        <w:r w:rsidR="00076350">
          <w:rPr>
            <w:rFonts w:cs="Times New Roman"/>
          </w:rPr>
          <w:t xml:space="preserve"> </w:t>
        </w:r>
      </w:ins>
      <w:ins w:id="1649" w:author="Bruno Eleres" w:date="2021-05-04T14:18:00Z">
        <w:r w:rsidR="00924950">
          <w:rPr>
            <w:rFonts w:cs="Times New Roman"/>
          </w:rPr>
          <w:t>remained for further analysis</w:t>
        </w:r>
        <w:r w:rsidR="00F53618">
          <w:rPr>
            <w:rFonts w:cs="Times New Roman"/>
          </w:rPr>
          <w:t xml:space="preserve">. </w:t>
        </w:r>
      </w:ins>
      <w:ins w:id="1650" w:author="Aline Richter" w:date="2021-04-29T17:55:00Z">
        <w:del w:id="1651" w:author="Bruno Eleres" w:date="2021-05-04T14:18:00Z">
          <w:r w:rsidR="00076350" w:rsidDel="00F53618">
            <w:rPr>
              <w:rFonts w:cs="Times New Roman"/>
            </w:rPr>
            <w:delText xml:space="preserve">remaining xx species to perform </w:delText>
          </w:r>
        </w:del>
      </w:ins>
      <w:ins w:id="1652" w:author="Bruno Eleres" w:date="2021-05-04T14:20:00Z">
        <w:r w:rsidR="00E74946">
          <w:rPr>
            <w:rFonts w:cs="Times New Roman"/>
          </w:rPr>
          <w:t>W</w:t>
        </w:r>
      </w:ins>
      <w:ins w:id="1653" w:author="Aline Richter" w:date="2021-04-29T17:55:00Z">
        <w:del w:id="1654" w:author="Bruno Eleres" w:date="2021-05-04T14:18:00Z">
          <w:r w:rsidR="00076350" w:rsidDel="00F53618">
            <w:rPr>
              <w:rFonts w:cs="Times New Roman"/>
            </w:rPr>
            <w:delText>t</w:delText>
          </w:r>
        </w:del>
        <w:del w:id="1655" w:author="Bruno Eleres" w:date="2021-05-04T14:20:00Z">
          <w:r w:rsidR="00076350" w:rsidDel="00E74946">
            <w:rPr>
              <w:rFonts w:cs="Times New Roman"/>
            </w:rPr>
            <w:delText>he</w:delText>
          </w:r>
        </w:del>
      </w:ins>
      <w:ins w:id="1656" w:author="Bruno Eleres" w:date="2021-05-04T14:18:00Z">
        <w:r w:rsidR="00F53618">
          <w:rPr>
            <w:rFonts w:cs="Times New Roman"/>
          </w:rPr>
          <w:t>e applied the</w:t>
        </w:r>
      </w:ins>
      <w:ins w:id="1657" w:author="Aline Richter" w:date="2021-04-29T17:55:00Z">
        <w:r w:rsidR="00076350">
          <w:rPr>
            <w:rFonts w:cs="Times New Roman"/>
          </w:rPr>
          <w:t xml:space="preserve"> </w:t>
        </w:r>
        <w:proofErr w:type="spellStart"/>
        <w:r w:rsidR="00076350">
          <w:rPr>
            <w:rFonts w:cs="Times New Roman"/>
          </w:rPr>
          <w:t>FishPhyloMaker</w:t>
        </w:r>
        <w:proofErr w:type="spellEnd"/>
        <w:r w:rsidR="00076350">
          <w:rPr>
            <w:rFonts w:cs="Times New Roman"/>
          </w:rPr>
          <w:t xml:space="preserve"> function</w:t>
        </w:r>
        <w:del w:id="1658" w:author="Bruno Eleres" w:date="2021-05-04T14:18:00Z">
          <w:r w:rsidR="00076350" w:rsidDel="00F53618">
            <w:rPr>
              <w:rFonts w:cs="Times New Roman"/>
            </w:rPr>
            <w:delText>.</w:delText>
          </w:r>
        </w:del>
      </w:ins>
      <w:del w:id="1659" w:author="Aline Richter" w:date="2021-04-29T17:55:00Z">
        <w:r w:rsidR="00B6053F" w:rsidDel="00076350">
          <w:rPr>
            <w:rFonts w:cs="Times New Roman"/>
          </w:rPr>
          <w:delText>The FishTaxaMaker() function find for at least one valid name for all species in</w:delText>
        </w:r>
        <w:r w:rsidR="00180D16" w:rsidDel="00076350">
          <w:rPr>
            <w:rFonts w:cs="Times New Roman"/>
          </w:rPr>
          <w:delText xml:space="preserve"> </w:delText>
        </w:r>
        <w:r w:rsidR="00AB7BC6" w:rsidDel="00076350">
          <w:rPr>
            <w:rFonts w:cs="Times New Roman"/>
          </w:rPr>
          <w:delText>each of</w:delText>
        </w:r>
        <w:r w:rsidR="00B6053F" w:rsidDel="00076350">
          <w:rPr>
            <w:rFonts w:cs="Times New Roman"/>
          </w:rPr>
          <w:delText xml:space="preserve"> the ecoregions analyzed.</w:delText>
        </w:r>
      </w:del>
      <w:r w:rsidR="00B6053F">
        <w:rPr>
          <w:rFonts w:cs="Times New Roman"/>
        </w:rPr>
        <w:t xml:space="preserve"> </w:t>
      </w:r>
      <w:ins w:id="1660" w:author="Bruno Eleres" w:date="2021-05-04T14:23:00Z">
        <w:r w:rsidR="00301D52">
          <w:rPr>
            <w:rFonts w:cs="Times New Roman"/>
          </w:rPr>
          <w:t xml:space="preserve">separately </w:t>
        </w:r>
      </w:ins>
      <w:ins w:id="1661" w:author="Aline Richter" w:date="2021-04-29T17:56:00Z">
        <w:del w:id="1662" w:author="Bruno Eleres" w:date="2021-05-04T14:18:00Z">
          <w:r w:rsidR="00076350" w:rsidDel="00F53618">
            <w:rPr>
              <w:rFonts w:cs="Times New Roman"/>
            </w:rPr>
            <w:delText>F</w:delText>
          </w:r>
        </w:del>
      </w:ins>
      <w:ins w:id="1663" w:author="Bruno Eleres" w:date="2021-05-04T14:18:00Z">
        <w:r w:rsidR="00F53618">
          <w:rPr>
            <w:rFonts w:cs="Times New Roman"/>
          </w:rPr>
          <w:t>f</w:t>
        </w:r>
      </w:ins>
      <w:ins w:id="1664" w:author="Aline Richter" w:date="2021-04-29T17:56:00Z">
        <w:r w:rsidR="00076350">
          <w:rPr>
            <w:rFonts w:cs="Times New Roman"/>
          </w:rPr>
          <w:t xml:space="preserve">or </w:t>
        </w:r>
        <w:del w:id="1665" w:author="Bruno Eleres" w:date="2021-05-04T14:23:00Z">
          <w:r w:rsidR="00076350" w:rsidDel="00301D52">
            <w:rPr>
              <w:rFonts w:cs="Times New Roman"/>
            </w:rPr>
            <w:delText xml:space="preserve">each </w:delText>
          </w:r>
        </w:del>
        <w:r w:rsidR="00076350">
          <w:rPr>
            <w:rFonts w:cs="Times New Roman"/>
          </w:rPr>
          <w:t>ecoregion</w:t>
        </w:r>
      </w:ins>
      <w:ins w:id="1666" w:author="Bruno Eleres" w:date="2021-05-04T14:24:00Z">
        <w:r w:rsidR="00301D52">
          <w:rPr>
            <w:rFonts w:cs="Times New Roman"/>
          </w:rPr>
          <w:t>s</w:t>
        </w:r>
      </w:ins>
      <w:ins w:id="1667" w:author="Aline Richter" w:date="2021-04-29T17:57:00Z">
        <w:r w:rsidR="00076350">
          <w:rPr>
            <w:rFonts w:cs="Times New Roman"/>
          </w:rPr>
          <w:t xml:space="preserve">, </w:t>
        </w:r>
      </w:ins>
      <w:ins w:id="1668" w:author="Bruno Eleres" w:date="2021-05-04T14:24:00Z">
        <w:r w:rsidR="00301D52">
          <w:rPr>
            <w:rFonts w:cs="Times New Roman"/>
          </w:rPr>
          <w:t xml:space="preserve">thus </w:t>
        </w:r>
      </w:ins>
      <w:ins w:id="1669" w:author="Bruno Eleres" w:date="2021-05-04T14:20:00Z">
        <w:r w:rsidR="00E74946">
          <w:rPr>
            <w:rFonts w:cs="Times New Roman"/>
          </w:rPr>
          <w:t xml:space="preserve">building </w:t>
        </w:r>
      </w:ins>
      <w:ins w:id="1670" w:author="Aline Richter" w:date="2021-04-29T17:56:00Z">
        <w:r w:rsidR="00076350">
          <w:rPr>
            <w:rFonts w:cs="Times New Roman"/>
          </w:rPr>
          <w:t xml:space="preserve">one phylogenetic </w:t>
        </w:r>
      </w:ins>
      <w:ins w:id="1671" w:author="Aline Richter" w:date="2021-04-29T17:57:00Z">
        <w:r w:rsidR="00076350">
          <w:rPr>
            <w:rFonts w:cs="Times New Roman"/>
          </w:rPr>
          <w:t xml:space="preserve">tree </w:t>
        </w:r>
      </w:ins>
      <w:ins w:id="1672" w:author="Bruno Eleres" w:date="2021-05-04T14:20:00Z">
        <w:r w:rsidR="000046DC">
          <w:rPr>
            <w:rFonts w:cs="Times New Roman"/>
          </w:rPr>
          <w:t>for each</w:t>
        </w:r>
      </w:ins>
      <w:ins w:id="1673" w:author="Aline Richter" w:date="2021-04-29T17:57:00Z">
        <w:del w:id="1674" w:author="Bruno Eleres" w:date="2021-05-04T14:20:00Z">
          <w:r w:rsidR="00076350" w:rsidDel="000046DC">
            <w:rPr>
              <w:rFonts w:cs="Times New Roman"/>
            </w:rPr>
            <w:delText>was build</w:delText>
          </w:r>
        </w:del>
      </w:ins>
      <w:ins w:id="1675" w:author="Aline Richter" w:date="2021-04-29T17:58:00Z">
        <w:del w:id="1676" w:author="Bruno Eleres" w:date="2021-05-04T14:20:00Z">
          <w:r w:rsidR="00076350" w:rsidDel="000046DC">
            <w:rPr>
              <w:rFonts w:cs="Times New Roman"/>
            </w:rPr>
            <w:delText xml:space="preserve">, accounting </w:delText>
          </w:r>
        </w:del>
        <w:del w:id="1677" w:author="Bruno Eleres" w:date="2021-05-04T14:09:00Z">
          <w:r w:rsidR="00076350" w:rsidDel="001D29AA">
            <w:rPr>
              <w:rFonts w:cs="Times New Roman"/>
            </w:rPr>
            <w:delText>with</w:delText>
          </w:r>
        </w:del>
        <w:del w:id="1678" w:author="Bruno Eleres" w:date="2021-05-04T14:20:00Z">
          <w:r w:rsidR="00076350" w:rsidDel="000046DC">
            <w:rPr>
              <w:rFonts w:cs="Times New Roman"/>
            </w:rPr>
            <w:delText xml:space="preserve"> </w:delText>
          </w:r>
        </w:del>
        <w:del w:id="1679" w:author="Bruno Eleres" w:date="2021-05-03T23:30:00Z">
          <w:r w:rsidR="00076350" w:rsidDel="00A54F59">
            <w:rPr>
              <w:rFonts w:cs="Times New Roman"/>
            </w:rPr>
            <w:delText xml:space="preserve">the </w:delText>
          </w:r>
        </w:del>
      </w:ins>
      <w:ins w:id="1680" w:author="Aline Richter" w:date="2021-04-29T18:02:00Z">
        <w:del w:id="1681" w:author="Bruno Eleres" w:date="2021-05-04T14:20:00Z">
          <w:r w:rsidR="00076350" w:rsidDel="000046DC">
            <w:rPr>
              <w:rFonts w:cs="Times New Roman"/>
            </w:rPr>
            <w:delText xml:space="preserve">all </w:delText>
          </w:r>
        </w:del>
      </w:ins>
      <w:ins w:id="1682" w:author="Aline Richter" w:date="2021-04-29T17:59:00Z">
        <w:del w:id="1683" w:author="Bruno Eleres" w:date="2021-05-04T14:20:00Z">
          <w:r w:rsidR="00076350" w:rsidDel="000046DC">
            <w:rPr>
              <w:rFonts w:cs="Times New Roman"/>
            </w:rPr>
            <w:delText>species inserted</w:delText>
          </w:r>
        </w:del>
        <w:r w:rsidR="00076350">
          <w:rPr>
            <w:rFonts w:cs="Times New Roman"/>
          </w:rPr>
          <w:t xml:space="preserve"> </w:t>
        </w:r>
      </w:ins>
      <w:ins w:id="1684" w:author="Aline Richter" w:date="2021-04-29T17:57:00Z">
        <w:r w:rsidR="00076350">
          <w:rPr>
            <w:rFonts w:cs="Times New Roman"/>
          </w:rPr>
          <w:t>(F</w:t>
        </w:r>
      </w:ins>
      <w:ins w:id="1685" w:author="Aline Richter" w:date="2021-04-29T17:58:00Z">
        <w:r w:rsidR="00076350">
          <w:rPr>
            <w:rFonts w:cs="Times New Roman"/>
          </w:rPr>
          <w:t xml:space="preserve">igure 2). </w:t>
        </w:r>
      </w:ins>
    </w:p>
    <w:p w14:paraId="3FB77152" w14:textId="4EE7441A" w:rsidR="00DF3832" w:rsidDel="008D3215" w:rsidRDefault="00DF3832">
      <w:pPr>
        <w:ind w:firstLine="708"/>
        <w:rPr>
          <w:del w:id="1686" w:author="Aline Richter" w:date="2021-04-29T10:24:00Z"/>
          <w:rFonts w:cs="Times New Roman"/>
        </w:rPr>
      </w:pPr>
    </w:p>
    <w:p w14:paraId="5F267B04" w14:textId="192C87AB" w:rsidR="00012E14" w:rsidDel="008D3215" w:rsidRDefault="00012E14">
      <w:pPr>
        <w:ind w:firstLine="708"/>
        <w:rPr>
          <w:del w:id="1687" w:author="Aline Richter" w:date="2021-04-29T10:24:00Z"/>
          <w:rFonts w:cs="Times New Roman"/>
        </w:rPr>
        <w:pPrChange w:id="1688" w:author="Aline Richter" w:date="2021-04-29T17:59:00Z">
          <w:pPr/>
        </w:pPrChange>
      </w:pPr>
    </w:p>
    <w:p w14:paraId="1722B88A" w14:textId="5C5D6603" w:rsidR="00707730" w:rsidDel="008D3215" w:rsidRDefault="00707730">
      <w:pPr>
        <w:ind w:firstLine="708"/>
        <w:rPr>
          <w:del w:id="1689" w:author="Aline Richter" w:date="2021-04-29T10:24:00Z"/>
          <w:rFonts w:cs="Times New Roman"/>
        </w:rPr>
        <w:pPrChange w:id="1690" w:author="Aline Richter" w:date="2021-04-29T17:59:00Z">
          <w:pPr/>
        </w:pPrChange>
      </w:pPr>
    </w:p>
    <w:p w14:paraId="00AAB17E" w14:textId="061F7874" w:rsidR="00707730" w:rsidDel="008D3215" w:rsidRDefault="00707730">
      <w:pPr>
        <w:ind w:firstLine="708"/>
        <w:rPr>
          <w:del w:id="1691" w:author="Aline Richter" w:date="2021-04-29T10:24:00Z"/>
          <w:rFonts w:cs="Times New Roman"/>
        </w:rPr>
        <w:pPrChange w:id="1692" w:author="Aline Richter" w:date="2021-04-29T17:59:00Z">
          <w:pPr/>
        </w:pPrChange>
      </w:pPr>
    </w:p>
    <w:p w14:paraId="3E6B2DEB" w14:textId="005CBB2F" w:rsidR="00707730" w:rsidDel="008D3215" w:rsidRDefault="00707730">
      <w:pPr>
        <w:ind w:firstLine="708"/>
        <w:rPr>
          <w:del w:id="1693" w:author="Aline Richter" w:date="2021-04-29T10:24:00Z"/>
          <w:rFonts w:cs="Times New Roman"/>
        </w:rPr>
        <w:pPrChange w:id="1694" w:author="Aline Richter" w:date="2021-04-29T17:59:00Z">
          <w:pPr/>
        </w:pPrChange>
      </w:pPr>
    </w:p>
    <w:p w14:paraId="501941BA" w14:textId="0085A0AB" w:rsidR="00707730" w:rsidDel="008D3215" w:rsidRDefault="00707730">
      <w:pPr>
        <w:ind w:firstLine="708"/>
        <w:rPr>
          <w:del w:id="1695" w:author="Aline Richter" w:date="2021-04-29T10:24:00Z"/>
          <w:rFonts w:cs="Times New Roman"/>
        </w:rPr>
        <w:pPrChange w:id="1696" w:author="Aline Richter" w:date="2021-04-29T17:59:00Z">
          <w:pPr/>
        </w:pPrChange>
      </w:pPr>
    </w:p>
    <w:p w14:paraId="0B5A1564" w14:textId="21716224" w:rsidR="00707730" w:rsidDel="008D3215" w:rsidRDefault="00707730">
      <w:pPr>
        <w:ind w:firstLine="708"/>
        <w:rPr>
          <w:del w:id="1697" w:author="Aline Richter" w:date="2021-04-29T10:24:00Z"/>
          <w:rFonts w:cs="Times New Roman"/>
        </w:rPr>
        <w:pPrChange w:id="1698" w:author="Aline Richter" w:date="2021-04-29T17:59:00Z">
          <w:pPr/>
        </w:pPrChange>
      </w:pPr>
    </w:p>
    <w:p w14:paraId="2613C4A6" w14:textId="15CED2C3" w:rsidR="00707730" w:rsidDel="008D3215" w:rsidRDefault="00707730">
      <w:pPr>
        <w:ind w:firstLine="708"/>
        <w:rPr>
          <w:del w:id="1699" w:author="Aline Richter" w:date="2021-04-29T10:24:00Z"/>
          <w:rFonts w:cs="Times New Roman"/>
        </w:rPr>
        <w:pPrChange w:id="1700" w:author="Aline Richter" w:date="2021-04-29T17:59:00Z">
          <w:pPr/>
        </w:pPrChange>
      </w:pPr>
    </w:p>
    <w:p w14:paraId="474EB923" w14:textId="3A784D2B" w:rsidR="00707730" w:rsidDel="008D3215" w:rsidRDefault="00707730">
      <w:pPr>
        <w:ind w:firstLine="708"/>
        <w:rPr>
          <w:del w:id="1701" w:author="Aline Richter" w:date="2021-04-29T10:24:00Z"/>
          <w:rFonts w:cs="Times New Roman"/>
        </w:rPr>
        <w:pPrChange w:id="1702" w:author="Aline Richter" w:date="2021-04-29T17:59:00Z">
          <w:pPr/>
        </w:pPrChange>
      </w:pPr>
    </w:p>
    <w:p w14:paraId="4030AEB6" w14:textId="34354BA7" w:rsidR="00707730" w:rsidDel="008D3215" w:rsidRDefault="00707730">
      <w:pPr>
        <w:ind w:firstLine="708"/>
        <w:rPr>
          <w:del w:id="1703" w:author="Aline Richter" w:date="2021-04-29T10:24:00Z"/>
          <w:rFonts w:cs="Times New Roman"/>
        </w:rPr>
        <w:pPrChange w:id="1704" w:author="Aline Richter" w:date="2021-04-29T17:59:00Z">
          <w:pPr/>
        </w:pPrChange>
      </w:pPr>
    </w:p>
    <w:p w14:paraId="13DFC2C5" w14:textId="7BA4281F" w:rsidR="00707730" w:rsidDel="008D3215" w:rsidRDefault="00707730">
      <w:pPr>
        <w:ind w:firstLine="708"/>
        <w:rPr>
          <w:del w:id="1705" w:author="Aline Richter" w:date="2021-04-29T10:24:00Z"/>
          <w:rFonts w:cs="Times New Roman"/>
        </w:rPr>
        <w:pPrChange w:id="1706" w:author="Aline Richter" w:date="2021-04-29T17:59:00Z">
          <w:pPr/>
        </w:pPrChange>
      </w:pPr>
    </w:p>
    <w:p w14:paraId="47C78A0C" w14:textId="63A42106" w:rsidR="00707730" w:rsidDel="008D3215" w:rsidRDefault="00707730">
      <w:pPr>
        <w:ind w:firstLine="708"/>
        <w:rPr>
          <w:del w:id="1707" w:author="Aline Richter" w:date="2021-04-29T10:24:00Z"/>
          <w:rFonts w:cs="Times New Roman"/>
        </w:rPr>
        <w:pPrChange w:id="1708" w:author="Aline Richter" w:date="2021-04-29T17:59:00Z">
          <w:pPr/>
        </w:pPrChange>
      </w:pPr>
    </w:p>
    <w:p w14:paraId="4121C0F9" w14:textId="2A93D572" w:rsidR="00707730" w:rsidDel="008D3215" w:rsidRDefault="00707730">
      <w:pPr>
        <w:ind w:firstLine="708"/>
        <w:rPr>
          <w:del w:id="1709" w:author="Aline Richter" w:date="2021-04-29T10:24:00Z"/>
          <w:rFonts w:cs="Times New Roman"/>
        </w:rPr>
        <w:pPrChange w:id="1710" w:author="Aline Richter" w:date="2021-04-29T17:59:00Z">
          <w:pPr/>
        </w:pPrChange>
      </w:pPr>
    </w:p>
    <w:p w14:paraId="3B23CA6C" w14:textId="04705055" w:rsidR="00707730" w:rsidDel="008D3215" w:rsidRDefault="00707730">
      <w:pPr>
        <w:ind w:firstLine="708"/>
        <w:rPr>
          <w:del w:id="1711" w:author="Aline Richter" w:date="2021-04-29T10:24:00Z"/>
          <w:rFonts w:cs="Times New Roman"/>
        </w:rPr>
        <w:pPrChange w:id="1712" w:author="Aline Richter" w:date="2021-04-29T17:59:00Z">
          <w:pPr/>
        </w:pPrChange>
      </w:pPr>
    </w:p>
    <w:p w14:paraId="5486D113" w14:textId="63C67F27" w:rsidR="00707730" w:rsidDel="008D3215" w:rsidRDefault="00707730">
      <w:pPr>
        <w:ind w:firstLine="708"/>
        <w:rPr>
          <w:del w:id="1713" w:author="Aline Richter" w:date="2021-04-29T10:24:00Z"/>
          <w:rFonts w:cs="Times New Roman"/>
        </w:rPr>
        <w:pPrChange w:id="1714" w:author="Aline Richter" w:date="2021-04-29T17:59:00Z">
          <w:pPr/>
        </w:pPrChange>
      </w:pPr>
    </w:p>
    <w:p w14:paraId="1AB1FF37" w14:textId="5108F6CD" w:rsidR="00707730" w:rsidDel="008D3215" w:rsidRDefault="00707730">
      <w:pPr>
        <w:ind w:firstLine="708"/>
        <w:rPr>
          <w:del w:id="1715" w:author="Aline Richter" w:date="2021-04-29T10:24:00Z"/>
          <w:rFonts w:cs="Times New Roman"/>
        </w:rPr>
        <w:pPrChange w:id="1716" w:author="Aline Richter" w:date="2021-04-29T17:59:00Z">
          <w:pPr/>
        </w:pPrChange>
      </w:pPr>
    </w:p>
    <w:p w14:paraId="2D44E106" w14:textId="5FF0E512" w:rsidR="00707730" w:rsidDel="008D3215" w:rsidRDefault="00707730">
      <w:pPr>
        <w:ind w:firstLine="708"/>
        <w:rPr>
          <w:del w:id="1717" w:author="Aline Richter" w:date="2021-04-29T10:24:00Z"/>
          <w:rFonts w:cs="Times New Roman"/>
        </w:rPr>
        <w:pPrChange w:id="1718" w:author="Aline Richter" w:date="2021-04-29T17:59:00Z">
          <w:pPr/>
        </w:pPrChange>
      </w:pPr>
    </w:p>
    <w:p w14:paraId="3A03A56D" w14:textId="45DBA08C" w:rsidR="00707730" w:rsidDel="008D3215" w:rsidRDefault="00707730">
      <w:pPr>
        <w:ind w:firstLine="708"/>
        <w:rPr>
          <w:del w:id="1719" w:author="Aline Richter" w:date="2021-04-29T10:25:00Z"/>
          <w:rFonts w:cs="Times New Roman"/>
        </w:rPr>
        <w:pPrChange w:id="1720" w:author="Aline Richter" w:date="2021-04-29T17:59:00Z">
          <w:pPr/>
        </w:pPrChange>
      </w:pPr>
    </w:p>
    <w:p w14:paraId="3078DBCA" w14:textId="5C024329" w:rsidR="00AF499A" w:rsidRDefault="00AB7BC6" w:rsidP="00AF499A">
      <w:pPr>
        <w:rPr>
          <w:ins w:id="1721" w:author="Bruno Eleres" w:date="2021-05-04T14:27:00Z"/>
          <w:rFonts w:cs="Times New Roman"/>
        </w:rPr>
      </w:pPr>
      <w:del w:id="1722" w:author="Aline Richter" w:date="2021-04-29T10:25:00Z">
        <w:r w:rsidDel="008D3215">
          <w:rPr>
            <w:rFonts w:cs="Times New Roman"/>
          </w:rPr>
          <w:delText>From data returned from FishTaxaMaker w</w:delText>
        </w:r>
      </w:del>
      <w:del w:id="1723" w:author="Aline Richter" w:date="2021-04-29T17:59:00Z">
        <w:r w:rsidR="00707730" w:rsidDel="00076350">
          <w:rPr>
            <w:rFonts w:cs="Times New Roman"/>
          </w:rPr>
          <w:delText xml:space="preserve">e used FishPhyloMaker() function to generated the phylogenies </w:delText>
        </w:r>
        <w:r w:rsidR="00F456D2" w:rsidDel="00076350">
          <w:rPr>
            <w:rFonts w:cs="Times New Roman"/>
          </w:rPr>
          <w:delText xml:space="preserve">for each ecoregion, </w:delText>
        </w:r>
        <w:r w:rsidR="00707730" w:rsidDel="00076350">
          <w:rPr>
            <w:rFonts w:cs="Times New Roman"/>
          </w:rPr>
          <w:delText xml:space="preserve">including </w:delText>
        </w:r>
        <w:r w:rsidR="00F456D2" w:rsidDel="00076350">
          <w:rPr>
            <w:rFonts w:cs="Times New Roman"/>
          </w:rPr>
          <w:delText xml:space="preserve">all </w:delText>
        </w:r>
        <w:r w:rsidR="00707730" w:rsidDel="00076350">
          <w:rPr>
            <w:rFonts w:cs="Times New Roman"/>
          </w:rPr>
          <w:delText xml:space="preserve">the species that lack the </w:delText>
        </w:r>
        <w:r w:rsidR="00F14B83" w:rsidDel="00076350">
          <w:rPr>
            <w:rFonts w:cs="Times New Roman"/>
          </w:rPr>
          <w:delText xml:space="preserve">phylogenetic position for each ecoregion. </w:delText>
        </w:r>
      </w:del>
      <w:r w:rsidR="00F14B83">
        <w:rPr>
          <w:rFonts w:cs="Times New Roman"/>
        </w:rPr>
        <w:t>For</w:t>
      </w:r>
      <w:ins w:id="1724" w:author="Bruno Eleres" w:date="2021-05-04T14:10:00Z">
        <w:r w:rsidR="001D29AA">
          <w:rPr>
            <w:rFonts w:cs="Times New Roman"/>
          </w:rPr>
          <w:t xml:space="preserve"> </w:t>
        </w:r>
      </w:ins>
      <w:del w:id="1725" w:author="Bruno Eleres" w:date="2021-05-04T14:24:00Z">
        <w:r w:rsidR="00F14B83" w:rsidDel="00020E7E">
          <w:rPr>
            <w:rFonts w:cs="Times New Roman"/>
          </w:rPr>
          <w:delText xml:space="preserve"> sake of </w:delText>
        </w:r>
      </w:del>
      <w:r w:rsidR="00F14B83">
        <w:rPr>
          <w:rFonts w:cs="Times New Roman"/>
        </w:rPr>
        <w:t>simplicity</w:t>
      </w:r>
      <w:ins w:id="1726" w:author="Bruno Eleres" w:date="2021-05-04T14:26:00Z">
        <w:r w:rsidR="00AF499A">
          <w:rPr>
            <w:rFonts w:cs="Times New Roman"/>
          </w:rPr>
          <w:t xml:space="preserve"> in this illustration</w:t>
        </w:r>
      </w:ins>
      <w:del w:id="1727" w:author="Bruno Eleres" w:date="2021-05-04T14:25:00Z">
        <w:r w:rsidR="00F14B83" w:rsidDel="00020E7E">
          <w:rPr>
            <w:rFonts w:cs="Times New Roman"/>
          </w:rPr>
          <w:delText xml:space="preserve"> and illustration</w:delText>
        </w:r>
      </w:del>
      <w:ins w:id="1728" w:author="Aline Richter" w:date="2021-04-29T17:59:00Z">
        <w:r w:rsidR="00076350">
          <w:rPr>
            <w:rFonts w:cs="Times New Roman"/>
          </w:rPr>
          <w:t>,</w:t>
        </w:r>
      </w:ins>
      <w:r w:rsidR="00F14B83">
        <w:rPr>
          <w:rFonts w:cs="Times New Roman"/>
        </w:rPr>
        <w:t xml:space="preserve"> we </w:t>
      </w:r>
      <w:del w:id="1729" w:author="Bruno Eleres" w:date="2021-05-04T14:25:00Z">
        <w:r w:rsidR="00F14B83" w:rsidDel="00020E7E">
          <w:rPr>
            <w:rFonts w:cs="Times New Roman"/>
          </w:rPr>
          <w:delText xml:space="preserve">opt to </w:delText>
        </w:r>
      </w:del>
      <w:del w:id="1730" w:author="Bruno Eleres" w:date="2021-05-04T14:26:00Z">
        <w:r w:rsidR="00257393" w:rsidDel="00793621">
          <w:rPr>
            <w:rFonts w:cs="Times New Roman"/>
          </w:rPr>
          <w:delText>insert</w:delText>
        </w:r>
        <w:r w:rsidR="006A42FC" w:rsidDel="00793621">
          <w:rPr>
            <w:rFonts w:cs="Times New Roman"/>
          </w:rPr>
          <w:delText xml:space="preserve"> s</w:delText>
        </w:r>
        <w:r w:rsidR="00257393" w:rsidDel="00793621">
          <w:rPr>
            <w:rFonts w:cs="Times New Roman"/>
          </w:rPr>
          <w:delText xml:space="preserve">pecies that </w:delText>
        </w:r>
      </w:del>
      <w:ins w:id="1731" w:author="Aline Richter" w:date="2021-04-29T18:00:00Z">
        <w:del w:id="1732" w:author="Bruno Eleres" w:date="2021-05-04T14:26:00Z">
          <w:r w:rsidR="00076350" w:rsidDel="00793621">
            <w:rPr>
              <w:rFonts w:cs="Times New Roman"/>
            </w:rPr>
            <w:delText xml:space="preserve">are </w:delText>
          </w:r>
        </w:del>
      </w:ins>
      <w:del w:id="1733" w:author="Bruno Eleres" w:date="2021-05-04T14:26:00Z">
        <w:r w:rsidR="00257393" w:rsidDel="00793621">
          <w:rPr>
            <w:rFonts w:cs="Times New Roman"/>
          </w:rPr>
          <w:delText xml:space="preserve">lack </w:delText>
        </w:r>
      </w:del>
      <w:ins w:id="1734" w:author="Aline Richter" w:date="2021-04-29T17:59:00Z">
        <w:del w:id="1735" w:author="Bruno Eleres" w:date="2021-05-04T14:26:00Z">
          <w:r w:rsidR="00076350" w:rsidDel="00793621">
            <w:rPr>
              <w:rFonts w:cs="Times New Roman"/>
            </w:rPr>
            <w:delText xml:space="preserve">not inserted at </w:delText>
          </w:r>
        </w:del>
      </w:ins>
      <w:del w:id="1736" w:author="Bruno Eleres" w:date="2021-05-04T14:26:00Z">
        <w:r w:rsidR="00257393" w:rsidDel="00793621">
          <w:rPr>
            <w:rFonts w:cs="Times New Roman"/>
          </w:rPr>
          <w:delText>congeneric</w:delText>
        </w:r>
      </w:del>
      <w:ins w:id="1737" w:author="Aline Richter" w:date="2021-04-29T17:59:00Z">
        <w:del w:id="1738" w:author="Bruno Eleres" w:date="2021-05-04T14:26:00Z">
          <w:r w:rsidR="00076350" w:rsidDel="00793621">
            <w:rPr>
              <w:rFonts w:cs="Times New Roman"/>
            </w:rPr>
            <w:delText xml:space="preserve"> level (</w:delText>
          </w:r>
        </w:del>
      </w:ins>
      <w:ins w:id="1739" w:author="Aline Richter" w:date="2021-04-29T18:00:00Z">
        <w:del w:id="1740" w:author="Bruno Eleres" w:date="2021-05-04T14:26:00Z">
          <w:r w:rsidR="00076350" w:rsidDel="00793621">
            <w:rPr>
              <w:rFonts w:cs="Times New Roman"/>
            </w:rPr>
            <w:delText>step</w:delText>
          </w:r>
        </w:del>
      </w:ins>
      <w:ins w:id="1741" w:author="Aline Richter" w:date="2021-04-29T18:02:00Z">
        <w:del w:id="1742" w:author="Bruno Eleres" w:date="2021-05-04T14:26:00Z">
          <w:r w:rsidR="00076350" w:rsidDel="00793621">
            <w:rPr>
              <w:rFonts w:cs="Times New Roman"/>
            </w:rPr>
            <w:delText>s (</w:delText>
          </w:r>
        </w:del>
      </w:ins>
      <w:ins w:id="1743" w:author="Aline Richter" w:date="2021-04-29T18:00:00Z">
        <w:del w:id="1744" w:author="Bruno Eleres" w:date="2021-05-04T14:26:00Z">
          <w:r w:rsidR="00076350" w:rsidDel="00793621">
            <w:rPr>
              <w:rFonts w:cs="Times New Roman"/>
            </w:rPr>
            <w:delText>ii</w:delText>
          </w:r>
        </w:del>
      </w:ins>
      <w:ins w:id="1745" w:author="Aline Richter" w:date="2021-04-29T18:02:00Z">
        <w:del w:id="1746" w:author="Bruno Eleres" w:date="2021-05-04T14:26:00Z">
          <w:r w:rsidR="00076350" w:rsidDel="00793621">
            <w:rPr>
              <w:rFonts w:cs="Times New Roman"/>
            </w:rPr>
            <w:delText>)</w:delText>
          </w:r>
        </w:del>
      </w:ins>
      <w:ins w:id="1747" w:author="Aline Richter" w:date="2021-04-29T18:00:00Z">
        <w:del w:id="1748" w:author="Bruno Eleres" w:date="2021-05-04T14:26:00Z">
          <w:r w:rsidR="00076350" w:rsidDel="00793621">
            <w:rPr>
              <w:rFonts w:cs="Times New Roman"/>
            </w:rPr>
            <w:delText xml:space="preserve"> or </w:delText>
          </w:r>
        </w:del>
      </w:ins>
      <w:ins w:id="1749" w:author="Aline Richter" w:date="2021-04-29T18:02:00Z">
        <w:del w:id="1750" w:author="Bruno Eleres" w:date="2021-05-04T14:26:00Z">
          <w:r w:rsidR="00076350" w:rsidDel="00793621">
            <w:rPr>
              <w:rFonts w:cs="Times New Roman"/>
            </w:rPr>
            <w:delText>(</w:delText>
          </w:r>
        </w:del>
      </w:ins>
      <w:ins w:id="1751" w:author="Aline Richter" w:date="2021-04-29T18:00:00Z">
        <w:del w:id="1752" w:author="Bruno Eleres" w:date="2021-05-04T14:26:00Z">
          <w:r w:rsidR="00076350" w:rsidDel="00793621">
            <w:rPr>
              <w:rFonts w:cs="Times New Roman"/>
            </w:rPr>
            <w:delText>iii</w:delText>
          </w:r>
        </w:del>
      </w:ins>
      <w:ins w:id="1753" w:author="Aline Richter" w:date="2021-04-29T18:02:00Z">
        <w:del w:id="1754" w:author="Bruno Eleres" w:date="2021-05-04T14:26:00Z">
          <w:r w:rsidR="00076350" w:rsidDel="00793621">
            <w:rPr>
              <w:rFonts w:cs="Times New Roman"/>
            </w:rPr>
            <w:delText>)</w:delText>
          </w:r>
        </w:del>
      </w:ins>
      <w:ins w:id="1755" w:author="Aline Richter" w:date="2021-04-29T17:59:00Z">
        <w:del w:id="1756" w:author="Bruno Eleres" w:date="2021-05-04T14:26:00Z">
          <w:r w:rsidR="00076350" w:rsidDel="00793621">
            <w:rPr>
              <w:rFonts w:cs="Times New Roman"/>
            </w:rPr>
            <w:delText>)</w:delText>
          </w:r>
        </w:del>
      </w:ins>
      <w:del w:id="1757" w:author="Bruno Eleres" w:date="2021-05-04T14:26:00Z">
        <w:r w:rsidR="00257393" w:rsidDel="00793621">
          <w:rPr>
            <w:rFonts w:cs="Times New Roman"/>
          </w:rPr>
          <w:delText xml:space="preserve"> species in the Rabosky´s phylogeny at the bas</w:delText>
        </w:r>
      </w:del>
      <w:ins w:id="1758" w:author="Aline Richter" w:date="2021-04-29T18:02:00Z">
        <w:del w:id="1759" w:author="Bruno Eleres" w:date="2021-05-04T14:26:00Z">
          <w:r w:rsidR="00076350" w:rsidDel="00793621">
            <w:rPr>
              <w:rFonts w:cs="Times New Roman"/>
            </w:rPr>
            <w:delText>al</w:delText>
          </w:r>
        </w:del>
      </w:ins>
      <w:del w:id="1760" w:author="Bruno Eleres" w:date="2021-05-04T14:26:00Z">
        <w:r w:rsidR="00257393" w:rsidDel="00793621">
          <w:rPr>
            <w:rFonts w:cs="Times New Roman"/>
          </w:rPr>
          <w:delText xml:space="preserve">e node of the family or the order (when the species did not </w:delText>
        </w:r>
        <w:r w:rsidR="00430AF7" w:rsidDel="00793621">
          <w:rPr>
            <w:rFonts w:cs="Times New Roman"/>
          </w:rPr>
          <w:delText>present</w:delText>
        </w:r>
        <w:r w:rsidR="00257393" w:rsidDel="00793621">
          <w:rPr>
            <w:rFonts w:cs="Times New Roman"/>
          </w:rPr>
          <w:delText xml:space="preserve"> any </w:delText>
        </w:r>
        <w:r w:rsidR="006A42FC" w:rsidDel="00793621">
          <w:rPr>
            <w:rFonts w:cs="Times New Roman"/>
          </w:rPr>
          <w:delText xml:space="preserve">representative </w:delText>
        </w:r>
        <w:r w:rsidR="00257393" w:rsidDel="00793621">
          <w:rPr>
            <w:rFonts w:cs="Times New Roman"/>
          </w:rPr>
          <w:delText>species from the same family)</w:delText>
        </w:r>
        <w:r w:rsidR="00305401" w:rsidDel="00793621">
          <w:rPr>
            <w:rFonts w:cs="Times New Roman"/>
          </w:rPr>
          <w:delText>, by setting</w:delText>
        </w:r>
      </w:del>
      <w:ins w:id="1761" w:author="Bruno Eleres" w:date="2021-05-04T14:26:00Z">
        <w:r w:rsidR="00793621">
          <w:rPr>
            <w:rFonts w:cs="Times New Roman"/>
          </w:rPr>
          <w:t>set the</w:t>
        </w:r>
      </w:ins>
      <w:r w:rsidR="00305401">
        <w:rPr>
          <w:rFonts w:cs="Times New Roman"/>
        </w:rPr>
        <w:t xml:space="preserve"> argument </w:t>
      </w:r>
      <w:proofErr w:type="spellStart"/>
      <w:ins w:id="1762" w:author="Aline Richter" w:date="2021-04-29T18:01:00Z">
        <w:r w:rsidR="00076350" w:rsidRPr="00076350">
          <w:rPr>
            <w:rFonts w:cs="Times New Roman"/>
          </w:rPr>
          <w:t>insert.base.node</w:t>
        </w:r>
        <w:proofErr w:type="spellEnd"/>
        <w:r w:rsidR="00076350" w:rsidRPr="00076350" w:rsidDel="00076350">
          <w:rPr>
            <w:rFonts w:cs="Times New Roman"/>
          </w:rPr>
          <w:t xml:space="preserve"> </w:t>
        </w:r>
      </w:ins>
      <w:del w:id="1763" w:author="Aline Richter" w:date="2021-04-29T18:01:00Z">
        <w:r w:rsidR="00305401" w:rsidDel="00076350">
          <w:rPr>
            <w:rFonts w:cs="Times New Roman"/>
          </w:rPr>
          <w:delText>return.insertions</w:delText>
        </w:r>
      </w:del>
      <w:del w:id="1764" w:author="Bruno Eleres" w:date="2021-05-04T14:26:00Z">
        <w:r w:rsidR="00305401" w:rsidDel="00793621">
          <w:rPr>
            <w:rFonts w:cs="Times New Roman"/>
          </w:rPr>
          <w:delText xml:space="preserve"> =</w:delText>
        </w:r>
      </w:del>
      <w:ins w:id="1765" w:author="Bruno Eleres" w:date="2021-05-04T14:26:00Z">
        <w:r w:rsidR="00793621">
          <w:rPr>
            <w:rFonts w:cs="Times New Roman"/>
          </w:rPr>
          <w:t>as</w:t>
        </w:r>
      </w:ins>
      <w:r w:rsidR="00305401">
        <w:rPr>
          <w:rFonts w:cs="Times New Roman"/>
        </w:rPr>
        <w:t xml:space="preserve"> TRUE</w:t>
      </w:r>
      <w:ins w:id="1766" w:author="Bruno Eleres" w:date="2021-05-04T14:26:00Z">
        <w:r w:rsidR="00AF499A">
          <w:rPr>
            <w:rFonts w:cs="Times New Roman"/>
          </w:rPr>
          <w:t xml:space="preserve"> to reduce manual labor.</w:t>
        </w:r>
      </w:ins>
      <w:ins w:id="1767" w:author="Bruno Eleres" w:date="2021-05-04T14:27:00Z">
        <w:r w:rsidR="00AF499A" w:rsidRPr="00AF499A">
          <w:rPr>
            <w:rFonts w:cs="Times New Roman"/>
          </w:rPr>
          <w:t xml:space="preserve"> </w:t>
        </w:r>
        <w:r w:rsidR="00AF499A">
          <w:rPr>
            <w:rFonts w:cs="Times New Roman"/>
          </w:rPr>
          <w:t xml:space="preserve">The </w:t>
        </w:r>
      </w:ins>
      <w:ins w:id="1768" w:author="Bruno Eleres" w:date="2021-05-04T14:28:00Z">
        <w:r w:rsidR="002B586B">
          <w:rPr>
            <w:rFonts w:cs="Times New Roman"/>
          </w:rPr>
          <w:t xml:space="preserve">entire insertion </w:t>
        </w:r>
      </w:ins>
      <w:ins w:id="1769" w:author="Bruno Eleres" w:date="2021-05-04T14:27:00Z">
        <w:r w:rsidR="00AF499A">
          <w:rPr>
            <w:rFonts w:cs="Times New Roman"/>
          </w:rPr>
          <w:t xml:space="preserve">procedure </w:t>
        </w:r>
      </w:ins>
      <w:ins w:id="1770" w:author="Bruno Eleres" w:date="2021-05-04T14:29:00Z">
        <w:r w:rsidR="00BD50DC">
          <w:rPr>
            <w:rFonts w:cs="Times New Roman"/>
          </w:rPr>
          <w:t>(running the function for each</w:t>
        </w:r>
      </w:ins>
      <w:ins w:id="1771" w:author="Bruno Eleres" w:date="2021-05-04T14:27:00Z">
        <w:r w:rsidR="00AF499A">
          <w:rPr>
            <w:rFonts w:cs="Times New Roman"/>
          </w:rPr>
          <w:t xml:space="preserve"> ecoregion</w:t>
        </w:r>
      </w:ins>
      <w:ins w:id="1772" w:author="Bruno Eleres" w:date="2021-05-04T14:29:00Z">
        <w:r w:rsidR="00BD50DC">
          <w:rPr>
            <w:rFonts w:cs="Times New Roman"/>
          </w:rPr>
          <w:t>) spent</w:t>
        </w:r>
      </w:ins>
      <w:ins w:id="1773" w:author="Bruno Eleres" w:date="2021-05-04T14:27:00Z">
        <w:r w:rsidR="00AF499A">
          <w:rPr>
            <w:rFonts w:cs="Times New Roman"/>
          </w:rPr>
          <w:t xml:space="preserve"> approximately two hours using one core </w:t>
        </w:r>
      </w:ins>
      <w:ins w:id="1774" w:author="Bruno Eleres" w:date="2021-05-04T14:30:00Z">
        <w:r w:rsidR="00B725CF">
          <w:rPr>
            <w:rFonts w:cs="Times New Roman"/>
          </w:rPr>
          <w:t>from</w:t>
        </w:r>
      </w:ins>
      <w:ins w:id="1775" w:author="Bruno Eleres" w:date="2021-05-04T14:27:00Z">
        <w:r w:rsidR="00AF499A">
          <w:rPr>
            <w:rFonts w:cs="Times New Roman"/>
          </w:rPr>
          <w:t xml:space="preserve"> a machine with </w:t>
        </w:r>
      </w:ins>
      <w:ins w:id="1776" w:author="Bruno Eleres" w:date="2021-05-04T14:28:00Z">
        <w:r w:rsidR="00B337F6">
          <w:rPr>
            <w:rFonts w:cs="Times New Roman"/>
          </w:rPr>
          <w:t xml:space="preserve">an </w:t>
        </w:r>
      </w:ins>
      <w:ins w:id="1777" w:author="Bruno Eleres" w:date="2021-05-04T14:27:00Z">
        <w:r w:rsidR="00AF499A">
          <w:rPr>
            <w:rFonts w:cs="Times New Roman"/>
          </w:rPr>
          <w:t xml:space="preserve">i7 processor. </w:t>
        </w:r>
        <w:commentRangeStart w:id="1778"/>
        <w:r w:rsidR="00AF499A">
          <w:rPr>
            <w:rFonts w:cs="Times New Roman"/>
          </w:rPr>
          <w:t xml:space="preserve">A total of </w:t>
        </w:r>
        <w:r w:rsidR="00AF499A" w:rsidRPr="00B725CF">
          <w:rPr>
            <w:rFonts w:cs="Times New Roman"/>
            <w:highlight w:val="yellow"/>
            <w:rPrChange w:id="1779" w:author="Bruno Eleres" w:date="2021-05-04T14:30:00Z">
              <w:rPr>
                <w:rFonts w:cs="Times New Roman"/>
              </w:rPr>
            </w:rPrChange>
          </w:rPr>
          <w:t>XXX</w:t>
        </w:r>
        <w:r w:rsidR="00AF499A">
          <w:rPr>
            <w:rFonts w:cs="Times New Roman"/>
          </w:rPr>
          <w:t xml:space="preserve"> species </w:t>
        </w:r>
      </w:ins>
      <w:ins w:id="1780" w:author="Bruno Eleres" w:date="2021-05-04T14:30:00Z">
        <w:r w:rsidR="00B725CF">
          <w:rPr>
            <w:rFonts w:cs="Times New Roman"/>
          </w:rPr>
          <w:t>were</w:t>
        </w:r>
      </w:ins>
      <w:ins w:id="1781" w:author="Bruno Eleres" w:date="2021-05-04T14:27:00Z">
        <w:r w:rsidR="00AF499A">
          <w:rPr>
            <w:rFonts w:cs="Times New Roman"/>
          </w:rPr>
          <w:t xml:space="preserve"> inserted, with the </w:t>
        </w:r>
        <w:proofErr w:type="spellStart"/>
        <w:r w:rsidR="00AF499A">
          <w:rPr>
            <w:rFonts w:cs="Times New Roman"/>
          </w:rPr>
          <w:t>Afrotropics</w:t>
        </w:r>
        <w:proofErr w:type="spellEnd"/>
        <w:r w:rsidR="00AF499A">
          <w:rPr>
            <w:rFonts w:cs="Times New Roman"/>
          </w:rPr>
          <w:t xml:space="preserve"> being the region that presented the greater number of insertions (</w:t>
        </w:r>
        <w:r w:rsidR="00AF499A" w:rsidRPr="00787CA0">
          <w:rPr>
            <w:rFonts w:cs="Times New Roman"/>
            <w:highlight w:val="yellow"/>
            <w:rPrChange w:id="1782" w:author="Bruno Eleres" w:date="2021-05-04T14:33:00Z">
              <w:rPr>
                <w:rFonts w:cs="Times New Roman"/>
              </w:rPr>
            </w:rPrChange>
          </w:rPr>
          <w:t>XXXX</w:t>
        </w:r>
        <w:r w:rsidR="00AF499A">
          <w:rPr>
            <w:rFonts w:cs="Times New Roman"/>
          </w:rPr>
          <w:t>).</w:t>
        </w:r>
      </w:ins>
      <w:commentRangeEnd w:id="1778"/>
      <w:ins w:id="1783" w:author="Bruno Eleres" w:date="2021-05-04T14:33:00Z">
        <w:r w:rsidR="00787CA0">
          <w:rPr>
            <w:rStyle w:val="Refdecomentrio"/>
          </w:rPr>
          <w:commentReference w:id="1778"/>
        </w:r>
      </w:ins>
    </w:p>
    <w:p w14:paraId="2794925A" w14:textId="280A37B2" w:rsidR="00AF499A" w:rsidRDefault="00B725CF" w:rsidP="00AF499A">
      <w:pPr>
        <w:ind w:firstLine="708"/>
        <w:rPr>
          <w:ins w:id="1784" w:author="Bruno Eleres" w:date="2021-05-04T14:27:00Z"/>
          <w:rFonts w:cs="Times New Roman"/>
        </w:rPr>
      </w:pPr>
      <w:ins w:id="1785" w:author="Bruno Eleres" w:date="2021-05-04T14:31:00Z">
        <w:r>
          <w:rPr>
            <w:rFonts w:cs="Times New Roman"/>
          </w:rPr>
          <w:t xml:space="preserve">Coding to </w:t>
        </w:r>
      </w:ins>
      <w:ins w:id="1786" w:author="Bruno Eleres" w:date="2021-05-04T14:30:00Z">
        <w:r>
          <w:rPr>
            <w:rFonts w:cs="Times New Roman"/>
          </w:rPr>
          <w:t xml:space="preserve">reproduce this phylogenetic tree </w:t>
        </w:r>
      </w:ins>
      <w:ins w:id="1787" w:author="Bruno Eleres" w:date="2021-05-04T14:27:00Z">
        <w:r w:rsidR="00AF499A">
          <w:rPr>
            <w:rFonts w:cs="Times New Roman"/>
          </w:rPr>
          <w:t xml:space="preserve">is provided at </w:t>
        </w:r>
      </w:ins>
      <w:ins w:id="1788" w:author="Bruno Eleres" w:date="2021-05-04T14:30:00Z">
        <w:r>
          <w:rPr>
            <w:rFonts w:cs="Times New Roman"/>
          </w:rPr>
          <w:t xml:space="preserve">GitHub </w:t>
        </w:r>
      </w:ins>
      <w:ins w:id="1789" w:author="Bruno Eleres" w:date="2021-05-04T14:27:00Z">
        <w:r w:rsidR="00AF499A">
          <w:rPr>
            <w:rFonts w:cs="Times New Roman"/>
          </w:rPr>
          <w:t>(</w:t>
        </w:r>
        <w:proofErr w:type="spellStart"/>
        <w:r w:rsidR="00AF499A" w:rsidRPr="00BF36D0">
          <w:t>GabrielNakamura</w:t>
        </w:r>
        <w:proofErr w:type="spellEnd"/>
        <w:r w:rsidR="00AF499A" w:rsidRPr="00BF36D0">
          <w:t>/</w:t>
        </w:r>
        <w:proofErr w:type="spellStart"/>
        <w:r w:rsidR="00AF499A" w:rsidRPr="00BF36D0">
          <w:t>MS_FishPhyloMaker</w:t>
        </w:r>
        <w:proofErr w:type="spellEnd"/>
        <w:r w:rsidR="00AF499A">
          <w:rPr>
            <w:rFonts w:cs="Times New Roman"/>
          </w:rPr>
          <w:t xml:space="preserve">). Further analysis exploring the package </w:t>
        </w:r>
      </w:ins>
      <w:ins w:id="1790" w:author="Bruno Eleres" w:date="2021-05-04T14:32:00Z">
        <w:r w:rsidR="00787CA0">
          <w:rPr>
            <w:rFonts w:cs="Times New Roman"/>
          </w:rPr>
          <w:t xml:space="preserve">is available </w:t>
        </w:r>
      </w:ins>
      <w:ins w:id="1791" w:author="Bruno Eleres" w:date="2021-05-04T14:27:00Z">
        <w:r w:rsidR="00AF499A">
          <w:rPr>
            <w:rFonts w:cs="Times New Roman"/>
          </w:rPr>
          <w:t xml:space="preserve">at </w:t>
        </w:r>
      </w:ins>
      <w:ins w:id="1792" w:author="Bruno Eleres" w:date="2021-05-04T14:31:00Z">
        <w:r>
          <w:rPr>
            <w:rFonts w:cs="Times New Roman"/>
          </w:rPr>
          <w:fldChar w:fldCharType="begin"/>
        </w:r>
        <w:r>
          <w:rPr>
            <w:rFonts w:cs="Times New Roman"/>
          </w:rPr>
          <w:instrText xml:space="preserve"> HYPERLINK "</w:instrText>
        </w:r>
      </w:ins>
      <w:ins w:id="1793" w:author="Bruno Eleres" w:date="2021-05-04T14:27:00Z">
        <w:r w:rsidRPr="00B725CF">
          <w:rPr>
            <w:rPrChange w:id="1794" w:author="Bruno Eleres" w:date="2021-05-04T14:31:00Z">
              <w:rPr>
                <w:rStyle w:val="Hyperlink"/>
                <w:rFonts w:cs="Times New Roman"/>
              </w:rPr>
            </w:rPrChange>
          </w:rPr>
          <w:instrText>https://gabrielnakamura.github.io/FishPhyloMaker/index.html</w:instrText>
        </w:r>
      </w:ins>
      <w:ins w:id="1795" w:author="Bruno Eleres" w:date="2021-05-04T14:31:00Z">
        <w:r>
          <w:rPr>
            <w:rFonts w:cs="Times New Roman"/>
          </w:rPr>
          <w:instrText xml:space="preserve">" </w:instrText>
        </w:r>
        <w:r>
          <w:rPr>
            <w:rFonts w:cs="Times New Roman"/>
          </w:rPr>
          <w:fldChar w:fldCharType="separate"/>
        </w:r>
      </w:ins>
      <w:ins w:id="1796" w:author="Bruno Eleres" w:date="2021-05-04T14:27:00Z">
        <w:r w:rsidRPr="00B90713">
          <w:rPr>
            <w:rStyle w:val="Hyperlink"/>
            <w:rFonts w:cs="Times New Roman"/>
          </w:rPr>
          <w:t>https://gabrielnakamura.github.io/FishPhyloMaker/index.html</w:t>
        </w:r>
      </w:ins>
      <w:ins w:id="1797" w:author="Bruno Eleres" w:date="2021-05-04T14:31:00Z">
        <w:r>
          <w:rPr>
            <w:rFonts w:cs="Times New Roman"/>
          </w:rPr>
          <w:fldChar w:fldCharType="end"/>
        </w:r>
      </w:ins>
      <w:ins w:id="1798" w:author="Bruno Eleres" w:date="2021-05-04T14:27:00Z">
        <w:r w:rsidR="00AF499A">
          <w:rPr>
            <w:rFonts w:cs="Times New Roman"/>
          </w:rPr>
          <w:t>.</w:t>
        </w:r>
      </w:ins>
    </w:p>
    <w:p w14:paraId="2D6B99B2" w14:textId="09BF427E" w:rsidR="00707730" w:rsidRDefault="00257393">
      <w:pPr>
        <w:ind w:firstLine="708"/>
        <w:rPr>
          <w:rFonts w:cs="Times New Roman"/>
        </w:rPr>
      </w:pPr>
      <w:del w:id="1799" w:author="Bruno Eleres" w:date="2021-05-04T14:26:00Z">
        <w:r w:rsidDel="00AF499A">
          <w:rPr>
            <w:rFonts w:cs="Times New Roman"/>
          </w:rPr>
          <w:delText xml:space="preserve">. However, as </w:delText>
        </w:r>
        <w:r w:rsidR="00430AF7" w:rsidDel="00AF499A">
          <w:rPr>
            <w:rFonts w:cs="Times New Roman"/>
          </w:rPr>
          <w:delText>highlighted earlier, the user can opt for manual insertions.</w:delText>
        </w:r>
      </w:del>
      <w:del w:id="1800" w:author="Bruno Eleres" w:date="2021-05-04T14:22:00Z">
        <w:r w:rsidR="00AA275E" w:rsidDel="00301D52">
          <w:rPr>
            <w:rFonts w:cs="Times New Roman"/>
          </w:rPr>
          <w:delText xml:space="preserve"> </w:delText>
        </w:r>
      </w:del>
      <w:del w:id="1801" w:author="Aline Richter" w:date="2021-04-29T18:01:00Z">
        <w:r w:rsidR="00AA275E" w:rsidDel="00076350">
          <w:rPr>
            <w:rFonts w:cs="Times New Roman"/>
          </w:rPr>
          <w:delText>The complete phylogenetic tree containing all the insertions returned from FishPhyloMaker()are showed in Figure 2.</w:delText>
        </w:r>
      </w:del>
    </w:p>
    <w:p w14:paraId="1E4E823B" w14:textId="77777777" w:rsidR="00AA275E" w:rsidRDefault="00AA275E" w:rsidP="0083528E">
      <w:pPr>
        <w:ind w:firstLine="708"/>
        <w:rPr>
          <w:rFonts w:cs="Times New Roman"/>
        </w:rPr>
      </w:pPr>
    </w:p>
    <w:p w14:paraId="5093EE9C" w14:textId="4528E366" w:rsidR="00012E14" w:rsidRDefault="008852AD" w:rsidP="00B80C8B">
      <w:pPr>
        <w:rPr>
          <w:rFonts w:cs="Times New Roman"/>
        </w:rPr>
      </w:pPr>
      <w:r>
        <w:rPr>
          <w:rFonts w:cs="Times New Roman"/>
          <w:noProof/>
        </w:rPr>
        <w:lastRenderedPageBreak/>
        <w:drawing>
          <wp:inline distT="0" distB="0" distL="0" distR="0" wp14:anchorId="22CE1AE9" wp14:editId="5F00046B">
            <wp:extent cx="5731510" cy="573151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1">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80C943C" w14:textId="4E908D19" w:rsidR="00F2589A" w:rsidRDefault="00DD5807" w:rsidP="00B80C8B">
      <w:pPr>
        <w:rPr>
          <w:ins w:id="1802" w:author="Bruno Eleres" w:date="2021-05-03T23:31:00Z"/>
          <w:rFonts w:cs="Times New Roman"/>
        </w:rPr>
      </w:pPr>
      <w:r>
        <w:rPr>
          <w:rFonts w:cs="Times New Roman"/>
        </w:rPr>
        <w:t xml:space="preserve">Figure </w:t>
      </w:r>
      <w:r w:rsidR="0083285F">
        <w:rPr>
          <w:rFonts w:cs="Times New Roman"/>
        </w:rPr>
        <w:t>2</w:t>
      </w:r>
      <w:r>
        <w:rPr>
          <w:rFonts w:cs="Times New Roman"/>
        </w:rPr>
        <w:t xml:space="preserve">: </w:t>
      </w:r>
      <w:r w:rsidR="00DF3832">
        <w:rPr>
          <w:rFonts w:cs="Times New Roman"/>
        </w:rPr>
        <w:t>P</w:t>
      </w:r>
      <w:r w:rsidR="0083285F">
        <w:rPr>
          <w:rFonts w:cs="Times New Roman"/>
        </w:rPr>
        <w:t>hylogenetic tree</w:t>
      </w:r>
      <w:r w:rsidR="00DF3832">
        <w:rPr>
          <w:rFonts w:cs="Times New Roman"/>
        </w:rPr>
        <w:t>s</w:t>
      </w:r>
      <w:r w:rsidR="0083285F">
        <w:rPr>
          <w:rFonts w:cs="Times New Roman"/>
        </w:rPr>
        <w:t xml:space="preserve"> </w:t>
      </w:r>
      <w:ins w:id="1803" w:author="Bruno Eleres" w:date="2021-05-04T14:38:00Z">
        <w:r w:rsidR="008E696A">
          <w:rPr>
            <w:rFonts w:cs="Times New Roman"/>
          </w:rPr>
          <w:t xml:space="preserve">generated with the </w:t>
        </w:r>
        <w:proofErr w:type="spellStart"/>
        <w:r w:rsidR="008E696A">
          <w:rPr>
            <w:rFonts w:cs="Times New Roman"/>
          </w:rPr>
          <w:t>FishPhyloMaker</w:t>
        </w:r>
        <w:proofErr w:type="spellEnd"/>
        <w:r w:rsidR="008E696A">
          <w:rPr>
            <w:rFonts w:cs="Times New Roman"/>
          </w:rPr>
          <w:t xml:space="preserve"> package for freshwater fishes inhabiting four ecoregions (</w:t>
        </w:r>
        <w:proofErr w:type="spellStart"/>
        <w:r w:rsidR="008E696A">
          <w:rPr>
            <w:rFonts w:cs="Times New Roman"/>
          </w:rPr>
          <w:t>Afrotropics</w:t>
        </w:r>
        <w:proofErr w:type="spellEnd"/>
        <w:r w:rsidR="008E696A">
          <w:rPr>
            <w:rFonts w:cs="Times New Roman"/>
          </w:rPr>
          <w:t xml:space="preserve">, Indo-Malay, Nearctic, and </w:t>
        </w:r>
        <w:proofErr w:type="spellStart"/>
        <w:r w:rsidR="008E696A">
          <w:rPr>
            <w:rFonts w:cs="Times New Roman"/>
          </w:rPr>
          <w:t>Neotropic</w:t>
        </w:r>
        <w:proofErr w:type="spellEnd"/>
        <w:r w:rsidR="008E696A">
          <w:rPr>
            <w:rFonts w:cs="Times New Roman"/>
          </w:rPr>
          <w:t>)</w:t>
        </w:r>
      </w:ins>
      <w:del w:id="1804" w:author="Bruno Eleres" w:date="2021-05-04T14:38:00Z">
        <w:r w:rsidR="0083285F" w:rsidDel="008E696A">
          <w:rPr>
            <w:rFonts w:cs="Times New Roman"/>
          </w:rPr>
          <w:delText>generated with FishPhyloMaker</w:delText>
        </w:r>
        <w:r w:rsidR="002224F6" w:rsidDel="008E696A">
          <w:rPr>
            <w:rFonts w:cs="Times New Roman"/>
          </w:rPr>
          <w:delText xml:space="preserve"> package</w:delText>
        </w:r>
      </w:del>
      <w:r w:rsidR="005E3AF7">
        <w:rPr>
          <w:rFonts w:cs="Times New Roman"/>
        </w:rPr>
        <w:t xml:space="preserve">. The </w:t>
      </w:r>
      <w:r w:rsidR="001D2BE2">
        <w:rPr>
          <w:rFonts w:cs="Times New Roman"/>
        </w:rPr>
        <w:t>color</w:t>
      </w:r>
      <w:r w:rsidR="00DF3832">
        <w:rPr>
          <w:rFonts w:cs="Times New Roman"/>
        </w:rPr>
        <w:t>ed tip-points</w:t>
      </w:r>
      <w:r w:rsidR="001D2BE2">
        <w:rPr>
          <w:rFonts w:cs="Times New Roman"/>
        </w:rPr>
        <w:t xml:space="preserve"> </w:t>
      </w:r>
      <w:ins w:id="1805" w:author="Bruno Eleres" w:date="2021-05-04T14:36:00Z">
        <w:r w:rsidR="0086306F">
          <w:rPr>
            <w:rFonts w:cs="Times New Roman"/>
          </w:rPr>
          <w:t>indicate if species were present in the backbone tree (</w:t>
        </w:r>
        <w:proofErr w:type="spellStart"/>
        <w:r w:rsidR="0086306F">
          <w:rPr>
            <w:rFonts w:cs="Times New Roman"/>
          </w:rPr>
          <w:t>Present_</w:t>
        </w:r>
      </w:ins>
      <w:ins w:id="1806" w:author="Bruno Eleres" w:date="2021-05-04T14:37:00Z">
        <w:r w:rsidR="0086306F">
          <w:rPr>
            <w:rFonts w:cs="Times New Roman"/>
          </w:rPr>
          <w:t>in_Tree</w:t>
        </w:r>
        <w:proofErr w:type="spellEnd"/>
        <w:r w:rsidR="0086306F">
          <w:rPr>
            <w:rFonts w:cs="Times New Roman"/>
          </w:rPr>
          <w:t>)</w:t>
        </w:r>
        <w:r w:rsidR="00B86A5F">
          <w:rPr>
            <w:rFonts w:cs="Times New Roman"/>
          </w:rPr>
          <w:t xml:space="preserve"> or at which level they were inserted</w:t>
        </w:r>
      </w:ins>
      <w:del w:id="1807" w:author="Bruno Eleres" w:date="2021-05-04T14:37:00Z">
        <w:r w:rsidR="001D2BE2" w:rsidDel="00B86A5F">
          <w:rPr>
            <w:rFonts w:cs="Times New Roman"/>
          </w:rPr>
          <w:delText>show</w:delText>
        </w:r>
        <w:r w:rsidR="00DF3832" w:rsidDel="00B86A5F">
          <w:rPr>
            <w:rFonts w:cs="Times New Roman"/>
          </w:rPr>
          <w:delText xml:space="preserve"> the </w:delText>
        </w:r>
        <w:r w:rsidR="000E4BB9" w:rsidDel="00B86A5F">
          <w:rPr>
            <w:rFonts w:cs="Times New Roman"/>
          </w:rPr>
          <w:delText xml:space="preserve">level of insertion </w:delText>
        </w:r>
        <w:r w:rsidR="008824D8" w:rsidDel="00B86A5F">
          <w:rPr>
            <w:rFonts w:cs="Times New Roman"/>
          </w:rPr>
          <w:delText>at</w:delText>
        </w:r>
        <w:r w:rsidR="000E4BB9" w:rsidDel="00B86A5F">
          <w:rPr>
            <w:rFonts w:cs="Times New Roman"/>
          </w:rPr>
          <w:delText xml:space="preserve"> which each species was inserted and correspond to the codes described in the main text</w:delText>
        </w:r>
      </w:del>
      <w:r w:rsidR="00D30B6C">
        <w:rPr>
          <w:rFonts w:cs="Times New Roman"/>
        </w:rPr>
        <w:t>.</w:t>
      </w:r>
      <w:del w:id="1808" w:author="Bruno Eleres" w:date="2021-05-04T14:39:00Z">
        <w:r w:rsidR="000E4BB9" w:rsidDel="008E696A">
          <w:rPr>
            <w:rFonts w:cs="Times New Roman"/>
          </w:rPr>
          <w:delText xml:space="preserve"> We generated phylogenetic trees for the four </w:delText>
        </w:r>
        <w:r w:rsidR="004131DD" w:rsidDel="008E696A">
          <w:rPr>
            <w:rFonts w:cs="Times New Roman"/>
          </w:rPr>
          <w:delText>principal</w:delText>
        </w:r>
      </w:del>
      <w:del w:id="1809" w:author="Bruno Eleres" w:date="2021-05-04T14:38:00Z">
        <w:r w:rsidR="004131DD" w:rsidDel="008E696A">
          <w:rPr>
            <w:rFonts w:cs="Times New Roman"/>
          </w:rPr>
          <w:delText xml:space="preserve"> ecoregions in the world (Afrotropics, Indo-Malay, Neartic and Neotropic)</w:delText>
        </w:r>
      </w:del>
      <w:del w:id="1810" w:author="Bruno Eleres" w:date="2021-05-04T14:39:00Z">
        <w:r w:rsidR="00B526FF" w:rsidDel="008E696A">
          <w:rPr>
            <w:rFonts w:cs="Times New Roman"/>
          </w:rPr>
          <w:delText>.</w:delText>
        </w:r>
      </w:del>
    </w:p>
    <w:p w14:paraId="3FADEBFA" w14:textId="7A5F2E1C" w:rsidR="005B0870" w:rsidDel="00AF499A" w:rsidRDefault="005B0870" w:rsidP="00B80C8B">
      <w:pPr>
        <w:rPr>
          <w:del w:id="1811" w:author="Bruno Eleres" w:date="2021-05-04T14:27:00Z"/>
          <w:rFonts w:cs="Times New Roman"/>
        </w:rPr>
      </w:pPr>
    </w:p>
    <w:p w14:paraId="485A5964" w14:textId="4BC6BE8A" w:rsidR="00D8586E" w:rsidDel="00AF499A" w:rsidRDefault="00F2589A" w:rsidP="00B80C8B">
      <w:pPr>
        <w:rPr>
          <w:del w:id="1812" w:author="Bruno Eleres" w:date="2021-05-04T14:27:00Z"/>
          <w:rFonts w:cs="Times New Roman"/>
        </w:rPr>
      </w:pPr>
      <w:del w:id="1813" w:author="Bruno Eleres" w:date="2021-05-04T14:27:00Z">
        <w:r w:rsidDel="00AF499A">
          <w:rPr>
            <w:rFonts w:cs="Times New Roman"/>
          </w:rPr>
          <w:tab/>
          <w:delText xml:space="preserve">The whole procedure to insert all absent species in </w:delText>
        </w:r>
        <w:r w:rsidR="00EF547B" w:rsidDel="00AF499A">
          <w:rPr>
            <w:rFonts w:cs="Times New Roman"/>
          </w:rPr>
          <w:delText>the Rabosky</w:delText>
        </w:r>
      </w:del>
      <w:del w:id="1814" w:author="Bruno Eleres" w:date="2021-05-04T11:01:00Z">
        <w:r w:rsidR="00EF547B" w:rsidDel="00A95620">
          <w:rPr>
            <w:rFonts w:cs="Times New Roman"/>
          </w:rPr>
          <w:delText>´</w:delText>
        </w:r>
      </w:del>
      <w:del w:id="1815" w:author="Bruno Eleres" w:date="2021-05-04T14:27:00Z">
        <w:r w:rsidR="00EF547B" w:rsidDel="00AF499A">
          <w:rPr>
            <w:rFonts w:cs="Times New Roman"/>
          </w:rPr>
          <w:delText xml:space="preserve">s phylogeny, considering the four ecoregions, spend approximately </w:delText>
        </w:r>
        <w:r w:rsidR="002A1071" w:rsidDel="00AF499A">
          <w:rPr>
            <w:rFonts w:cs="Times New Roman"/>
          </w:rPr>
          <w:delText xml:space="preserve">two hours (using one core </w:delText>
        </w:r>
        <w:r w:rsidR="00D93842" w:rsidDel="00AF499A">
          <w:rPr>
            <w:rFonts w:cs="Times New Roman"/>
          </w:rPr>
          <w:delText>in a machine with i7 processor</w:delText>
        </w:r>
        <w:r w:rsidR="002A1071" w:rsidDel="00AF499A">
          <w:rPr>
            <w:rFonts w:cs="Times New Roman"/>
          </w:rPr>
          <w:delText>).</w:delText>
        </w:r>
        <w:r w:rsidR="00D93842" w:rsidDel="00AF499A">
          <w:rPr>
            <w:rFonts w:cs="Times New Roman"/>
          </w:rPr>
          <w:delText xml:space="preserve"> A total of XXX species was inserted, with the Afrotropics being the region that presented the </w:delText>
        </w:r>
        <w:r w:rsidR="00DB5D88" w:rsidDel="00AF499A">
          <w:rPr>
            <w:rFonts w:cs="Times New Roman"/>
          </w:rPr>
          <w:delText>greater number of insertions (XXXX).</w:delText>
        </w:r>
      </w:del>
    </w:p>
    <w:p w14:paraId="2FAA3472" w14:textId="75668DEA" w:rsidR="005B0870" w:rsidRDefault="0005529E" w:rsidP="00CA0420">
      <w:pPr>
        <w:ind w:firstLine="708"/>
        <w:rPr>
          <w:rFonts w:cs="Times New Roman"/>
        </w:rPr>
      </w:pPr>
      <w:del w:id="1816" w:author="Bruno Eleres" w:date="2021-05-04T14:27:00Z">
        <w:r w:rsidDel="00AF499A">
          <w:rPr>
            <w:rFonts w:cs="Times New Roman"/>
          </w:rPr>
          <w:delText>All the code needed to</w:delText>
        </w:r>
        <w:r w:rsidR="00EF24C3" w:rsidDel="00AF499A">
          <w:rPr>
            <w:rFonts w:cs="Times New Roman"/>
          </w:rPr>
          <w:delText xml:space="preserve"> fully</w:delText>
        </w:r>
        <w:r w:rsidDel="00AF499A">
          <w:rPr>
            <w:rFonts w:cs="Times New Roman"/>
          </w:rPr>
          <w:delText xml:space="preserve"> reproduce this </w:delText>
        </w:r>
        <w:r w:rsidR="00EF24C3" w:rsidDel="00AF499A">
          <w:rPr>
            <w:rFonts w:cs="Times New Roman"/>
          </w:rPr>
          <w:delText>phylogenetic tree is provided at (</w:delText>
        </w:r>
        <w:r w:rsidR="00BF36D0" w:rsidRPr="00BF36D0" w:rsidDel="00AF499A">
          <w:delText>https://github.com/GabrielNakamura/MS_FishPhyloMaker</w:delText>
        </w:r>
        <w:r w:rsidR="00EF24C3" w:rsidDel="00AF499A">
          <w:rPr>
            <w:rFonts w:cs="Times New Roman"/>
          </w:rPr>
          <w:delText>)</w:delText>
        </w:r>
        <w:r w:rsidR="008317F8" w:rsidDel="00AF499A">
          <w:rPr>
            <w:rFonts w:cs="Times New Roman"/>
          </w:rPr>
          <w:delText>.</w:delText>
        </w:r>
        <w:r w:rsidR="00195A9C" w:rsidDel="00AF499A">
          <w:rPr>
            <w:rFonts w:cs="Times New Roman"/>
          </w:rPr>
          <w:delText xml:space="preserve"> </w:delText>
        </w:r>
        <w:r w:rsidR="00003737" w:rsidDel="00AF499A">
          <w:rPr>
            <w:rFonts w:cs="Times New Roman"/>
          </w:rPr>
          <w:delText>Further</w:delText>
        </w:r>
        <w:r w:rsidR="00195A9C" w:rsidDel="00AF499A">
          <w:rPr>
            <w:rFonts w:cs="Times New Roman"/>
          </w:rPr>
          <w:delText xml:space="preserve"> analysis exploring the potential of FishPhyloMaker package </w:delText>
        </w:r>
        <w:r w:rsidR="00003737" w:rsidDel="00AF499A">
          <w:rPr>
            <w:rFonts w:cs="Times New Roman"/>
          </w:rPr>
          <w:delText>can be accessed at .</w:delText>
        </w:r>
      </w:del>
    </w:p>
    <w:p w14:paraId="5F6C87F8" w14:textId="1AFE68F0" w:rsidR="00E86775" w:rsidRDefault="00414696" w:rsidP="002E3A5A">
      <w:pPr>
        <w:pStyle w:val="Ttulo1"/>
      </w:pPr>
      <w:r>
        <w:t xml:space="preserve">Similarity </w:t>
      </w:r>
      <w:ins w:id="1817" w:author="Aline Richter" w:date="2021-04-29T18:07:00Z">
        <w:r w:rsidR="005544FA">
          <w:t>and advances in relation with</w:t>
        </w:r>
      </w:ins>
      <w:del w:id="1818" w:author="Aline Richter" w:date="2021-04-29T18:07:00Z">
        <w:r w:rsidDel="005544FA">
          <w:delText>with</w:delText>
        </w:r>
      </w:del>
      <w:r>
        <w:t xml:space="preserve"> other approaches</w:t>
      </w:r>
      <w:del w:id="1819" w:author="Aline Richter" w:date="2021-04-29T18:07:00Z">
        <w:r w:rsidDel="005544FA">
          <w:delText>, f</w:delText>
        </w:r>
        <w:r w:rsidR="00DD5807" w:rsidDel="005544FA">
          <w:delText>uture development</w:delText>
        </w:r>
        <w:r w:rsidR="002E3A5A" w:rsidDel="005544FA">
          <w:delText>s</w:delText>
        </w:r>
        <w:r w:rsidR="00515FA8" w:rsidDel="005544FA">
          <w:delText xml:space="preserve"> and possible applications</w:delText>
        </w:r>
      </w:del>
    </w:p>
    <w:p w14:paraId="5FE74EE7" w14:textId="1E6C5731" w:rsidR="00414696" w:rsidRDefault="0061436C" w:rsidP="0083528E">
      <w:pPr>
        <w:rPr>
          <w:ins w:id="1820" w:author="Bruno Eleres" w:date="2021-05-03T23:31:00Z"/>
        </w:rPr>
      </w:pPr>
      <w:ins w:id="1821" w:author="Bruno Eleres" w:date="2021-05-04T14:59:00Z">
        <w:r>
          <w:t>We provided a</w:t>
        </w:r>
        <w:r w:rsidR="009C1144">
          <w:t xml:space="preserve"> </w:t>
        </w:r>
      </w:ins>
      <w:ins w:id="1822" w:author="Bruno Eleres" w:date="2021-05-04T15:01:00Z">
        <w:r w:rsidR="001139D1">
          <w:t>user-friendly</w:t>
        </w:r>
      </w:ins>
      <w:ins w:id="1823" w:author="Bruno Eleres" w:date="2021-05-04T14:59:00Z">
        <w:r w:rsidR="009C1144">
          <w:t xml:space="preserve"> and</w:t>
        </w:r>
        <w:r>
          <w:t xml:space="preserve"> reproducible way to construct a phylogenetic tree for a megadiverse group</w:t>
        </w:r>
        <w:r w:rsidR="009C1144">
          <w:t xml:space="preserve"> (Actinopterygii)</w:t>
        </w:r>
        <w:r>
          <w:t xml:space="preserve">. </w:t>
        </w:r>
      </w:ins>
      <w:r w:rsidR="00A03DFD">
        <w:t xml:space="preserve">The </w:t>
      </w:r>
      <w:del w:id="1824" w:author="Bruno Eleres" w:date="2021-05-04T14:52:00Z">
        <w:r w:rsidR="00A03DFD" w:rsidDel="00EF4A99">
          <w:delText xml:space="preserve">functionalities implemented in </w:delText>
        </w:r>
      </w:del>
      <w:proofErr w:type="spellStart"/>
      <w:r w:rsidR="00A03DFD">
        <w:t>FishPhyloMaker</w:t>
      </w:r>
      <w:proofErr w:type="spellEnd"/>
      <w:r w:rsidR="00A03DFD">
        <w:t xml:space="preserve"> package </w:t>
      </w:r>
      <w:ins w:id="1825" w:author="Bruno Eleres" w:date="2021-05-04T14:52:00Z">
        <w:r w:rsidR="00EF4A99">
          <w:t>is</w:t>
        </w:r>
        <w:r w:rsidR="00E57C4B">
          <w:t xml:space="preserve"> in line with tools</w:t>
        </w:r>
      </w:ins>
      <w:del w:id="1826" w:author="Bruno Eleres" w:date="2021-05-04T14:52:00Z">
        <w:r w:rsidR="00A03DFD" w:rsidDel="00E57C4B">
          <w:delText xml:space="preserve">has </w:delText>
        </w:r>
        <w:r w:rsidR="00AA7F4D" w:rsidDel="00E57C4B">
          <w:delText>consonance with other procedure</w:delText>
        </w:r>
      </w:del>
      <w:r w:rsidR="00AA7F4D">
        <w:t xml:space="preserve"> </w:t>
      </w:r>
      <w:r w:rsidR="00AA7F4D">
        <w:lastRenderedPageBreak/>
        <w:t>developed for plant</w:t>
      </w:r>
      <w:del w:id="1827" w:author="Bruno Eleres" w:date="2021-05-04T14:50:00Z">
        <w:r w:rsidR="00AA7F4D" w:rsidDel="00477C29">
          <w:delText xml:space="preserve"> specie</w:delText>
        </w:r>
      </w:del>
      <w:r w:rsidR="00AA7F4D">
        <w:t>s</w:t>
      </w:r>
      <w:r w:rsidR="00A1639E">
        <w:t xml:space="preserve">, </w:t>
      </w:r>
      <w:del w:id="1828" w:author="Bruno Eleres" w:date="2021-05-04T14:53:00Z">
        <w:r w:rsidR="00A1639E" w:rsidDel="00E57C4B">
          <w:delText xml:space="preserve">like </w:delText>
        </w:r>
      </w:del>
      <w:ins w:id="1829" w:author="Bruno Eleres" w:date="2021-05-04T14:53:00Z">
        <w:r w:rsidR="00E57C4B">
          <w:t xml:space="preserve">such as </w:t>
        </w:r>
      </w:ins>
      <w:proofErr w:type="spellStart"/>
      <w:r w:rsidR="00A1639E">
        <w:t>Phylomatic</w:t>
      </w:r>
      <w:proofErr w:type="spellEnd"/>
      <w:r w:rsidR="00BE04FD">
        <w:t xml:space="preserve"> (C++ a</w:t>
      </w:r>
      <w:ins w:id="1830" w:author="Bruno Eleres" w:date="2021-05-04T14:39:00Z">
        <w:r w:rsidR="008E696A">
          <w:t>p</w:t>
        </w:r>
      </w:ins>
      <w:r w:rsidR="00BE04FD">
        <w:t>plication)</w:t>
      </w:r>
      <w:r w:rsidR="00A1639E">
        <w:t xml:space="preserve"> and </w:t>
      </w:r>
      <w:proofErr w:type="spellStart"/>
      <w:r w:rsidR="00A1639E">
        <w:t>V.PhyloMaker</w:t>
      </w:r>
      <w:proofErr w:type="spellEnd"/>
      <w:r w:rsidR="00BE04FD">
        <w:t xml:space="preserve"> (R package)</w:t>
      </w:r>
      <w:r w:rsidR="00A1639E">
        <w:t xml:space="preserve"> </w:t>
      </w:r>
      <w:r w:rsidR="00A1639E">
        <w:fldChar w:fldCharType="begin" w:fldLock="1"/>
      </w:r>
      <w:r w:rsidR="00C457E2">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id":"ITEM-2","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2","issue":"8","issued":{"date-parts":[["2019"]]},"page":"1353-1359","title":"V.PhyloMaker: an R package that can generate very large phylogenies for vascular plants","type":"article-journal","volume":"42"},"uris":["http://www.mendeley.com/documents/?uuid=a4673d81-9017-4020-af49-3b5bb1d86824"]}],"mendeley":{"formattedCitation":"(Webb &amp; Donoghue, 2005; Jin &amp; Qian, 2019)","plainTextFormattedCitation":"(Webb &amp; Donoghue, 2005; Jin &amp; Qian, 2019)","previouslyFormattedCitation":"(Webb &amp; Donoghue, 2005; Jin &amp; Qian, 2019)"},"properties":{"noteIndex":0},"schema":"https://github.com/citation-style-language/schema/raw/master/csl-citation.json"}</w:instrText>
      </w:r>
      <w:r w:rsidR="00A1639E">
        <w:fldChar w:fldCharType="separate"/>
      </w:r>
      <w:r w:rsidR="00A1639E" w:rsidRPr="00A1639E">
        <w:rPr>
          <w:noProof/>
        </w:rPr>
        <w:t>(Webb &amp; Donoghue, 2005; Jin &amp; Qian, 2019)</w:t>
      </w:r>
      <w:r w:rsidR="00A1639E">
        <w:fldChar w:fldCharType="end"/>
      </w:r>
      <w:ins w:id="1831" w:author="Bruno Eleres" w:date="2021-05-04T14:55:00Z">
        <w:r w:rsidR="008F38F8">
          <w:t xml:space="preserve">, but </w:t>
        </w:r>
      </w:ins>
      <w:ins w:id="1832" w:author="Bruno Eleres" w:date="2021-05-04T14:56:00Z">
        <w:r w:rsidR="008F38F8">
          <w:t>include</w:t>
        </w:r>
      </w:ins>
      <w:ins w:id="1833" w:author="Bruno Eleres" w:date="2021-05-04T15:01:00Z">
        <w:r w:rsidR="001139D1">
          <w:t>s</w:t>
        </w:r>
      </w:ins>
      <w:ins w:id="1834" w:author="Bruno Eleres" w:date="2021-05-04T14:56:00Z">
        <w:r w:rsidR="008966C7">
          <w:t xml:space="preserve"> different features</w:t>
        </w:r>
      </w:ins>
      <w:ins w:id="1835" w:author="Bruno Eleres" w:date="2021-05-04T15:00:00Z">
        <w:r w:rsidR="003C25AC">
          <w:t>, such as new insertion options and</w:t>
        </w:r>
      </w:ins>
      <w:ins w:id="1836" w:author="Bruno Eleres" w:date="2021-05-04T15:01:00Z">
        <w:r w:rsidR="001139D1">
          <w:t xml:space="preserve"> </w:t>
        </w:r>
        <w:r w:rsidR="00E55697">
          <w:t>record</w:t>
        </w:r>
      </w:ins>
      <w:ins w:id="1837" w:author="Bruno Eleres" w:date="2021-05-04T15:02:00Z">
        <w:r w:rsidR="00E55697">
          <w:t>s</w:t>
        </w:r>
      </w:ins>
      <w:ins w:id="1838" w:author="Bruno Eleres" w:date="2021-05-04T15:01:00Z">
        <w:r w:rsidR="00E55697">
          <w:t xml:space="preserve"> </w:t>
        </w:r>
      </w:ins>
      <w:ins w:id="1839" w:author="Bruno Eleres" w:date="2021-05-04T15:02:00Z">
        <w:r w:rsidR="0073216B">
          <w:t>of performed insertions</w:t>
        </w:r>
      </w:ins>
      <w:ins w:id="1840" w:author="Aline Richter" w:date="2021-04-29T18:09:00Z">
        <w:del w:id="1841" w:author="Bruno Eleres" w:date="2021-05-04T14:56:00Z">
          <w:r w:rsidR="005544FA" w:rsidDel="008966C7">
            <w:delText>. Beside the focal groups, there are</w:delText>
          </w:r>
        </w:del>
      </w:ins>
      <w:del w:id="1842" w:author="Bruno Eleres" w:date="2021-05-04T14:56:00Z">
        <w:r w:rsidR="00A1639E" w:rsidDel="008966C7">
          <w:delText xml:space="preserve">. </w:delText>
        </w:r>
        <w:r w:rsidR="00BE04FD" w:rsidDel="008966C7">
          <w:delText>S</w:delText>
        </w:r>
      </w:del>
      <w:ins w:id="1843" w:author="Aline Richter" w:date="2021-04-29T18:09:00Z">
        <w:del w:id="1844" w:author="Bruno Eleres" w:date="2021-05-04T14:56:00Z">
          <w:r w:rsidR="005544FA" w:rsidDel="008966C7">
            <w:delText xml:space="preserve"> s</w:delText>
          </w:r>
        </w:del>
      </w:ins>
      <w:del w:id="1845" w:author="Bruno Eleres" w:date="2021-05-04T14:56:00Z">
        <w:r w:rsidR="00BE04FD" w:rsidDel="008966C7">
          <w:delText xml:space="preserve">ome important differences here </w:delText>
        </w:r>
      </w:del>
      <w:ins w:id="1846" w:author="Aline Richter" w:date="2021-04-29T18:10:00Z">
        <w:del w:id="1847" w:author="Bruno Eleres" w:date="2021-05-04T14:56:00Z">
          <w:r w:rsidR="005544FA" w:rsidDel="008966C7">
            <w:delText xml:space="preserve">in the </w:delText>
          </w:r>
        </w:del>
      </w:ins>
      <w:del w:id="1848" w:author="Bruno Eleres" w:date="2021-05-04T14:56:00Z">
        <w:r w:rsidR="00BE04FD" w:rsidDel="008966C7">
          <w:delText xml:space="preserve">relative to these programs is that FishPhyloMaker </w:delText>
        </w:r>
      </w:del>
      <w:ins w:id="1849" w:author="Aline Richter" w:date="2021-04-29T18:10:00Z">
        <w:del w:id="1850" w:author="Bruno Eleres" w:date="2021-05-04T14:56:00Z">
          <w:r w:rsidR="005544FA" w:rsidDel="008966C7">
            <w:delText xml:space="preserve">relative to </w:delText>
          </w:r>
        </w:del>
      </w:ins>
      <w:ins w:id="1851" w:author="Aline Richter" w:date="2021-04-29T18:11:00Z">
        <w:del w:id="1852" w:author="Bruno Eleres" w:date="2021-05-04T14:56:00Z">
          <w:r w:rsidR="005544FA" w:rsidDel="008966C7">
            <w:delText>these programs</w:delText>
          </w:r>
        </w:del>
      </w:ins>
      <w:ins w:id="1853" w:author="Aline Richter" w:date="2021-04-29T18:10:00Z">
        <w:del w:id="1854" w:author="Bruno Eleres" w:date="2021-05-04T15:00:00Z">
          <w:r w:rsidR="005544FA" w:rsidDel="003C25AC">
            <w:delText>. First</w:delText>
          </w:r>
        </w:del>
      </w:ins>
      <w:ins w:id="1855" w:author="Aline Richter" w:date="2021-04-29T18:11:00Z">
        <w:del w:id="1856" w:author="Bruno Eleres" w:date="2021-05-04T15:00:00Z">
          <w:r w:rsidR="005544FA" w:rsidDel="003C25AC">
            <w:delText>,</w:delText>
          </w:r>
        </w:del>
      </w:ins>
      <w:ins w:id="1857" w:author="Aline Richter" w:date="2021-04-29T18:10:00Z">
        <w:del w:id="1858" w:author="Bruno Eleres" w:date="2021-05-04T15:00:00Z">
          <w:r w:rsidR="005544FA" w:rsidDel="003C25AC">
            <w:delText xml:space="preserve"> </w:delText>
          </w:r>
        </w:del>
      </w:ins>
      <w:ins w:id="1859" w:author="Aline Richter" w:date="2021-04-29T18:11:00Z">
        <w:del w:id="1860" w:author="Bruno Eleres" w:date="2021-05-04T15:00:00Z">
          <w:r w:rsidR="005544FA" w:rsidDel="003C25AC">
            <w:delText>we</w:delText>
          </w:r>
        </w:del>
        <w:del w:id="1861" w:author="Bruno Eleres" w:date="2021-05-04T15:01:00Z">
          <w:r w:rsidR="005544FA" w:rsidDel="00E55697">
            <w:delText xml:space="preserve"> </w:delText>
          </w:r>
        </w:del>
      </w:ins>
      <w:del w:id="1862" w:author="Bruno Eleres" w:date="2021-05-04T15:01:00Z">
        <w:r w:rsidR="00AE5537" w:rsidDel="00E55697">
          <w:delText>expan</w:delText>
        </w:r>
      </w:del>
      <w:del w:id="1863" w:author="Bruno Eleres" w:date="2021-05-04T15:00:00Z">
        <w:r w:rsidR="00AE5537" w:rsidDel="003C25AC">
          <w:delText>ded the</w:delText>
        </w:r>
      </w:del>
      <w:del w:id="1864" w:author="Bruno Eleres" w:date="2021-05-04T15:01:00Z">
        <w:r w:rsidR="00AE5537" w:rsidDel="00E55697">
          <w:delText xml:space="preserve"> insertion options </w:delText>
        </w:r>
      </w:del>
      <w:del w:id="1865" w:author="Bruno Eleres" w:date="2021-05-04T14:57:00Z">
        <w:r w:rsidR="00AE5537" w:rsidDel="00F774B4">
          <w:delText xml:space="preserve">that the user can </w:delText>
        </w:r>
      </w:del>
      <w:del w:id="1866" w:author="Bruno Eleres" w:date="2021-05-04T14:40:00Z">
        <w:r w:rsidR="00BF36D0" w:rsidDel="00564A4B">
          <w:delText>made</w:delText>
        </w:r>
      </w:del>
      <w:del w:id="1867" w:author="Bruno Eleres" w:date="2021-05-04T14:57:00Z">
        <w:r w:rsidR="00AE5537" w:rsidDel="00F774B4">
          <w:delText>, at the same time that preserve</w:delText>
        </w:r>
      </w:del>
      <w:del w:id="1868" w:author="Bruno Eleres" w:date="2021-05-04T15:01:00Z">
        <w:r w:rsidR="00AE5537" w:rsidDel="00E55697">
          <w:delText xml:space="preserve"> </w:delText>
        </w:r>
        <w:r w:rsidR="00DD60CB" w:rsidDel="00E55697">
          <w:delText xml:space="preserve">the </w:delText>
        </w:r>
      </w:del>
      <w:del w:id="1869" w:author="Bruno Eleres" w:date="2021-05-04T14:40:00Z">
        <w:r w:rsidR="00DD60CB" w:rsidDel="00564A4B">
          <w:delText xml:space="preserve">user </w:delText>
        </w:r>
      </w:del>
      <w:del w:id="1870" w:author="Bruno Eleres" w:date="2021-05-04T15:01:00Z">
        <w:r w:rsidR="00DD60CB" w:rsidDel="00E55697">
          <w:delText xml:space="preserve">friendliness </w:delText>
        </w:r>
      </w:del>
      <w:del w:id="1871" w:author="Bruno Eleres" w:date="2021-05-04T14:57:00Z">
        <w:r w:rsidR="00DD60CB" w:rsidDel="00F774B4">
          <w:delText xml:space="preserve">by </w:delText>
        </w:r>
      </w:del>
      <w:del w:id="1872" w:author="Bruno Eleres" w:date="2021-05-04T15:01:00Z">
        <w:r w:rsidR="00DD60CB" w:rsidDel="00E55697">
          <w:delText>non-specialists</w:delText>
        </w:r>
      </w:del>
      <w:del w:id="1873" w:author="Bruno Eleres" w:date="2021-05-04T14:57:00Z">
        <w:r w:rsidR="00DD60CB" w:rsidDel="00F774B4">
          <w:delText xml:space="preserve"> in the group</w:delText>
        </w:r>
      </w:del>
      <w:r w:rsidR="00DD60CB">
        <w:t>.</w:t>
      </w:r>
      <w:ins w:id="1874" w:author="Aline Richter" w:date="2021-04-29T18:07:00Z">
        <w:del w:id="1875" w:author="Bruno Eleres" w:date="2021-05-04T15:01:00Z">
          <w:r w:rsidR="005544FA" w:rsidDel="00E55697">
            <w:delText xml:space="preserve"> </w:delText>
          </w:r>
        </w:del>
      </w:ins>
      <w:ins w:id="1876" w:author="Aline Richter" w:date="2021-04-29T18:08:00Z">
        <w:del w:id="1877" w:author="Bruno Eleres" w:date="2021-05-04T15:01:00Z">
          <w:r w:rsidR="005544FA" w:rsidDel="00E55697">
            <w:delText xml:space="preserve">Further, </w:delText>
          </w:r>
        </w:del>
      </w:ins>
      <w:ins w:id="1878" w:author="Aline Richter" w:date="2021-04-29T18:11:00Z">
        <w:del w:id="1879" w:author="Bruno Eleres" w:date="2021-05-04T14:59:00Z">
          <w:r w:rsidR="005544FA" w:rsidDel="0061436C">
            <w:delText>we provide a reproduc</w:delText>
          </w:r>
        </w:del>
        <w:del w:id="1880" w:author="Bruno Eleres" w:date="2021-05-04T14:40:00Z">
          <w:r w:rsidR="005544FA" w:rsidDel="00564A4B">
            <w:delText>t</w:delText>
          </w:r>
        </w:del>
        <w:del w:id="1881" w:author="Bruno Eleres" w:date="2021-05-04T14:59:00Z">
          <w:r w:rsidR="005544FA" w:rsidDel="0061436C">
            <w:delText xml:space="preserve">ible </w:delText>
          </w:r>
        </w:del>
      </w:ins>
      <w:ins w:id="1882" w:author="Aline Richter" w:date="2021-04-29T18:13:00Z">
        <w:del w:id="1883" w:author="Bruno Eleres" w:date="2021-05-04T14:59:00Z">
          <w:r w:rsidR="005544FA" w:rsidDel="0061436C">
            <w:delText xml:space="preserve">way to construct phylogenetic tree for </w:delText>
          </w:r>
        </w:del>
      </w:ins>
      <w:ins w:id="1884" w:author="Aline Richter" w:date="2021-04-29T18:14:00Z">
        <w:del w:id="1885" w:author="Bruno Eleres" w:date="2021-05-04T14:59:00Z">
          <w:r w:rsidR="005544FA" w:rsidDel="0061436C">
            <w:delText>megadiverse group</w:delText>
          </w:r>
        </w:del>
        <w:del w:id="1886" w:author="Bruno Eleres" w:date="2021-05-04T14:58:00Z">
          <w:r w:rsidR="005544FA" w:rsidDel="00F774B4">
            <w:delText>, like fishes</w:delText>
          </w:r>
        </w:del>
        <w:del w:id="1887" w:author="Bruno Eleres" w:date="2021-05-04T14:59:00Z">
          <w:r w:rsidR="005544FA" w:rsidDel="0061436C">
            <w:delText>.</w:delText>
          </w:r>
        </w:del>
      </w:ins>
    </w:p>
    <w:p w14:paraId="56A6A843" w14:textId="77777777" w:rsidR="005B0870" w:rsidRDefault="005B0870" w:rsidP="0083528E">
      <w:pPr>
        <w:rPr>
          <w:ins w:id="1888" w:author="Aline Richter" w:date="2021-04-29T18:16:00Z"/>
        </w:rPr>
      </w:pPr>
    </w:p>
    <w:p w14:paraId="4DBF0DA8" w14:textId="4518F7AF" w:rsidR="00C432B3" w:rsidRPr="00C432B3" w:rsidRDefault="00C432B3" w:rsidP="0083528E">
      <w:pPr>
        <w:rPr>
          <w:b/>
          <w:bCs/>
          <w:rPrChange w:id="1889" w:author="Aline Richter" w:date="2021-04-29T18:17:00Z">
            <w:rPr/>
          </w:rPrChange>
        </w:rPr>
      </w:pPr>
      <w:ins w:id="1890" w:author="Aline Richter" w:date="2021-04-29T18:20:00Z">
        <w:r>
          <w:rPr>
            <w:b/>
            <w:bCs/>
          </w:rPr>
          <w:t>Limitations</w:t>
        </w:r>
      </w:ins>
      <w:ins w:id="1891" w:author="Aline Richter" w:date="2021-04-29T18:16:00Z">
        <w:r w:rsidRPr="00C432B3">
          <w:rPr>
            <w:b/>
            <w:bCs/>
            <w:rPrChange w:id="1892" w:author="Aline Richter" w:date="2021-04-29T18:17:00Z">
              <w:rPr/>
            </w:rPrChange>
          </w:rPr>
          <w:t xml:space="preserve"> and possible applications</w:t>
        </w:r>
      </w:ins>
    </w:p>
    <w:p w14:paraId="1B944597" w14:textId="1AF84945" w:rsidR="00866C9A" w:rsidRDefault="00C01EC1" w:rsidP="0083528E">
      <w:pPr>
        <w:ind w:firstLine="708"/>
      </w:pPr>
      <w:r>
        <w:t xml:space="preserve">Future developments of </w:t>
      </w:r>
      <w:ins w:id="1893" w:author="Bruno Eleres" w:date="2021-05-04T14:41:00Z">
        <w:r w:rsidR="00B83D21">
          <w:t xml:space="preserve">the </w:t>
        </w:r>
      </w:ins>
      <w:proofErr w:type="spellStart"/>
      <w:r>
        <w:t>FishPhyloMaker</w:t>
      </w:r>
      <w:proofErr w:type="spellEnd"/>
      <w:r>
        <w:t xml:space="preserve"> package </w:t>
      </w:r>
      <w:ins w:id="1894" w:author="Bruno Eleres" w:date="2021-05-04T15:03:00Z">
        <w:r w:rsidR="00433665">
          <w:t>should consider</w:t>
        </w:r>
      </w:ins>
      <w:del w:id="1895" w:author="Bruno Eleres" w:date="2021-05-04T15:03:00Z">
        <w:r w:rsidDel="00433665">
          <w:delText xml:space="preserve">consist </w:delText>
        </w:r>
      </w:del>
      <w:del w:id="1896" w:author="Bruno Eleres" w:date="2021-05-04T14:41:00Z">
        <w:r w:rsidDel="00B83D21">
          <w:delText xml:space="preserve">in </w:delText>
        </w:r>
      </w:del>
      <w:del w:id="1897" w:author="Bruno Eleres" w:date="2021-05-04T15:03:00Z">
        <w:r w:rsidR="00672A85" w:rsidDel="00433665">
          <w:delText>the inclusion of</w:delText>
        </w:r>
      </w:del>
      <w:r>
        <w:t xml:space="preserve"> </w:t>
      </w:r>
      <w:ins w:id="1898" w:author="Bruno Eleres" w:date="2021-05-04T15:14:00Z">
        <w:r w:rsidR="00181086">
          <w:t xml:space="preserve">the Catalog of Fishes (Fricke and </w:t>
        </w:r>
        <w:proofErr w:type="spellStart"/>
        <w:r w:rsidR="00181086">
          <w:t>Eschemeyer</w:t>
        </w:r>
        <w:proofErr w:type="spellEnd"/>
        <w:r w:rsidR="00181086">
          <w:t>, 2021)</w:t>
        </w:r>
      </w:ins>
      <w:del w:id="1899" w:author="Bruno Eleres" w:date="2021-05-04T15:14:00Z">
        <w:r w:rsidR="002424DD" w:rsidDel="00181086">
          <w:delText>other</w:delText>
        </w:r>
        <w:r w:rsidR="008317F8" w:rsidDel="00181086">
          <w:delText xml:space="preserve"> </w:delText>
        </w:r>
      </w:del>
      <w:del w:id="1900" w:author="Bruno Eleres" w:date="2021-05-04T15:03:00Z">
        <w:r w:rsidR="008317F8" w:rsidDel="008D3DC9">
          <w:delText>online</w:delText>
        </w:r>
        <w:r w:rsidR="002424DD" w:rsidDel="008D3DC9">
          <w:delText xml:space="preserve"> </w:delText>
        </w:r>
      </w:del>
      <w:del w:id="1901" w:author="Bruno Eleres" w:date="2021-05-04T15:14:00Z">
        <w:r w:rsidR="002424DD" w:rsidDel="00181086">
          <w:delText>data bases</w:delText>
        </w:r>
      </w:del>
      <w:r w:rsidR="002424DD">
        <w:t xml:space="preserve"> in the </w:t>
      </w:r>
      <w:del w:id="1902" w:author="Aline Richter" w:date="2021-04-29T18:17:00Z">
        <w:r w:rsidR="002424DD" w:rsidDel="00C432B3">
          <w:delText>functions that check for the names of species</w:delText>
        </w:r>
      </w:del>
      <w:proofErr w:type="spellStart"/>
      <w:ins w:id="1903" w:author="Aline Richter" w:date="2021-04-29T18:17:00Z">
        <w:r w:rsidR="00C432B3">
          <w:t>FishTaxaMaker</w:t>
        </w:r>
        <w:proofErr w:type="spellEnd"/>
        <w:r w:rsidR="00C432B3">
          <w:t xml:space="preserve"> function</w:t>
        </w:r>
      </w:ins>
      <w:ins w:id="1904" w:author="Bruno Eleres" w:date="2021-05-04T15:03:00Z">
        <w:r w:rsidR="00433665">
          <w:t xml:space="preserve"> </w:t>
        </w:r>
      </w:ins>
      <w:ins w:id="1905" w:author="Aline Richter" w:date="2021-04-29T18:18:00Z">
        <w:del w:id="1906" w:author="Bruno Eleres" w:date="2021-05-04T15:03:00Z">
          <w:r w:rsidR="00C432B3" w:rsidDel="00433665">
            <w:delText xml:space="preserve">, aiming </w:delText>
          </w:r>
        </w:del>
        <w:r w:rsidR="00C432B3">
          <w:t>to improve the nomenclature checking</w:t>
        </w:r>
      </w:ins>
      <w:ins w:id="1907" w:author="Bruno Eleres" w:date="2021-05-04T15:03:00Z">
        <w:r w:rsidR="00433665">
          <w:t xml:space="preserve"> procedures</w:t>
        </w:r>
      </w:ins>
      <w:r w:rsidR="00C90E2E">
        <w:t>. Despite Fishbase be</w:t>
      </w:r>
      <w:ins w:id="1908" w:author="Bruno Eleres" w:date="2021-05-04T15:03:00Z">
        <w:r w:rsidR="00433665">
          <w:t>ing</w:t>
        </w:r>
      </w:ins>
      <w:r w:rsidR="00C90E2E">
        <w:t xml:space="preserve"> </w:t>
      </w:r>
      <w:ins w:id="1909" w:author="Bruno Eleres" w:date="2021-05-04T15:11:00Z">
        <w:r w:rsidR="00152AE8">
          <w:t>a widely</w:t>
        </w:r>
      </w:ins>
      <w:del w:id="1910" w:author="Bruno Eleres" w:date="2021-05-04T15:11:00Z">
        <w:r w:rsidR="00C90E2E" w:rsidDel="00152AE8">
          <w:delText>the most</w:delText>
        </w:r>
      </w:del>
      <w:r w:rsidR="00C90E2E">
        <w:t xml:space="preserve"> used </w:t>
      </w:r>
      <w:del w:id="1911" w:author="Bruno Eleres" w:date="2021-05-04T15:11:00Z">
        <w:r w:rsidR="00C90E2E" w:rsidDel="00152AE8">
          <w:delText xml:space="preserve">online </w:delText>
        </w:r>
      </w:del>
      <w:r w:rsidR="00C90E2E">
        <w:t>database</w:t>
      </w:r>
      <w:del w:id="1912" w:author="Bruno Eleres" w:date="2021-05-04T14:47:00Z">
        <w:r w:rsidR="00C90E2E" w:rsidDel="0041781D">
          <w:delText>s</w:delText>
        </w:r>
      </w:del>
      <w:r w:rsidR="00C90E2E">
        <w:t xml:space="preserve"> to check for </w:t>
      </w:r>
      <w:ins w:id="1913" w:author="Bruno Eleres" w:date="2021-05-04T14:47:00Z">
        <w:r w:rsidR="0041781D">
          <w:t xml:space="preserve">the </w:t>
        </w:r>
      </w:ins>
      <w:r w:rsidR="003C637E">
        <w:t xml:space="preserve">taxonomic classification of fishes, </w:t>
      </w:r>
      <w:ins w:id="1914" w:author="Bruno Eleres" w:date="2021-05-04T15:12:00Z">
        <w:r w:rsidR="00152AE8">
          <w:t>it</w:t>
        </w:r>
        <w:r w:rsidR="004A4616">
          <w:t xml:space="preserve"> may </w:t>
        </w:r>
      </w:ins>
      <w:ins w:id="1915" w:author="Bruno Eleres" w:date="2021-05-04T15:13:00Z">
        <w:r w:rsidR="001537B9">
          <w:t xml:space="preserve">present delays in updating taxonomic information because it is not its </w:t>
        </w:r>
        <w:r w:rsidR="00181086">
          <w:t>primary purpose</w:t>
        </w:r>
      </w:ins>
      <w:del w:id="1916" w:author="Bruno Eleres" w:date="2021-05-04T15:13:00Z">
        <w:r w:rsidR="003C637E" w:rsidDel="00181086">
          <w:delText xml:space="preserve">other </w:delText>
        </w:r>
      </w:del>
      <w:del w:id="1917" w:author="Bruno Eleres" w:date="2021-05-04T15:05:00Z">
        <w:r w:rsidR="003C637E" w:rsidDel="006F77BE">
          <w:delText xml:space="preserve">important </w:delText>
        </w:r>
      </w:del>
      <w:del w:id="1918" w:author="Bruno Eleres" w:date="2021-05-04T15:13:00Z">
        <w:r w:rsidR="003C637E" w:rsidDel="00181086">
          <w:delText xml:space="preserve">sources </w:delText>
        </w:r>
      </w:del>
      <w:del w:id="1919" w:author="Bruno Eleres" w:date="2021-05-04T15:05:00Z">
        <w:r w:rsidR="003C637E" w:rsidDel="00143D1B">
          <w:delText xml:space="preserve">were not contemplated in this version of the package, for example, the Catalog of Fishes </w:delText>
        </w:r>
        <w:r w:rsidR="0084405D" w:rsidDel="00143D1B">
          <w:delText>(Fricke</w:delText>
        </w:r>
        <w:r w:rsidR="00762872" w:rsidDel="00143D1B">
          <w:delText xml:space="preserve"> and Eschemeyer</w:delText>
        </w:r>
        <w:r w:rsidR="00CE2C83" w:rsidDel="00143D1B">
          <w:delText>, 2021</w:delText>
        </w:r>
        <w:r w:rsidR="0084405D" w:rsidDel="00143D1B">
          <w:delText>)</w:delText>
        </w:r>
      </w:del>
      <w:r w:rsidR="00D85332">
        <w:t>.</w:t>
      </w:r>
      <w:ins w:id="1920" w:author="Bruno Eleres" w:date="2021-05-04T15:15:00Z">
        <w:r w:rsidR="006E10FB">
          <w:t xml:space="preserve"> Inversely, the Catalog of Fishes </w:t>
        </w:r>
        <w:r w:rsidR="004C776A">
          <w:t xml:space="preserve">is an authoritative taxonomic list </w:t>
        </w:r>
      </w:ins>
      <w:ins w:id="1921" w:author="Bruno Eleres" w:date="2021-05-04T15:16:00Z">
        <w:r w:rsidR="007370F6">
          <w:t>focused on updating taxonomic information of fishes.</w:t>
        </w:r>
      </w:ins>
      <w:del w:id="1922" w:author="Bruno Eleres" w:date="2021-05-04T15:06:00Z">
        <w:r w:rsidR="00D85332" w:rsidDel="00143D1B">
          <w:delText xml:space="preserve"> </w:delText>
        </w:r>
      </w:del>
      <w:del w:id="1923" w:author="Aline Richter" w:date="2021-04-29T18:18:00Z">
        <w:r w:rsidR="00D85332" w:rsidDel="00C432B3">
          <w:delText xml:space="preserve">We hope that in future versions this data base can be included, improving the </w:delText>
        </w:r>
        <w:r w:rsidR="00E42F7B" w:rsidDel="00C432B3">
          <w:delText>scope of FishPhyloMaker package</w:delText>
        </w:r>
        <w:r w:rsidR="00866C9A" w:rsidDel="00C432B3">
          <w:delText xml:space="preserve"> in taxonomic nomenclature checking</w:delText>
        </w:r>
        <w:r w:rsidR="00E42F7B" w:rsidDel="00C432B3">
          <w:delText>.</w:delText>
        </w:r>
      </w:del>
    </w:p>
    <w:p w14:paraId="122A91F6" w14:textId="0CFE2FEF" w:rsidR="002E3A5A" w:rsidRDefault="00C432B3" w:rsidP="0083528E">
      <w:pPr>
        <w:ind w:firstLine="708"/>
      </w:pPr>
      <w:ins w:id="1924" w:author="Aline Richter" w:date="2021-04-29T18:21:00Z">
        <w:r>
          <w:t>A</w:t>
        </w:r>
      </w:ins>
      <w:ins w:id="1925" w:author="Aline Richter" w:date="2021-04-29T18:22:00Z">
        <w:r>
          <w:t xml:space="preserve">n inherent limitation </w:t>
        </w:r>
      </w:ins>
      <w:ins w:id="1926" w:author="Aline Richter" w:date="2021-04-29T18:27:00Z">
        <w:r w:rsidR="00404DED">
          <w:t xml:space="preserve">of the </w:t>
        </w:r>
      </w:ins>
      <w:ins w:id="1927" w:author="Aline Richter" w:date="2021-04-29T18:28:00Z">
        <w:r w:rsidR="00404DED">
          <w:t xml:space="preserve">phylogenetic hypothesis </w:t>
        </w:r>
      </w:ins>
      <w:ins w:id="1928" w:author="Aline Richter" w:date="2021-04-29T18:27:00Z">
        <w:r w:rsidR="00404DED">
          <w:t>produced by</w:t>
        </w:r>
      </w:ins>
      <w:del w:id="1929" w:author="Aline Richter" w:date="2021-04-29T18:22:00Z">
        <w:r w:rsidR="00CC1295" w:rsidDel="00C432B3">
          <w:delText xml:space="preserve">Another possible drawback </w:delText>
        </w:r>
      </w:del>
      <w:ins w:id="1930" w:author="Aline Richter" w:date="2021-04-29T18:27:00Z">
        <w:r w:rsidR="00404DED">
          <w:t xml:space="preserve"> </w:t>
        </w:r>
      </w:ins>
      <w:del w:id="1931" w:author="Aline Richter" w:date="2021-04-29T18:27:00Z">
        <w:r w:rsidR="00CC1295" w:rsidDel="00404DED">
          <w:delText xml:space="preserve">is </w:delText>
        </w:r>
      </w:del>
      <w:proofErr w:type="spellStart"/>
      <w:ins w:id="1932" w:author="Aline Richter" w:date="2021-04-29T18:27:00Z">
        <w:r w:rsidR="00404DED">
          <w:t>FishPhyloMaker</w:t>
        </w:r>
        <w:proofErr w:type="spellEnd"/>
        <w:r w:rsidR="00404DED">
          <w:t xml:space="preserve"> </w:t>
        </w:r>
      </w:ins>
      <w:ins w:id="1933" w:author="Aline Richter" w:date="2021-04-29T18:28:00Z">
        <w:r w:rsidR="00404DED">
          <w:t xml:space="preserve">is </w:t>
        </w:r>
        <w:del w:id="1934" w:author="Bruno Eleres" w:date="2021-05-03T23:32:00Z">
          <w:r w:rsidR="00404DED" w:rsidDel="005739F1">
            <w:delText>the</w:delText>
          </w:r>
        </w:del>
      </w:ins>
      <w:ins w:id="1935" w:author="Bruno Eleres" w:date="2021-05-04T15:16:00Z">
        <w:r w:rsidR="00F15298">
          <w:t>the</w:t>
        </w:r>
      </w:ins>
      <w:ins w:id="1936" w:author="Aline Richter" w:date="2021-04-29T18:28:00Z">
        <w:r w:rsidR="00404DED">
          <w:t xml:space="preserve"> large number of </w:t>
        </w:r>
      </w:ins>
      <w:del w:id="1937" w:author="Aline Richter" w:date="2021-04-29T18:28:00Z">
        <w:r w:rsidR="00CC1295" w:rsidDel="00404DED">
          <w:delText xml:space="preserve">that the phylogenetic hypothesis generated through </w:delText>
        </w:r>
      </w:del>
      <w:del w:id="1938" w:author="Aline Richter" w:date="2021-04-29T18:27:00Z">
        <w:r w:rsidR="00CC1295" w:rsidDel="00404DED">
          <w:delText xml:space="preserve">FishPhyloMaker </w:delText>
        </w:r>
      </w:del>
      <w:del w:id="1939" w:author="Aline Richter" w:date="2021-04-29T18:28:00Z">
        <w:r w:rsidR="00CC1295" w:rsidDel="00404DED">
          <w:delText>may pres</w:delText>
        </w:r>
      </w:del>
      <w:del w:id="1940" w:author="Aline Richter" w:date="2021-04-29T18:29:00Z">
        <w:r w:rsidR="00CC1295" w:rsidDel="00404DED">
          <w:delText>ent</w:delText>
        </w:r>
        <w:r w:rsidR="00166617" w:rsidDel="00404DED">
          <w:delText xml:space="preserve"> many </w:delText>
        </w:r>
      </w:del>
      <w:r w:rsidR="00166617">
        <w:t>polytomies</w:t>
      </w:r>
      <w:ins w:id="1941" w:author="Aline Richter" w:date="2021-04-29T18:30:00Z">
        <w:del w:id="1942" w:author="Bruno Eleres" w:date="2021-05-03T23:32:00Z">
          <w:r w:rsidR="00404DED" w:rsidDel="005739F1">
            <w:delText>,</w:delText>
          </w:r>
        </w:del>
      </w:ins>
      <w:ins w:id="1943" w:author="Aline Richter" w:date="2021-04-29T18:29:00Z">
        <w:r w:rsidR="00404DED">
          <w:t xml:space="preserve"> </w:t>
        </w:r>
      </w:ins>
      <w:ins w:id="1944" w:author="Bruno Eleres" w:date="2021-05-04T15:16:00Z">
        <w:r w:rsidR="00F15298">
          <w:t>resul</w:t>
        </w:r>
      </w:ins>
      <w:ins w:id="1945" w:author="Bruno Eleres" w:date="2021-05-04T15:17:00Z">
        <w:r w:rsidR="00F15298">
          <w:t>ting from the insertion procedures</w:t>
        </w:r>
      </w:ins>
      <w:ins w:id="1946" w:author="Aline Richter" w:date="2021-04-29T18:29:00Z">
        <w:del w:id="1947" w:author="Bruno Eleres" w:date="2021-05-04T15:17:00Z">
          <w:r w:rsidR="00404DED" w:rsidDel="00F15298">
            <w:delText>in some cases</w:delText>
          </w:r>
        </w:del>
      </w:ins>
      <w:del w:id="1948" w:author="Bruno Eleres" w:date="2021-05-04T15:16:00Z">
        <w:r w:rsidR="00166617" w:rsidDel="007370F6">
          <w:delText xml:space="preserve"> (</w:delText>
        </w:r>
        <w:r w:rsidR="002362A6" w:rsidDel="007370F6">
          <w:delText>for example</w:delText>
        </w:r>
        <w:r w:rsidR="00166617" w:rsidDel="007370F6">
          <w:delText xml:space="preserve"> Figure 2</w:delText>
        </w:r>
        <w:r w:rsidR="00BF36D0" w:rsidDel="007370F6">
          <w:delText>, particularly in Afrotro</w:delText>
        </w:r>
        <w:r w:rsidR="002362A6" w:rsidDel="007370F6">
          <w:delText>pics</w:delText>
        </w:r>
        <w:r w:rsidR="00166617" w:rsidDel="007370F6">
          <w:delText>)</w:delText>
        </w:r>
      </w:del>
      <w:r w:rsidR="00166617">
        <w:t xml:space="preserve">. </w:t>
      </w:r>
      <w:ins w:id="1949" w:author="Bruno Eleres" w:date="2021-05-04T15:17:00Z">
        <w:r w:rsidR="00290AC0">
          <w:t xml:space="preserve">We recommend that users directly assess </w:t>
        </w:r>
      </w:ins>
      <w:ins w:id="1950" w:author="Bruno Eleres" w:date="2021-05-04T15:18:00Z">
        <w:r w:rsidR="00B94B70">
          <w:t>how the phylogenetic uncertainty affect</w:t>
        </w:r>
        <w:r w:rsidR="007C4074">
          <w:t>s</w:t>
        </w:r>
        <w:r w:rsidR="00B94B70">
          <w:t xml:space="preserve"> </w:t>
        </w:r>
      </w:ins>
      <w:ins w:id="1951" w:author="Bruno Eleres" w:date="2021-05-04T15:19:00Z">
        <w:r w:rsidR="009B19C4">
          <w:t>further</w:t>
        </w:r>
      </w:ins>
      <w:ins w:id="1952" w:author="Bruno Eleres" w:date="2021-05-04T15:18:00Z">
        <w:r w:rsidR="00B94B70">
          <w:t xml:space="preserve"> analysis when not </w:t>
        </w:r>
      </w:ins>
      <w:ins w:id="1953" w:author="Bruno Eleres" w:date="2021-05-04T15:19:00Z">
        <w:r w:rsidR="009B19C4">
          <w:t xml:space="preserve">using a </w:t>
        </w:r>
      </w:ins>
      <w:ins w:id="1954" w:author="Bruno Eleres" w:date="2021-05-04T15:18:00Z">
        <w:r w:rsidR="00B94B70">
          <w:t>fully solved phylogenetic tree (</w:t>
        </w:r>
      </w:ins>
      <w:del w:id="1955" w:author="Bruno Eleres" w:date="2021-05-04T15:17:00Z">
        <w:r w:rsidR="00166617" w:rsidDel="00290AC0">
          <w:delText>To overcome this drawback</w:delText>
        </w:r>
      </w:del>
      <w:ins w:id="1956" w:author="Aline Richter" w:date="2021-04-29T18:22:00Z">
        <w:del w:id="1957" w:author="Bruno Eleres" w:date="2021-05-04T15:17:00Z">
          <w:r w:rsidDel="00290AC0">
            <w:delText>,</w:delText>
          </w:r>
        </w:del>
      </w:ins>
      <w:del w:id="1958" w:author="Bruno Eleres" w:date="2021-05-04T15:17:00Z">
        <w:r w:rsidR="00166617" w:rsidDel="00290AC0">
          <w:delText xml:space="preserve"> we suggest that the phylogenetic tree be </w:delText>
        </w:r>
        <w:r w:rsidR="00E16F95" w:rsidDel="00290AC0">
          <w:delText xml:space="preserve">submitted to a </w:delText>
        </w:r>
      </w:del>
      <w:del w:id="1959" w:author="Bruno Eleres" w:date="2021-05-04T15:18:00Z">
        <w:r w:rsidR="00E16F95" w:rsidDel="00B94B70">
          <w:delText xml:space="preserve">procedure like </w:delText>
        </w:r>
      </w:del>
      <w:del w:id="1960" w:author="Bruno Eleres" w:date="2021-05-04T15:17:00Z">
        <w:r w:rsidR="00E16F95" w:rsidDel="00290AC0">
          <w:delText>that</w:delText>
        </w:r>
      </w:del>
      <w:del w:id="1961" w:author="Bruno Eleres" w:date="2021-05-04T15:18:00Z">
        <w:r w:rsidR="00E16F95" w:rsidDel="00B94B70">
          <w:delText xml:space="preserve"> proposed by </w:delText>
        </w:r>
      </w:del>
      <w:r w:rsidR="00E16F95">
        <w:fldChar w:fldCharType="begin" w:fldLock="1"/>
      </w:r>
      <w:r w:rsidR="00D51236">
        <w:instrText>ADDIN CSL_CITATION {"citationItems":[{"id":"ITEM-1","itemData":{"DOI":"10.1186/1471-2105-14-324","ISSN":"14712105","abstract":"Background: Phylogenetic comparative analyses usually rely on a single consensus phylogenetic tree in order to study evolutionary processes. However, most phylogenetic trees are incomplete with regard to species sampling, which may critically compromise analyses. Some approaches have been proposed to integrate non-molecular phylogenetic information into incomplete molecular phylogenies. An expanded tree approach consists of adding missing species to random locations within their clade. The information contained in the topology of the resulting expanded trees can be captured by the pairwise phylogenetic distance between species and stored in a matrix for further statistical analysis. Thus, the random expansion and processing of multiple phylogenetic trees can be used to estimate the phylogenetic uncertainty through a simulation procedure. Because of the computational burden required, unless this procedure is efficiently implemented, the analyses are of limited applicability.Results: In this paper, we present efficient algorithms and implementations for randomly expanding and processing phylogenetic trees so that simulations involved in comparative phylogenetic analysis with uncertainty can be conducted in a reasonable time. We propose algorithms for both randomly expanding trees and calculating distance matrices. We made available the source code, which was written in the C++ language. The code may be used as a standalone program or as a shared object in the R system. The software can also be used as a web service through the link: http://purl.oclc.org/NET/sunplin/.Conclusion: We compare our implementations to similar solutions and show that significant performance gains can be obtained. Our results open up the possibility of accounting for phylogenetic uncertainty in evolutionary and ecological analyses of large datasets. © 2013 Martins et al.; licensee BioMed Central Ltd.","author":[{"dropping-particle":"","family":"Martins","given":"Wellington S.","non-dropping-particle":"","parse-names":false,"suffix":""},{"dropping-particle":"","family":"Carmo","given":"Welton C.","non-dropping-particle":"","parse-names":false,"suffix":""},{"dropping-particle":"","family":"Longo","given":"Humberto J.","non-dropping-particle":"","parse-names":false,"suffix":""},{"dropping-particle":"","family":"Rosa","given":"Thierson C.","non-dropping-particle":"","parse-names":false,"suffix":""},{"dropping-particle":"","family":"Rangel","given":"Thiago F.","non-dropping-particle":"","parse-names":false,"suffix":""}],"container-title":"BMC Bioinformatics","id":"ITEM-1","issue":"1","issued":{"date-parts":[["2013"]]},"title":"SUNPLIN: Simulation with Uncertainty for Phylogenetic Investigations","type":"article-journal","volume":"14"},"uris":["http://www.mendeley.com/documents/?uuid=5aeed301-931a-4c0f-bede-a1a60c9af60e"]}],"mendeley":{"formattedCitation":"(Martins, Carmo, Longo, Rosa, &amp; Rangel, 2013)","manualFormatting":"Martins et al. (2013)","plainTextFormattedCitation":"(Martins, Carmo, Longo, Rosa, &amp; Rangel, 2013)","previouslyFormattedCitation":"(Martins, Carmo, Longo, Rosa, &amp; Rangel, 2013)"},"properties":{"noteIndex":0},"schema":"https://github.com/citation-style-language/schema/raw/master/csl-citation.json"}</w:instrText>
      </w:r>
      <w:r w:rsidR="00E16F95">
        <w:fldChar w:fldCharType="separate"/>
      </w:r>
      <w:r w:rsidR="00E16F95" w:rsidRPr="00E16F95">
        <w:rPr>
          <w:noProof/>
        </w:rPr>
        <w:t xml:space="preserve">Martins et al. </w:t>
      </w:r>
      <w:del w:id="1962" w:author="Bruno Eleres" w:date="2021-05-04T15:18:00Z">
        <w:r w:rsidR="001F4D7C" w:rsidDel="00B94B70">
          <w:rPr>
            <w:noProof/>
          </w:rPr>
          <w:delText>(</w:delText>
        </w:r>
      </w:del>
      <w:r w:rsidR="00E16F95" w:rsidRPr="00E16F95">
        <w:rPr>
          <w:noProof/>
        </w:rPr>
        <w:t>2013</w:t>
      </w:r>
      <w:del w:id="1963" w:author="Bruno Eleres" w:date="2021-05-04T15:18:00Z">
        <w:r w:rsidR="00E16F95" w:rsidRPr="00E16F95" w:rsidDel="00B94B70">
          <w:rPr>
            <w:noProof/>
          </w:rPr>
          <w:delText>)</w:delText>
        </w:r>
      </w:del>
      <w:r w:rsidR="00E16F95">
        <w:fldChar w:fldCharType="end"/>
      </w:r>
      <w:ins w:id="1964" w:author="Bruno Eleres" w:date="2021-05-04T15:18:00Z">
        <w:r w:rsidR="00B94B70">
          <w:t xml:space="preserve">; </w:t>
        </w:r>
      </w:ins>
      <w:del w:id="1965" w:author="Bruno Eleres" w:date="2021-05-04T15:18:00Z">
        <w:r w:rsidR="001F4D7C" w:rsidDel="00B94B70">
          <w:delText xml:space="preserve"> in order to </w:delText>
        </w:r>
        <w:r w:rsidR="00866C9A" w:rsidDel="00B94B70">
          <w:delText xml:space="preserve">assess </w:delText>
        </w:r>
        <w:r w:rsidR="001F4D7C" w:rsidDel="00B94B70">
          <w:delText>how the phylogenetic uncertainty may affect downstream analysis</w:delText>
        </w:r>
      </w:del>
      <w:ins w:id="1966" w:author="Aline Richter" w:date="2021-04-29T18:23:00Z">
        <w:del w:id="1967" w:author="Bruno Eleres" w:date="2021-05-04T14:41:00Z">
          <w:r w:rsidDel="00B83D21">
            <w:delText>,</w:delText>
          </w:r>
        </w:del>
        <w:del w:id="1968" w:author="Bruno Eleres" w:date="2021-05-04T15:18:00Z">
          <w:r w:rsidDel="00B94B70">
            <w:delText xml:space="preserve"> when</w:delText>
          </w:r>
        </w:del>
      </w:ins>
      <w:del w:id="1969" w:author="Bruno Eleres" w:date="2021-05-04T15:18:00Z">
        <w:r w:rsidR="001F4D7C" w:rsidDel="00B94B70">
          <w:delText xml:space="preserve"> that use</w:delText>
        </w:r>
      </w:del>
      <w:ins w:id="1970" w:author="Aline Richter" w:date="2021-04-29T18:23:00Z">
        <w:del w:id="1971" w:author="Bruno Eleres" w:date="2021-05-04T15:18:00Z">
          <w:r w:rsidDel="00B94B70">
            <w:delText xml:space="preserve"> a</w:delText>
          </w:r>
        </w:del>
      </w:ins>
      <w:del w:id="1972" w:author="Bruno Eleres" w:date="2021-05-04T15:18:00Z">
        <w:r w:rsidR="001F4D7C" w:rsidDel="00B94B70">
          <w:delText xml:space="preserve"> not fully solved phylogenetic tree</w:delText>
        </w:r>
      </w:del>
      <w:ins w:id="1973" w:author="Aline Richter" w:date="2021-04-29T18:24:00Z">
        <w:del w:id="1974" w:author="Bruno Eleres" w:date="2021-05-04T15:18:00Z">
          <w:r w:rsidDel="00B94B70">
            <w:delText xml:space="preserve"> is used</w:delText>
          </w:r>
        </w:del>
      </w:ins>
      <w:del w:id="1975" w:author="Bruno Eleres" w:date="2021-05-04T15:18:00Z">
        <w:r w:rsidR="001F4D7C" w:rsidDel="00B94B70">
          <w:delText xml:space="preserve"> (e.g.</w:delText>
        </w:r>
        <w:r w:rsidR="00412C28" w:rsidDel="00B94B70">
          <w:delText xml:space="preserve"> </w:delText>
        </w:r>
      </w:del>
      <w:r w:rsidR="00412C28">
        <w:fldChar w:fldCharType="begin" w:fldLock="1"/>
      </w:r>
      <w:r w:rsidR="00D51236">
        <w:instrText>ADDIN CSL_CITATION {"citationItems":[{"id":"ITEM-1","itemData":{"DOI":"10.1590/1982-0224-2020-0126","ISSN":"1679-6225","abstract":"ABSTRACT Patterns of species replacement and richness differences along environmental gradients or ecoregions shed light on different ecological and evolutionary mechanisms acting on community structure. Communities of aquatic ecosystems of different watersheds are supposed to host distinct species and lineages. Quantifying and understanding the degree to which these differences are affected by environmental and biogeographical factors remains an open question for these environments, particularly in the Neotropical region. We investigated patterns of taxonomic and phylogenetic composition of headwater streams of the Paraná and Paraguai River basins to understand how local and biogeographical factors affect the assembly of fish communities. We also quantified taxonomic and phylogenetic beta diversity by decomposing them into nestedness and turnover components. We found that local environmental factors are the main factors influencing the composition of stream fish communities. Whereas pH affected both taxonomic and phylogenetic turnover, water velocity was responsible for phylogenetic turnover and pH was the main driver of phylogenetic nestedness. Our results indicate an effect of local environmental factors in determining the structure of headwater stream fish communities through a combination of a species sorting mechanism (water velocity and pH) and phylogenetic habitat filtering (pH).RESUMO Padrões de substituição de espécies ou diferenças de riqueza ao longo de gradientes ambientais ou ecoregiões lançam luz sobre diferentes processos e mecanismos ecológicos atuando na estruturação das comunidades. Supõe-se que comunidades aquáticas pertencentes a diferentes bacias pertençam a linhagens evolutivas distintas. Quantificar e entender o grau em que tais diferenças são resultado de fatores ambientais locais e/ou processos biogeográficos ainda é uma questão pouco explorada. Neste estudo nós investigamos os padrões de composição taxonômica e filogenética em riachos de cabeceira das bacias dos Rios Paraná e Paraguai, para entender como fatores locais e biogeográficos afetam a estruturação das comunidades de peixes. Nós quantificamos a diversidade beta taxonômica e filogenética decompondo estas em aninhamento e substituição. Encontramos que os fatores ambientais locais são os principais determinantes da composição das comunidades de peixes destes riachos. Enquanto o pH afetou tanto a substituição de linhagens e de espécies, a velocidade da água foi responsáve…","author":[{"dropping-particle":"","family":"Nakamura","given":"Gabriel","non-dropping-particle":"","parse-names":false,"suffix":""},{"dropping-particle":"","family":"Vicentin","given":"Wagner","non-dropping-particle":"","parse-names":false,"suffix":""},{"dropping-particle":"","family":"Súarez","given":"Yzel Rondon","non-dropping-particle":"","parse-names":false,"suffix":""}],"container-title":"Neotropical Ichthyology","id":"ITEM-1","issue":"1","issued":{"date-parts":[["2021"]]},"page":"1-17","title":"Taxonomic and phylogenetic beta diversity in headwater stream fish communities of the Paraná and Paraguai River basins","type":"article-journal","volume":"19"},"uris":["http://www.mendeley.com/documents/?uuid=43cfe32b-67c8-4255-8f22-8c1d50bf002c"]}],"mendeley":{"formattedCitation":"(Nakamura, Vicentin, &amp; Súarez, 2021)","manualFormatting":"Nakamura et al. 2021)","plainTextFormattedCitation":"(Nakamura, Vicentin, &amp; Súarez, 2021)","previouslyFormattedCitation":"(Nakamura, Vicentin, &amp; Súarez, 2021)"},"properties":{"noteIndex":0},"schema":"https://github.com/citation-style-language/schema/raw/master/csl-citation.json"}</w:instrText>
      </w:r>
      <w:r w:rsidR="00412C28">
        <w:fldChar w:fldCharType="separate"/>
      </w:r>
      <w:r w:rsidR="00412C28" w:rsidRPr="00412C28">
        <w:rPr>
          <w:noProof/>
        </w:rPr>
        <w:t>Nakamura et al. 2021)</w:t>
      </w:r>
      <w:r w:rsidR="00412C28">
        <w:fldChar w:fldCharType="end"/>
      </w:r>
      <w:r w:rsidR="001F4D7C">
        <w:t>.</w:t>
      </w:r>
    </w:p>
    <w:p w14:paraId="15F53EB8" w14:textId="253446C1" w:rsidR="00A6144C" w:rsidDel="00161FAC" w:rsidRDefault="00404DED">
      <w:pPr>
        <w:rPr>
          <w:del w:id="1976" w:author="Aline Richter" w:date="2021-04-29T19:06:00Z"/>
        </w:rPr>
      </w:pPr>
      <w:ins w:id="1977" w:author="Aline Richter" w:date="2021-04-29T18:32:00Z">
        <w:del w:id="1978" w:author="Bruno Eleres" w:date="2021-05-04T15:31:00Z">
          <w:r w:rsidDel="00746997">
            <w:tab/>
          </w:r>
        </w:del>
        <w:r>
          <w:t xml:space="preserve">However, </w:t>
        </w:r>
      </w:ins>
      <w:ins w:id="1979" w:author="Aline Richter" w:date="2021-04-29T18:49:00Z">
        <w:r w:rsidR="00D02733">
          <w:t>these limitations</w:t>
        </w:r>
      </w:ins>
      <w:ins w:id="1980" w:author="Aline Richter" w:date="2021-04-29T18:32:00Z">
        <w:r>
          <w:t xml:space="preserve"> do not </w:t>
        </w:r>
      </w:ins>
      <w:ins w:id="1981" w:author="Aline Richter" w:date="2021-04-29T18:35:00Z">
        <w:r>
          <w:t>preclude</w:t>
        </w:r>
      </w:ins>
      <w:ins w:id="1982" w:author="Aline Richter" w:date="2021-04-29T18:33:00Z">
        <w:r>
          <w:t xml:space="preserve"> the </w:t>
        </w:r>
      </w:ins>
      <w:ins w:id="1983" w:author="Aline Richter" w:date="2021-04-29T18:35:00Z">
        <w:r w:rsidR="00343501">
          <w:t xml:space="preserve">package </w:t>
        </w:r>
      </w:ins>
      <w:ins w:id="1984" w:author="Aline Richter" w:date="2021-04-29T18:38:00Z">
        <w:r w:rsidR="00343501">
          <w:t>functioning</w:t>
        </w:r>
      </w:ins>
      <w:ins w:id="1985" w:author="Aline Richter" w:date="2021-04-29T18:46:00Z">
        <w:r w:rsidR="00D02733">
          <w:t xml:space="preserve"> or </w:t>
        </w:r>
      </w:ins>
      <w:ins w:id="1986" w:author="Aline Richter" w:date="2021-04-29T18:48:00Z">
        <w:r w:rsidR="00D02733">
          <w:t>its</w:t>
        </w:r>
      </w:ins>
      <w:ins w:id="1987" w:author="Aline Richter" w:date="2021-04-29T18:46:00Z">
        <w:r w:rsidR="00D02733">
          <w:t xml:space="preserve"> </w:t>
        </w:r>
      </w:ins>
      <w:ins w:id="1988" w:author="Aline Richter" w:date="2021-04-29T18:47:00Z">
        <w:r w:rsidR="00D02733">
          <w:t>applicability for studies in phylogenetic community ecology</w:t>
        </w:r>
      </w:ins>
      <w:ins w:id="1989" w:author="Aline Richter" w:date="2021-04-29T18:48:00Z">
        <w:r w:rsidR="00D02733">
          <w:t>.</w:t>
        </w:r>
      </w:ins>
      <w:ins w:id="1990" w:author="Aline Richter" w:date="2021-04-29T18:45:00Z">
        <w:r w:rsidR="00343501">
          <w:t xml:space="preserve"> </w:t>
        </w:r>
      </w:ins>
      <w:ins w:id="1991" w:author="Aline Richter" w:date="2021-04-29T18:52:00Z">
        <w:r w:rsidR="00D02733">
          <w:t>Moreover</w:t>
        </w:r>
      </w:ins>
      <w:ins w:id="1992" w:author="Aline Richter" w:date="2021-04-29T18:48:00Z">
        <w:del w:id="1993" w:author="Bruno Eleres" w:date="2021-05-04T15:20:00Z">
          <w:r w:rsidR="00D02733" w:rsidDel="009B19C4">
            <w:delText xml:space="preserve">, until </w:delText>
          </w:r>
        </w:del>
      </w:ins>
      <w:ins w:id="1994" w:author="Aline Richter" w:date="2021-04-29T18:49:00Z">
        <w:del w:id="1995" w:author="Bruno Eleres" w:date="2021-05-04T15:20:00Z">
          <w:r w:rsidR="00D02733" w:rsidDel="009B19C4">
            <w:delText>now</w:delText>
          </w:r>
        </w:del>
        <w:r w:rsidR="00D02733">
          <w:t xml:space="preserve">, this is the </w:t>
        </w:r>
        <w:del w:id="1996" w:author="Bruno Eleres" w:date="2021-05-04T15:20:00Z">
          <w:r w:rsidR="00D02733" w:rsidDel="009B19C4">
            <w:delText>unique</w:delText>
          </w:r>
        </w:del>
      </w:ins>
      <w:ins w:id="1997" w:author="Bruno Eleres" w:date="2021-05-04T15:20:00Z">
        <w:r w:rsidR="009B19C4">
          <w:t>only</w:t>
        </w:r>
      </w:ins>
      <w:ins w:id="1998" w:author="Aline Richter" w:date="2021-04-29T18:49:00Z">
        <w:r w:rsidR="00D02733">
          <w:t xml:space="preserve"> </w:t>
        </w:r>
      </w:ins>
      <w:ins w:id="1999" w:author="Bruno Eleres" w:date="2021-05-04T15:21:00Z">
        <w:r w:rsidR="004C7FE5">
          <w:t>automated</w:t>
        </w:r>
      </w:ins>
      <w:ins w:id="2000" w:author="Bruno Eleres" w:date="2021-05-04T15:20:00Z">
        <w:r w:rsidR="004C7FE5">
          <w:t xml:space="preserve"> </w:t>
        </w:r>
      </w:ins>
      <w:ins w:id="2001" w:author="Aline Richter" w:date="2021-04-29T18:49:00Z">
        <w:r w:rsidR="00D02733">
          <w:t xml:space="preserve">tool able to provide a complete </w:t>
        </w:r>
      </w:ins>
      <w:ins w:id="2002" w:author="Aline Richter" w:date="2021-04-29T18:52:00Z">
        <w:r w:rsidR="00D02733">
          <w:t xml:space="preserve">phylogenetic </w:t>
        </w:r>
      </w:ins>
      <w:ins w:id="2003" w:author="Aline Richter" w:date="2021-04-29T18:49:00Z">
        <w:r w:rsidR="00D02733">
          <w:t>tree</w:t>
        </w:r>
      </w:ins>
      <w:ins w:id="2004" w:author="Aline Richter" w:date="2021-04-29T18:50:00Z">
        <w:r w:rsidR="00D02733">
          <w:t xml:space="preserve"> that </w:t>
        </w:r>
        <w:del w:id="2005" w:author="Bruno Eleres" w:date="2021-05-04T15:21:00Z">
          <w:r w:rsidR="00D02733" w:rsidDel="004C7FE5">
            <w:delText xml:space="preserve">is </w:delText>
          </w:r>
        </w:del>
        <w:del w:id="2006" w:author="Bruno Eleres" w:date="2021-05-04T15:20:00Z">
          <w:r w:rsidR="00D02733" w:rsidDel="004C7FE5">
            <w:delText>totally automated</w:delText>
          </w:r>
        </w:del>
      </w:ins>
      <w:ins w:id="2007" w:author="Aline Richter" w:date="2021-04-29T18:51:00Z">
        <w:del w:id="2008" w:author="Bruno Eleres" w:date="2021-05-04T14:41:00Z">
          <w:r w:rsidR="00D02733" w:rsidDel="00B83D21">
            <w:delText>,</w:delText>
          </w:r>
        </w:del>
        <w:del w:id="2009" w:author="Bruno Eleres" w:date="2021-05-04T15:21:00Z">
          <w:r w:rsidR="00D02733" w:rsidDel="004C7FE5">
            <w:delText xml:space="preserve"> and </w:delText>
          </w:r>
        </w:del>
        <w:del w:id="2010" w:author="Bruno Eleres" w:date="2021-05-04T15:20:00Z">
          <w:r w:rsidR="00D02733" w:rsidDel="004C7FE5">
            <w:delText xml:space="preserve">that </w:delText>
          </w:r>
        </w:del>
        <w:r w:rsidR="00D02733">
          <w:t xml:space="preserve">can </w:t>
        </w:r>
        <w:del w:id="2011" w:author="Bruno Eleres" w:date="2021-05-04T15:07:00Z">
          <w:r w:rsidR="00D02733" w:rsidDel="0000617C">
            <w:delText>handle easily</w:delText>
          </w:r>
        </w:del>
      </w:ins>
      <w:ins w:id="2012" w:author="Bruno Eleres" w:date="2021-05-04T15:07:00Z">
        <w:r w:rsidR="0000617C">
          <w:t>easily handle</w:t>
        </w:r>
      </w:ins>
      <w:ins w:id="2013" w:author="Aline Richter" w:date="2021-04-29T18:51:00Z">
        <w:r w:rsidR="00D02733">
          <w:t xml:space="preserve"> </w:t>
        </w:r>
      </w:ins>
      <w:ins w:id="2014" w:author="Aline Richter" w:date="2021-04-29T18:49:00Z">
        <w:del w:id="2015" w:author="Bruno Eleres" w:date="2021-05-04T15:07:00Z">
          <w:r w:rsidR="00D02733" w:rsidDel="00010C20">
            <w:delText>for</w:delText>
          </w:r>
        </w:del>
      </w:ins>
      <w:ins w:id="2016" w:author="Aline Richter" w:date="2021-04-29T18:51:00Z">
        <w:del w:id="2017" w:author="Bruno Eleres" w:date="2021-05-04T15:07:00Z">
          <w:r w:rsidR="00D02733" w:rsidDel="00010C20">
            <w:delText xml:space="preserve"> </w:delText>
          </w:r>
        </w:del>
        <w:r w:rsidR="00D02733">
          <w:t>large datasets.</w:t>
        </w:r>
      </w:ins>
      <w:ins w:id="2018" w:author="Aline Richter" w:date="2021-04-29T18:54:00Z">
        <w:r w:rsidR="00D02733">
          <w:t xml:space="preserve"> </w:t>
        </w:r>
      </w:ins>
      <w:ins w:id="2019" w:author="Aline Richter" w:date="2021-04-29T18:57:00Z">
        <w:r w:rsidR="00437024">
          <w:t>The</w:t>
        </w:r>
      </w:ins>
      <w:ins w:id="2020" w:author="Aline Richter" w:date="2021-04-29T18:59:00Z">
        <w:r w:rsidR="00437024">
          <w:t xml:space="preserve"> use of the</w:t>
        </w:r>
      </w:ins>
      <w:ins w:id="2021" w:author="Aline Richter" w:date="2021-04-29T18:57:00Z">
        <w:r w:rsidR="00437024">
          <w:t xml:space="preserve"> </w:t>
        </w:r>
        <w:proofErr w:type="spellStart"/>
        <w:r w:rsidR="00437024">
          <w:t>FishPhyloMaker</w:t>
        </w:r>
        <w:proofErr w:type="spellEnd"/>
        <w:r w:rsidR="00437024">
          <w:t xml:space="preserve"> can be </w:t>
        </w:r>
      </w:ins>
      <w:ins w:id="2022" w:author="Aline Richter" w:date="2021-04-29T18:59:00Z">
        <w:r w:rsidR="00437024">
          <w:t>relevant</w:t>
        </w:r>
      </w:ins>
      <w:ins w:id="2023" w:author="Aline Richter" w:date="2021-04-29T19:00:00Z">
        <w:r w:rsidR="00437024">
          <w:t xml:space="preserve"> for </w:t>
        </w:r>
      </w:ins>
      <w:ins w:id="2024" w:author="Bruno Eleres" w:date="2021-05-04T15:21:00Z">
        <w:r w:rsidR="004C7FE5">
          <w:t>addressing</w:t>
        </w:r>
      </w:ins>
      <w:ins w:id="2025" w:author="Aline Richter" w:date="2021-04-29T19:00:00Z">
        <w:del w:id="2026" w:author="Bruno Eleres" w:date="2021-05-04T15:21:00Z">
          <w:r w:rsidR="00437024" w:rsidDel="004C7FE5">
            <w:delText>accessing</w:delText>
          </w:r>
        </w:del>
        <w:r w:rsidR="00437024">
          <w:t xml:space="preserve"> several </w:t>
        </w:r>
      </w:ins>
      <w:ins w:id="2027" w:author="Bruno Eleres" w:date="2021-05-04T15:21:00Z">
        <w:r w:rsidR="004C7FE5">
          <w:t>critical questions</w:t>
        </w:r>
      </w:ins>
      <w:ins w:id="2028" w:author="Aline Richter" w:date="2021-04-29T19:00:00Z">
        <w:del w:id="2029" w:author="Bruno Eleres" w:date="2021-05-04T15:21:00Z">
          <w:r w:rsidR="00437024" w:rsidDel="004C7FE5">
            <w:delText>important issues</w:delText>
          </w:r>
        </w:del>
        <w:r w:rsidR="00437024">
          <w:t xml:space="preserve"> in ecology and evolution.</w:t>
        </w:r>
      </w:ins>
      <w:ins w:id="2030" w:author="Aline Richter" w:date="2021-04-29T19:01:00Z">
        <w:r w:rsidR="00437024">
          <w:t xml:space="preserve"> </w:t>
        </w:r>
      </w:ins>
      <w:ins w:id="2031" w:author="Bruno Eleres" w:date="2021-05-04T15:23:00Z">
        <w:r w:rsidR="009D2C48">
          <w:t>T</w:t>
        </w:r>
      </w:ins>
      <w:ins w:id="2032" w:author="Aline Richter" w:date="2021-04-29T19:01:00Z">
        <w:del w:id="2033" w:author="Bruno Eleres" w:date="2021-05-04T14:41:00Z">
          <w:r w:rsidR="00437024" w:rsidDel="00B83D21">
            <w:delText>I</w:delText>
          </w:r>
        </w:del>
        <w:del w:id="2034" w:author="Bruno Eleres" w:date="2021-05-04T15:22:00Z">
          <w:r w:rsidR="00437024" w:rsidDel="009D2C48">
            <w:delText xml:space="preserve">n </w:delText>
          </w:r>
        </w:del>
      </w:ins>
      <w:ins w:id="2035" w:author="Aline Richter" w:date="2021-04-29T19:02:00Z">
        <w:del w:id="2036" w:author="Bruno Eleres" w:date="2021-05-04T15:22:00Z">
          <w:r w:rsidR="00437024" w:rsidDel="009D2C48">
            <w:delText>a</w:delText>
          </w:r>
        </w:del>
        <w:del w:id="2037" w:author="Bruno Eleres" w:date="2021-05-04T15:23:00Z">
          <w:r w:rsidR="00437024" w:rsidDel="009D2C48">
            <w:delText xml:space="preserve"> local</w:delText>
          </w:r>
        </w:del>
        <w:del w:id="2038" w:author="Bruno Eleres" w:date="2021-05-04T15:07:00Z">
          <w:r w:rsidR="00437024" w:rsidDel="0000617C">
            <w:delText>-</w:delText>
          </w:r>
        </w:del>
        <w:del w:id="2039" w:author="Bruno Eleres" w:date="2021-05-04T15:23:00Z">
          <w:r w:rsidR="00437024" w:rsidDel="009D2C48">
            <w:delText>scale, t</w:delText>
          </w:r>
        </w:del>
        <w:r w:rsidR="00437024">
          <w:t>he</w:t>
        </w:r>
      </w:ins>
      <w:ins w:id="2040" w:author="Aline Richter" w:date="2021-04-29T19:01:00Z">
        <w:r w:rsidR="00437024">
          <w:t xml:space="preserve"> </w:t>
        </w:r>
        <w:proofErr w:type="spellStart"/>
        <w:r w:rsidR="00437024">
          <w:t>F</w:t>
        </w:r>
      </w:ins>
      <w:del w:id="2041" w:author="Aline Richter" w:date="2021-04-29T18:32:00Z">
        <w:r w:rsidR="00240A32" w:rsidDel="00404DED">
          <w:tab/>
        </w:r>
      </w:del>
      <w:del w:id="2042" w:author="Aline Richter" w:date="2021-04-29T19:01:00Z">
        <w:r w:rsidR="00914E53" w:rsidDel="00437024">
          <w:delText>P</w:delText>
        </w:r>
      </w:del>
      <w:r w:rsidR="00914E53">
        <w:t>hyloFishMaker</w:t>
      </w:r>
      <w:proofErr w:type="spellEnd"/>
      <w:r w:rsidR="00914E53">
        <w:t xml:space="preserve"> </w:t>
      </w:r>
      <w:del w:id="2043" w:author="Aline Richter" w:date="2021-04-29T19:02:00Z">
        <w:r w:rsidR="00914E53" w:rsidDel="00437024">
          <w:delText xml:space="preserve">will </w:delText>
        </w:r>
      </w:del>
      <w:ins w:id="2044" w:author="Aline Richter" w:date="2021-04-29T19:02:00Z">
        <w:del w:id="2045" w:author="Bruno Eleres" w:date="2021-05-04T15:23:00Z">
          <w:r w:rsidR="00437024" w:rsidDel="009D2C48">
            <w:delText xml:space="preserve">could </w:delText>
          </w:r>
        </w:del>
      </w:ins>
      <w:r w:rsidR="00914E53">
        <w:t>facilitate</w:t>
      </w:r>
      <w:ins w:id="2046" w:author="Bruno Eleres" w:date="2021-05-04T15:23:00Z">
        <w:r w:rsidR="009D2C48">
          <w:t>s</w:t>
        </w:r>
      </w:ins>
      <w:r w:rsidR="00914E53">
        <w:t xml:space="preserve"> the obtention of phylogenetic </w:t>
      </w:r>
      <w:del w:id="2047" w:author="Bruno Eleres" w:date="2021-05-04T15:21:00Z">
        <w:r w:rsidR="00914E53" w:rsidDel="004C7FE5">
          <w:delText xml:space="preserve">hypothesis </w:delText>
        </w:r>
      </w:del>
      <w:ins w:id="2048" w:author="Bruno Eleres" w:date="2021-05-04T15:21:00Z">
        <w:r w:rsidR="004C7FE5">
          <w:t xml:space="preserve">hypotheses </w:t>
        </w:r>
      </w:ins>
      <w:r w:rsidR="00417616">
        <w:t>for</w:t>
      </w:r>
      <w:r w:rsidR="0018151C">
        <w:t xml:space="preserve"> local</w:t>
      </w:r>
      <w:r w:rsidR="00417616">
        <w:t xml:space="preserve"> pool</w:t>
      </w:r>
      <w:ins w:id="2049" w:author="Bruno Eleres" w:date="2021-05-04T15:23:00Z">
        <w:r w:rsidR="009D2C48">
          <w:t>s</w:t>
        </w:r>
      </w:ins>
      <w:r w:rsidR="00417616">
        <w:t xml:space="preserve"> of </w:t>
      </w:r>
      <w:ins w:id="2050" w:author="Bruno Eleres" w:date="2021-05-04T15:21:00Z">
        <w:r w:rsidR="004C7FE5">
          <w:t>ray-</w:t>
        </w:r>
      </w:ins>
      <w:r w:rsidR="00D7326C">
        <w:t>finned</w:t>
      </w:r>
      <w:del w:id="2051" w:author="Bruno Eleres" w:date="2021-05-04T15:21:00Z">
        <w:r w:rsidR="00D7326C" w:rsidDel="004C7FE5">
          <w:delText>-ray</w:delText>
        </w:r>
      </w:del>
      <w:r w:rsidR="00D7326C">
        <w:t xml:space="preserve"> </w:t>
      </w:r>
      <w:r w:rsidR="00417616">
        <w:t>fish</w:t>
      </w:r>
      <w:r w:rsidR="00D7326C">
        <w:t>es</w:t>
      </w:r>
      <w:r w:rsidR="00417616">
        <w:t xml:space="preserve">, </w:t>
      </w:r>
      <w:ins w:id="2052" w:author="Bruno Eleres" w:date="2021-05-04T15:23:00Z">
        <w:r w:rsidR="004154AF">
          <w:t xml:space="preserve">which can be especially important for regions </w:t>
        </w:r>
      </w:ins>
      <w:ins w:id="2053" w:author="Bruno Eleres" w:date="2021-05-04T15:24:00Z">
        <w:r w:rsidR="00143CA3">
          <w:t>with a</w:t>
        </w:r>
      </w:ins>
      <w:ins w:id="2054" w:author="Bruno Eleres" w:date="2021-05-04T15:23:00Z">
        <w:r w:rsidR="004154AF">
          <w:t xml:space="preserve"> large gap </w:t>
        </w:r>
      </w:ins>
      <w:ins w:id="2055" w:author="Bruno Eleres" w:date="2021-05-04T15:24:00Z">
        <w:r w:rsidR="00143CA3">
          <w:t>i</w:t>
        </w:r>
      </w:ins>
      <w:ins w:id="2056" w:author="Bruno Eleres" w:date="2021-05-04T15:23:00Z">
        <w:r w:rsidR="004154AF">
          <w:t xml:space="preserve">n the </w:t>
        </w:r>
      </w:ins>
      <w:ins w:id="2057" w:author="Bruno Eleres" w:date="2021-05-04T15:24:00Z">
        <w:r w:rsidR="00143CA3">
          <w:t xml:space="preserve">phylogenetic </w:t>
        </w:r>
      </w:ins>
      <w:ins w:id="2058" w:author="Bruno Eleres" w:date="2021-05-04T15:23:00Z">
        <w:r w:rsidR="004154AF">
          <w:t xml:space="preserve">knowledge of </w:t>
        </w:r>
      </w:ins>
      <w:ins w:id="2059" w:author="Bruno Eleres" w:date="2021-05-04T15:24:00Z">
        <w:r w:rsidR="00143CA3">
          <w:t>fishes, such as</w:t>
        </w:r>
      </w:ins>
      <w:del w:id="2060" w:author="Bruno Eleres" w:date="2021-05-04T15:24:00Z">
        <w:r w:rsidR="00417616" w:rsidDel="00143CA3">
          <w:delText xml:space="preserve">mainly in </w:delText>
        </w:r>
      </w:del>
      <w:ins w:id="2061" w:author="Bruno Eleres" w:date="2021-05-04T15:24:00Z">
        <w:r w:rsidR="00143CA3">
          <w:t xml:space="preserve"> </w:t>
        </w:r>
      </w:ins>
      <w:ins w:id="2062" w:author="Bruno Eleres" w:date="2021-05-04T15:07:00Z">
        <w:r w:rsidR="0000617C">
          <w:t xml:space="preserve">the </w:t>
        </w:r>
      </w:ins>
      <w:r w:rsidR="00417616">
        <w:t>Neotropical region</w:t>
      </w:r>
      <w:del w:id="2063" w:author="Bruno Eleres" w:date="2021-05-04T15:24:00Z">
        <w:r w:rsidR="00417616" w:rsidDel="00143CA3">
          <w:delText xml:space="preserve">, </w:delText>
        </w:r>
      </w:del>
      <w:del w:id="2064" w:author="Bruno Eleres" w:date="2021-05-03T23:24:00Z">
        <w:r w:rsidR="00417616" w:rsidDel="000615CF">
          <w:delText xml:space="preserve">that </w:delText>
        </w:r>
      </w:del>
      <w:del w:id="2065" w:author="Bruno Eleres" w:date="2021-05-04T15:24:00Z">
        <w:r w:rsidR="00200AA5" w:rsidDel="00143CA3">
          <w:delText>probably is the region that present the</w:delText>
        </w:r>
      </w:del>
      <w:r w:rsidR="00200AA5">
        <w:t xml:space="preserve"> </w:t>
      </w:r>
      <w:del w:id="2066" w:author="Bruno Eleres" w:date="2021-05-04T15:23:00Z">
        <w:r w:rsidR="00200AA5" w:rsidDel="004154AF">
          <w:delText>major gap regarding the</w:delText>
        </w:r>
        <w:r w:rsidR="00B8605F" w:rsidDel="004154AF">
          <w:delText xml:space="preserve"> knowledge of</w:delText>
        </w:r>
        <w:r w:rsidR="00200AA5" w:rsidDel="004154AF">
          <w:delText xml:space="preserve"> phylogenetic </w:delText>
        </w:r>
        <w:r w:rsidR="00B8605F" w:rsidDel="004154AF">
          <w:delText xml:space="preserve">position </w:delText>
        </w:r>
        <w:r w:rsidR="00380AC3" w:rsidDel="004154AF">
          <w:delText>of species</w:delText>
        </w:r>
        <w:r w:rsidR="0018151C" w:rsidDel="004154AF">
          <w:delText xml:space="preserve"> </w:delText>
        </w:r>
      </w:del>
      <w:r w:rsidR="0018151C">
        <w:fldChar w:fldCharType="begin" w:fldLock="1"/>
      </w:r>
      <w:r w:rsidR="00D51236">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18151C">
        <w:fldChar w:fldCharType="separate"/>
      </w:r>
      <w:r w:rsidR="00D51236" w:rsidRPr="00D51236">
        <w:rPr>
          <w:noProof/>
        </w:rPr>
        <w:t>(Albert et al., 2020)</w:t>
      </w:r>
      <w:r w:rsidR="0018151C">
        <w:fldChar w:fldCharType="end"/>
      </w:r>
      <w:r w:rsidR="00380AC3">
        <w:t xml:space="preserve">. </w:t>
      </w:r>
      <w:ins w:id="2067" w:author="Aline Richter" w:date="2021-04-29T19:04:00Z">
        <w:r w:rsidR="00437024">
          <w:t xml:space="preserve">Such phylogenetic hypothesis </w:t>
        </w:r>
        <w:del w:id="2068" w:author="Bruno Eleres" w:date="2021-05-04T15:25:00Z">
          <w:r w:rsidR="00437024" w:rsidDel="00B04AF8">
            <w:delText xml:space="preserve">comprising all species </w:delText>
          </w:r>
        </w:del>
      </w:ins>
      <w:del w:id="2069" w:author="Aline Richter" w:date="2021-04-29T19:03:00Z">
        <w:r w:rsidR="00380AC3" w:rsidDel="00437024">
          <w:delText xml:space="preserve">The ease </w:delText>
        </w:r>
        <w:r w:rsidR="00B8605F" w:rsidDel="00437024">
          <w:delText xml:space="preserve">to produce </w:delText>
        </w:r>
        <w:r w:rsidR="005471D4" w:rsidDel="00437024">
          <w:delText>local</w:delText>
        </w:r>
        <w:r w:rsidR="00380AC3" w:rsidDel="00437024">
          <w:delText xml:space="preserve"> fish phylogenies </w:delText>
        </w:r>
        <w:r w:rsidR="00785968" w:rsidDel="00437024">
          <w:delText>with all s</w:delText>
        </w:r>
      </w:del>
      <w:del w:id="2070" w:author="Aline Richter" w:date="2021-04-29T19:04:00Z">
        <w:r w:rsidR="00785968" w:rsidDel="00437024">
          <w:delText xml:space="preserve">pecies </w:delText>
        </w:r>
        <w:r w:rsidR="00380AC3" w:rsidDel="00437024">
          <w:delText xml:space="preserve">will </w:delText>
        </w:r>
      </w:del>
      <w:r w:rsidR="00380AC3">
        <w:t>allow</w:t>
      </w:r>
      <w:ins w:id="2071" w:author="Bruno Eleres" w:date="2021-05-04T15:07:00Z">
        <w:r w:rsidR="0000617C">
          <w:t>s</w:t>
        </w:r>
      </w:ins>
      <w:r w:rsidR="00380AC3">
        <w:t xml:space="preserve"> </w:t>
      </w:r>
      <w:del w:id="2072" w:author="Bruno Eleres" w:date="2021-05-04T15:07:00Z">
        <w:r w:rsidR="00380AC3" w:rsidDel="0000617C">
          <w:delText>to better understand</w:delText>
        </w:r>
      </w:del>
      <w:ins w:id="2073" w:author="Bruno Eleres" w:date="2021-05-04T15:07:00Z">
        <w:r w:rsidR="0000617C">
          <w:t xml:space="preserve">understanding </w:t>
        </w:r>
      </w:ins>
      <w:del w:id="2074" w:author="Bruno Eleres" w:date="2021-05-04T15:25:00Z">
        <w:r w:rsidR="00380AC3" w:rsidDel="00B04AF8">
          <w:delText xml:space="preserve"> </w:delText>
        </w:r>
      </w:del>
      <w:r w:rsidR="00380AC3">
        <w:t xml:space="preserve">how </w:t>
      </w:r>
      <w:del w:id="2075" w:author="Bruno Eleres" w:date="2021-05-04T15:25:00Z">
        <w:r w:rsidR="00380AC3" w:rsidDel="00B04AF8">
          <w:delText xml:space="preserve">fish </w:delText>
        </w:r>
      </w:del>
      <w:ins w:id="2076" w:author="Bruno Eleres" w:date="2021-05-04T15:25:00Z">
        <w:r w:rsidR="00B04AF8">
          <w:t xml:space="preserve">ecological </w:t>
        </w:r>
      </w:ins>
      <w:r w:rsidR="00380AC3">
        <w:t>traits evolved</w:t>
      </w:r>
      <w:ins w:id="2077" w:author="Aline Richter" w:date="2021-04-29T19:09:00Z">
        <w:r w:rsidR="00161FAC">
          <w:t xml:space="preserve"> or</w:t>
        </w:r>
      </w:ins>
      <w:del w:id="2078" w:author="Aline Richter" w:date="2021-04-29T19:09:00Z">
        <w:r w:rsidR="00623DA9" w:rsidDel="00161FAC">
          <w:delText>,</w:delText>
        </w:r>
      </w:del>
      <w:r w:rsidR="00623DA9">
        <w:t xml:space="preserve"> how the current and past environmental conditions selected the lineages </w:t>
      </w:r>
      <w:del w:id="2079" w:author="Bruno Eleres" w:date="2021-05-04T15:25:00Z">
        <w:r w:rsidR="00623DA9" w:rsidDel="00E64347">
          <w:delText xml:space="preserve">through </w:delText>
        </w:r>
      </w:del>
      <w:ins w:id="2080" w:author="Bruno Eleres" w:date="2021-05-04T15:25:00Z">
        <w:r w:rsidR="00E64347">
          <w:t xml:space="preserve">in </w:t>
        </w:r>
      </w:ins>
      <w:r w:rsidR="00623DA9">
        <w:t xml:space="preserve">different </w:t>
      </w:r>
      <w:del w:id="2081" w:author="Bruno Eleres" w:date="2021-05-04T15:25:00Z">
        <w:r w:rsidR="00623DA9" w:rsidDel="00B04AF8">
          <w:delText>Basins</w:delText>
        </w:r>
      </w:del>
      <w:ins w:id="2082" w:author="Bruno Eleres" w:date="2021-05-04T15:25:00Z">
        <w:r w:rsidR="00B04AF8">
          <w:t>areas</w:t>
        </w:r>
      </w:ins>
      <w:del w:id="2083" w:author="Aline Richter" w:date="2021-04-29T19:05:00Z">
        <w:r w:rsidR="004C4551" w:rsidDel="00437024">
          <w:delText xml:space="preserve">, boosting our understanding of patterns of </w:delText>
        </w:r>
        <w:r w:rsidR="00CC1295" w:rsidDel="00437024">
          <w:delText>evolution of bony fish assemblages and species.</w:delText>
        </w:r>
      </w:del>
      <w:ins w:id="2084" w:author="Aline Richter" w:date="2021-04-29T19:05:00Z">
        <w:r w:rsidR="00437024">
          <w:t>.</w:t>
        </w:r>
      </w:ins>
      <w:ins w:id="2085" w:author="Bruno Eleres" w:date="2021-05-04T15:26:00Z">
        <w:r w:rsidR="00EB6BD9">
          <w:t xml:space="preserve"> At larger</w:t>
        </w:r>
      </w:ins>
      <w:ins w:id="2086" w:author="Bruno Eleres" w:date="2021-05-04T15:27:00Z">
        <w:r w:rsidR="00EB6BD9">
          <w:t xml:space="preserve"> scales</w:t>
        </w:r>
      </w:ins>
      <w:ins w:id="2087" w:author="Aline Richter" w:date="2021-04-29T19:05:00Z">
        <w:del w:id="2088" w:author="Bruno Eleres" w:date="2021-05-04T15:26:00Z">
          <w:r w:rsidR="00437024" w:rsidDel="00E64347">
            <w:delText xml:space="preserve"> </w:delText>
          </w:r>
        </w:del>
      </w:ins>
      <w:ins w:id="2089" w:author="Aline Richter" w:date="2021-04-29T19:09:00Z">
        <w:del w:id="2090" w:author="Bruno Eleres" w:date="2021-05-04T15:27:00Z">
          <w:r w:rsidR="00161FAC" w:rsidDel="005A63D3">
            <w:delText>On the other hand, l</w:delText>
          </w:r>
        </w:del>
      </w:ins>
      <w:ins w:id="2091" w:author="Aline Richter" w:date="2021-04-29T19:05:00Z">
        <w:del w:id="2092" w:author="Bruno Eleres" w:date="2021-05-04T15:27:00Z">
          <w:r w:rsidR="00437024" w:rsidDel="005A63D3">
            <w:delText>arge-scale studies</w:delText>
          </w:r>
        </w:del>
      </w:ins>
      <w:ins w:id="2093" w:author="Aline Richter" w:date="2021-04-29T19:06:00Z">
        <w:del w:id="2094" w:author="Bruno Eleres" w:date="2021-05-04T15:27:00Z">
          <w:r w:rsidR="00161FAC" w:rsidDel="005A63D3">
            <w:delText xml:space="preserve"> with fishes</w:delText>
          </w:r>
        </w:del>
      </w:ins>
      <w:ins w:id="2095" w:author="Aline Richter" w:date="2021-04-29T19:05:00Z">
        <w:del w:id="2096" w:author="Bruno Eleres" w:date="2021-05-04T15:27:00Z">
          <w:r w:rsidR="00437024" w:rsidDel="005A63D3">
            <w:delText xml:space="preserve">, </w:delText>
          </w:r>
        </w:del>
      </w:ins>
      <w:ins w:id="2097" w:author="Aline Richter" w:date="2021-04-29T19:07:00Z">
        <w:del w:id="2098" w:author="Bruno Eleres" w:date="2021-05-04T15:27:00Z">
          <w:r w:rsidR="00161FAC" w:rsidDel="005A63D3">
            <w:delText>as the</w:delText>
          </w:r>
        </w:del>
      </w:ins>
      <w:ins w:id="2099" w:author="Bruno Eleres" w:date="2021-05-04T15:27:00Z">
        <w:r w:rsidR="005A63D3">
          <w:t>,</w:t>
        </w:r>
      </w:ins>
      <w:ins w:id="2100" w:author="Aline Richter" w:date="2021-04-29T19:07:00Z">
        <w:r w:rsidR="00161FAC">
          <w:t xml:space="preserve"> </w:t>
        </w:r>
      </w:ins>
    </w:p>
    <w:p w14:paraId="767B93BC" w14:textId="606DBFF3" w:rsidR="007E4AA4" w:rsidRDefault="00FD32D6">
      <w:pPr>
        <w:ind w:firstLine="708"/>
        <w:rPr>
          <w:ins w:id="2101" w:author="Aline Richter" w:date="2021-04-29T17:41:00Z"/>
          <w:rFonts w:cs="Times New Roman"/>
          <w:b/>
          <w:bCs/>
        </w:rPr>
        <w:pPrChange w:id="2102" w:author="Bruno Eleres" w:date="2021-05-04T15:26:00Z">
          <w:pPr/>
        </w:pPrChange>
      </w:pPr>
      <w:del w:id="2103" w:author="Aline Richter" w:date="2021-04-29T19:06:00Z">
        <w:r w:rsidDel="00161FAC">
          <w:delText xml:space="preserve">Much of the </w:delText>
        </w:r>
      </w:del>
      <w:r w:rsidR="006E03C5">
        <w:t>biogeographical studies</w:t>
      </w:r>
      <w:ins w:id="2104" w:author="Aline Richter" w:date="2021-04-29T19:07:00Z">
        <w:del w:id="2105" w:author="Bruno Eleres" w:date="2021-05-04T15:27:00Z">
          <w:r w:rsidR="00161FAC" w:rsidDel="005A63D3">
            <w:delText>,</w:delText>
          </w:r>
        </w:del>
        <w:r w:rsidR="00161FAC">
          <w:t xml:space="preserve"> are</w:t>
        </w:r>
      </w:ins>
      <w:del w:id="2106" w:author="Aline Richter" w:date="2021-04-29T19:07:00Z">
        <w:r w:rsidR="006E03C5" w:rsidDel="00161FAC">
          <w:delText xml:space="preserve"> using fishes are</w:delText>
        </w:r>
      </w:del>
      <w:r w:rsidR="006E03C5">
        <w:t xml:space="preserve"> </w:t>
      </w:r>
      <w:ins w:id="2107" w:author="Bruno Eleres" w:date="2021-05-04T15:27:00Z">
        <w:r w:rsidR="005A63D3">
          <w:t xml:space="preserve">usually </w:t>
        </w:r>
      </w:ins>
      <w:r w:rsidR="006E03C5">
        <w:t xml:space="preserve">restricted </w:t>
      </w:r>
      <w:ins w:id="2108" w:author="Aline Richter" w:date="2021-04-29T19:08:00Z">
        <w:r w:rsidR="00161FAC">
          <w:t xml:space="preserve">to one or </w:t>
        </w:r>
      </w:ins>
      <w:ins w:id="2109" w:author="Bruno Eleres" w:date="2021-05-04T15:27:00Z">
        <w:r w:rsidR="005A63D3">
          <w:t xml:space="preserve">a </w:t>
        </w:r>
      </w:ins>
      <w:ins w:id="2110" w:author="Aline Richter" w:date="2021-04-29T19:08:00Z">
        <w:del w:id="2111" w:author="Bruno Eleres" w:date="2021-05-04T15:27:00Z">
          <w:r w:rsidR="00161FAC" w:rsidDel="005A63D3">
            <w:delText xml:space="preserve">a </w:delText>
          </w:r>
        </w:del>
        <w:r w:rsidR="00161FAC">
          <w:t xml:space="preserve">few </w:t>
        </w:r>
      </w:ins>
      <w:del w:id="2112" w:author="Aline Richter" w:date="2021-04-29T19:08:00Z">
        <w:r w:rsidR="006E03C5" w:rsidDel="00161FAC">
          <w:delText xml:space="preserve">only to a </w:delText>
        </w:r>
      </w:del>
      <w:del w:id="2113" w:author="Bruno Eleres" w:date="2021-05-04T15:27:00Z">
        <w:r w:rsidR="006E03C5" w:rsidDel="005A63D3">
          <w:delText xml:space="preserve">specific </w:delText>
        </w:r>
      </w:del>
      <w:ins w:id="2114" w:author="Bruno Eleres" w:date="2021-05-04T15:27:00Z">
        <w:r w:rsidR="005A63D3">
          <w:t>lineages</w:t>
        </w:r>
      </w:ins>
      <w:del w:id="2115" w:author="Bruno Eleres" w:date="2021-05-04T15:27:00Z">
        <w:r w:rsidR="006E03C5" w:rsidDel="005A63D3">
          <w:delText>families</w:delText>
        </w:r>
      </w:del>
      <w:ins w:id="2116" w:author="Aline Richter" w:date="2021-04-29T19:08:00Z">
        <w:del w:id="2117" w:author="Bruno Eleres" w:date="2021-05-04T12:40:00Z">
          <w:r w:rsidR="00161FAC" w:rsidDel="00C51E67">
            <w:delText>,</w:delText>
          </w:r>
        </w:del>
        <w:r w:rsidR="00161FAC">
          <w:t xml:space="preserve"> due</w:t>
        </w:r>
      </w:ins>
      <w:ins w:id="2118" w:author="Bruno Eleres" w:date="2021-05-04T12:40:00Z">
        <w:r w:rsidR="00C51E67">
          <w:t xml:space="preserve"> to</w:t>
        </w:r>
      </w:ins>
      <w:ins w:id="2119" w:author="Aline Richter" w:date="2021-04-29T19:08:00Z">
        <w:r w:rsidR="00161FAC">
          <w:t xml:space="preserve"> the</w:t>
        </w:r>
      </w:ins>
      <w:del w:id="2120" w:author="Aline Richter" w:date="2021-04-29T19:08:00Z">
        <w:r w:rsidR="006E03C5" w:rsidDel="00161FAC">
          <w:delText xml:space="preserve"> that present</w:delText>
        </w:r>
      </w:del>
      <w:ins w:id="2121" w:author="Aline Richter" w:date="2021-04-29T19:08:00Z">
        <w:r w:rsidR="00161FAC">
          <w:t xml:space="preserve"> </w:t>
        </w:r>
        <w:r w:rsidR="00161FAC">
          <w:lastRenderedPageBreak/>
          <w:t>availability of</w:t>
        </w:r>
      </w:ins>
      <w:r w:rsidR="006E03C5">
        <w:t xml:space="preserve"> molecular phylogenies</w:t>
      </w:r>
      <w:ins w:id="2122" w:author="Aline Richter" w:date="2021-04-29T19:08:00Z">
        <w:r w:rsidR="00161FAC">
          <w:t>.</w:t>
        </w:r>
      </w:ins>
      <w:del w:id="2123" w:author="Aline Richter" w:date="2021-04-29T19:08:00Z">
        <w:r w:rsidR="006E03C5" w:rsidDel="00161FAC">
          <w:delText>,</w:delText>
        </w:r>
      </w:del>
      <w:r w:rsidR="006E03C5">
        <w:t xml:space="preserve"> </w:t>
      </w:r>
      <w:ins w:id="2124" w:author="Aline Richter" w:date="2021-04-29T19:10:00Z">
        <w:del w:id="2125" w:author="Bruno Eleres" w:date="2021-05-04T15:27:00Z">
          <w:r w:rsidR="00161FAC" w:rsidDel="005A63D3">
            <w:delText>With t</w:delText>
          </w:r>
        </w:del>
      </w:ins>
      <w:ins w:id="2126" w:author="Bruno Eleres" w:date="2021-05-04T15:27:00Z">
        <w:r w:rsidR="005A63D3">
          <w:t>T</w:t>
        </w:r>
      </w:ins>
      <w:ins w:id="2127" w:author="Aline Richter" w:date="2021-04-29T19:10:00Z">
        <w:r w:rsidR="00161FAC">
          <w:t xml:space="preserve">he </w:t>
        </w:r>
      </w:ins>
      <w:proofErr w:type="spellStart"/>
      <w:r w:rsidR="006E03C5">
        <w:t>FishPhyloMaker</w:t>
      </w:r>
      <w:proofErr w:type="spellEnd"/>
      <w:ins w:id="2128" w:author="Bruno Eleres" w:date="2021-05-04T15:27:00Z">
        <w:r w:rsidR="005A63D3">
          <w:t xml:space="preserve"> package </w:t>
        </w:r>
      </w:ins>
      <w:ins w:id="2129" w:author="Bruno Eleres" w:date="2021-05-04T15:29:00Z">
        <w:r w:rsidR="004C6CAF">
          <w:t xml:space="preserve">facilitates large-scale </w:t>
        </w:r>
        <w:r w:rsidR="00733EB0">
          <w:t>investigation</w:t>
        </w:r>
        <w:r w:rsidR="004C6CAF">
          <w:t>s</w:t>
        </w:r>
        <w:r w:rsidR="00733EB0">
          <w:t xml:space="preserve"> on</w:t>
        </w:r>
      </w:ins>
      <w:ins w:id="2130" w:author="Aline Richter" w:date="2021-04-29T19:10:00Z">
        <w:del w:id="2131" w:author="Bruno Eleres" w:date="2021-05-04T15:28:00Z">
          <w:r w:rsidR="00161FAC" w:rsidDel="005D4C58">
            <w:delText xml:space="preserve">, </w:delText>
          </w:r>
        </w:del>
      </w:ins>
      <w:ins w:id="2132" w:author="Aline Richter" w:date="2021-04-29T19:11:00Z">
        <w:del w:id="2133" w:author="Bruno Eleres" w:date="2021-05-04T15:28:00Z">
          <w:r w:rsidR="00161FAC" w:rsidDel="005D4C58">
            <w:delText>all lineages can be used to evaluate</w:delText>
          </w:r>
        </w:del>
        <w:r w:rsidR="00161FAC">
          <w:t xml:space="preserve"> the biogeographic h</w:t>
        </w:r>
      </w:ins>
      <w:ins w:id="2134" w:author="Aline Richter" w:date="2021-04-29T19:12:00Z">
        <w:r w:rsidR="00161FAC">
          <w:t>istory of the</w:t>
        </w:r>
      </w:ins>
      <w:r w:rsidR="006E03C5">
        <w:t xml:space="preserve"> </w:t>
      </w:r>
      <w:del w:id="2135" w:author="Aline Richter" w:date="2021-04-29T19:12:00Z">
        <w:r w:rsidR="006E03C5" w:rsidDel="00161FAC">
          <w:delText xml:space="preserve">will facilitate the obtention of </w:delText>
        </w:r>
        <w:r w:rsidR="00901147" w:rsidDel="00161FAC">
          <w:delText xml:space="preserve">phylogenetic information for </w:delText>
        </w:r>
        <w:r w:rsidR="008D1616" w:rsidDel="00161FAC">
          <w:delText xml:space="preserve">local communities that generally involves a great number of fish </w:delText>
        </w:r>
        <w:r w:rsidR="0018151C" w:rsidDel="00161FAC">
          <w:delText>lineages</w:delText>
        </w:r>
        <w:r w:rsidR="008D1616" w:rsidDel="00161FAC">
          <w:delText xml:space="preserve">, </w:delText>
        </w:r>
        <w:r w:rsidR="008C2CC4" w:rsidDel="00161FAC">
          <w:delText>especially</w:delText>
        </w:r>
        <w:r w:rsidR="008D1616" w:rsidDel="00161FAC">
          <w:delText xml:space="preserve"> in Neotropical region </w:delText>
        </w:r>
        <w:r w:rsidR="008D1616" w:rsidDel="00161FAC">
          <w:fldChar w:fldCharType="begin" w:fldLock="1"/>
        </w:r>
        <w:r w:rsidR="00D51236" w:rsidDel="00161FAC">
          <w:del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delInstrText>
        </w:r>
        <w:r w:rsidR="008D1616" w:rsidDel="00161FAC">
          <w:fldChar w:fldCharType="separate"/>
        </w:r>
        <w:r w:rsidR="00D51236" w:rsidRPr="00D51236" w:rsidDel="00161FAC">
          <w:rPr>
            <w:noProof/>
          </w:rPr>
          <w:delText>(Albert et al., 2020)</w:delText>
        </w:r>
        <w:r w:rsidR="008D1616" w:rsidDel="00161FAC">
          <w:fldChar w:fldCharType="end"/>
        </w:r>
        <w:r w:rsidR="00C55B83" w:rsidDel="00161FAC">
          <w:delText xml:space="preserve">. This will allow to amplify the investigations of historical biogeography studies that uses Neotropical fishes as models, </w:delText>
        </w:r>
        <w:r w:rsidR="004C49E1" w:rsidDel="00161FAC">
          <w:delText xml:space="preserve">allowing for broaden the knowledge regarding the biogeographical </w:delText>
        </w:r>
        <w:r w:rsidR="00AC3D4E" w:rsidDel="00161FAC">
          <w:delText xml:space="preserve">understanding of the </w:delText>
        </w:r>
      </w:del>
      <w:r w:rsidR="00AC3D4E">
        <w:t xml:space="preserve">most diverse group of </w:t>
      </w:r>
      <w:r w:rsidR="00F769E5">
        <w:t>vertebrates</w:t>
      </w:r>
      <w:r w:rsidR="00AC3D4E">
        <w:t xml:space="preserve"> on </w:t>
      </w:r>
      <w:ins w:id="2136" w:author="Bruno Eleres" w:date="2021-05-04T15:29:00Z">
        <w:r w:rsidR="00733EB0">
          <w:t>E</w:t>
        </w:r>
      </w:ins>
      <w:del w:id="2137" w:author="Bruno Eleres" w:date="2021-05-04T15:29:00Z">
        <w:r w:rsidR="00AC3D4E" w:rsidDel="00733EB0">
          <w:delText>e</w:delText>
        </w:r>
      </w:del>
      <w:r w:rsidR="00AC3D4E">
        <w:t>arth</w:t>
      </w:r>
      <w:ins w:id="2138" w:author="Bruno Eleres" w:date="2021-05-04T15:29:00Z">
        <w:r w:rsidR="004C6CAF">
          <w:t xml:space="preserve">, </w:t>
        </w:r>
      </w:ins>
      <w:ins w:id="2139" w:author="Bruno Eleres" w:date="2021-05-04T15:30:00Z">
        <w:r w:rsidR="004C6CAF">
          <w:t xml:space="preserve">the </w:t>
        </w:r>
      </w:ins>
      <w:ins w:id="2140" w:author="Bruno Eleres" w:date="2021-05-04T15:29:00Z">
        <w:r w:rsidR="004C6CAF">
          <w:t>A</w:t>
        </w:r>
      </w:ins>
      <w:ins w:id="2141" w:author="Bruno Eleres" w:date="2021-05-04T15:30:00Z">
        <w:r w:rsidR="004C6CAF">
          <w:t>ctinopterygians,</w:t>
        </w:r>
      </w:ins>
      <w:ins w:id="2142" w:author="Aline Richter" w:date="2021-04-29T19:13:00Z">
        <w:del w:id="2143" w:author="Bruno Eleres" w:date="2021-05-04T12:40:00Z">
          <w:r w:rsidR="00161FAC" w:rsidDel="00C51E67">
            <w:delText>,</w:delText>
          </w:r>
        </w:del>
        <w:r w:rsidR="00161FAC">
          <w:t xml:space="preserve"> </w:t>
        </w:r>
        <w:del w:id="2144" w:author="Bruno Eleres" w:date="2021-05-04T15:30:00Z">
          <w:r w:rsidR="00161FAC" w:rsidDel="00DF1C8D">
            <w:delText xml:space="preserve">and </w:delText>
          </w:r>
        </w:del>
        <w:r w:rsidR="00161FAC">
          <w:t>help</w:t>
        </w:r>
      </w:ins>
      <w:ins w:id="2145" w:author="Bruno Eleres" w:date="2021-05-04T15:30:00Z">
        <w:r w:rsidR="00DF1C8D">
          <w:t>ing</w:t>
        </w:r>
      </w:ins>
      <w:ins w:id="2146" w:author="Aline Richter" w:date="2021-04-29T19:13:00Z">
        <w:r w:rsidR="00161FAC">
          <w:t xml:space="preserve"> us </w:t>
        </w:r>
        <w:del w:id="2147" w:author="Bruno Eleres" w:date="2021-05-04T15:30:00Z">
          <w:r w:rsidR="00161FAC" w:rsidDel="00DF1C8D">
            <w:delText xml:space="preserve">to </w:delText>
          </w:r>
        </w:del>
        <w:r w:rsidR="00161FAC">
          <w:t>understand the processes that drive this high diversit</w:t>
        </w:r>
      </w:ins>
      <w:ins w:id="2148" w:author="Aline Richter" w:date="2021-04-29T19:14:00Z">
        <w:r w:rsidR="00161FAC">
          <w:t>y</w:t>
        </w:r>
      </w:ins>
      <w:r w:rsidR="00AC3D4E">
        <w:t>.</w:t>
      </w:r>
      <w:ins w:id="2149" w:author="Bruno Eleres" w:date="2021-05-04T15:33:00Z">
        <w:r w:rsidR="006B158F">
          <w:t xml:space="preserve"> </w:t>
        </w:r>
      </w:ins>
      <w:del w:id="2150" w:author="Bruno Eleres" w:date="2021-05-04T15:26:00Z">
        <w:r w:rsidR="00F769E5" w:rsidDel="00EB6BD9">
          <w:delText xml:space="preserve"> </w:delText>
        </w:r>
      </w:del>
      <w:ins w:id="2151" w:author="Aline Richter" w:date="2021-04-29T19:15:00Z">
        <w:del w:id="2152" w:author="Bruno Eleres" w:date="2021-05-04T15:30:00Z">
          <w:r w:rsidR="00161FAC" w:rsidDel="00DF1C8D">
            <w:delText>Also</w:delText>
          </w:r>
        </w:del>
      </w:ins>
      <w:ins w:id="2153" w:author="Bruno Eleres" w:date="2021-05-04T15:30:00Z">
        <w:r w:rsidR="00DF1C8D">
          <w:t>Finally</w:t>
        </w:r>
      </w:ins>
      <w:ins w:id="2154" w:author="Aline Richter" w:date="2021-04-29T19:15:00Z">
        <w:r w:rsidR="00161FAC">
          <w:t xml:space="preserve">, we can </w:t>
        </w:r>
      </w:ins>
      <w:ins w:id="2155" w:author="Aline Richter" w:date="2021-04-29T19:19:00Z">
        <w:r w:rsidR="00A555E4">
          <w:t>map</w:t>
        </w:r>
        <w:del w:id="2156" w:author="Bruno Eleres" w:date="2021-05-04T12:39:00Z">
          <w:r w:rsidR="00A555E4" w:rsidDel="00C51E67">
            <w:delText>ping</w:delText>
          </w:r>
        </w:del>
        <w:r w:rsidR="00A555E4">
          <w:t xml:space="preserve"> </w:t>
        </w:r>
        <w:r w:rsidR="00A555E4" w:rsidRPr="00A555E4">
          <w:t xml:space="preserve">where the lack of phylogenetic information is </w:t>
        </w:r>
      </w:ins>
      <w:ins w:id="2157" w:author="Bruno Eleres" w:date="2021-05-04T15:32:00Z">
        <w:r w:rsidR="00746997">
          <w:t xml:space="preserve">the </w:t>
        </w:r>
      </w:ins>
      <w:ins w:id="2158" w:author="Aline Richter" w:date="2021-04-29T19:19:00Z">
        <w:r w:rsidR="00A555E4" w:rsidRPr="00A555E4">
          <w:t>most critical</w:t>
        </w:r>
        <w:del w:id="2159" w:author="Bruno Eleres" w:date="2021-05-04T12:40:00Z">
          <w:r w:rsidR="00A555E4" w:rsidDel="00C51E67">
            <w:delText>,</w:delText>
          </w:r>
        </w:del>
        <w:r w:rsidR="00A555E4">
          <w:t xml:space="preserve"> once th</w:t>
        </w:r>
      </w:ins>
      <w:ins w:id="2160" w:author="Bruno Eleres" w:date="2021-05-04T15:32:00Z">
        <w:r w:rsidR="00746997">
          <w:t>e</w:t>
        </w:r>
      </w:ins>
      <w:ins w:id="2161" w:author="Aline Richter" w:date="2021-04-29T19:19:00Z">
        <w:del w:id="2162" w:author="Bruno Eleres" w:date="2021-05-04T15:32:00Z">
          <w:r w:rsidR="00A555E4" w:rsidDel="00746997">
            <w:delText>at</w:delText>
          </w:r>
        </w:del>
        <w:r w:rsidR="00A555E4">
          <w:t xml:space="preserve"> function returns the insertion-level of species. This </w:t>
        </w:r>
      </w:ins>
      <w:ins w:id="2163" w:author="Bruno Eleres" w:date="2021-05-04T15:32:00Z">
        <w:r w:rsidR="00FF6E7C">
          <w:t xml:space="preserve">information </w:t>
        </w:r>
      </w:ins>
      <w:ins w:id="2164" w:author="Aline Richter" w:date="2021-04-29T19:19:00Z">
        <w:r w:rsidR="00A555E4">
          <w:t>c</w:t>
        </w:r>
      </w:ins>
      <w:ins w:id="2165" w:author="Bruno Eleres" w:date="2021-05-04T15:32:00Z">
        <w:r w:rsidR="00FF6E7C">
          <w:t>an</w:t>
        </w:r>
      </w:ins>
      <w:ins w:id="2166" w:author="Aline Richter" w:date="2021-04-29T19:19:00Z">
        <w:del w:id="2167" w:author="Bruno Eleres" w:date="2021-05-04T15:32:00Z">
          <w:r w:rsidR="00A555E4" w:rsidDel="00FF6E7C">
            <w:delText xml:space="preserve">ould be very </w:delText>
          </w:r>
        </w:del>
      </w:ins>
      <w:ins w:id="2168" w:author="Aline Richter" w:date="2021-04-29T19:20:00Z">
        <w:del w:id="2169" w:author="Bruno Eleres" w:date="2021-05-04T15:32:00Z">
          <w:r w:rsidR="00A555E4" w:rsidDel="00FF6E7C">
            <w:delText>helpful to</w:delText>
          </w:r>
        </w:del>
        <w:r w:rsidR="00A555E4">
          <w:t xml:space="preserve"> </w:t>
        </w:r>
      </w:ins>
      <w:ins w:id="2170" w:author="Bruno Eleres" w:date="2021-05-04T15:32:00Z">
        <w:r w:rsidR="00FF6E7C">
          <w:t xml:space="preserve">directly </w:t>
        </w:r>
      </w:ins>
      <w:ins w:id="2171" w:author="Aline Richter" w:date="2021-04-29T19:20:00Z">
        <w:r w:rsidR="00A555E4">
          <w:t xml:space="preserve">elucidate </w:t>
        </w:r>
        <w:del w:id="2172" w:author="Bruno Eleres" w:date="2021-05-04T15:33:00Z">
          <w:r w:rsidR="00A555E4" w:rsidDel="006B158F">
            <w:delText>questions</w:delText>
          </w:r>
        </w:del>
      </w:ins>
      <w:ins w:id="2173" w:author="Aline Richter" w:date="2021-04-29T19:21:00Z">
        <w:del w:id="2174" w:author="Bruno Eleres" w:date="2021-05-04T15:33:00Z">
          <w:r w:rsidR="00A555E4" w:rsidDel="006B158F">
            <w:delText xml:space="preserve"> as</w:delText>
          </w:r>
        </w:del>
      </w:ins>
      <w:ins w:id="2175" w:author="Bruno Eleres" w:date="2021-05-04T15:33:00Z">
        <w:r w:rsidR="006B158F">
          <w:t>the patterns of</w:t>
        </w:r>
      </w:ins>
      <w:ins w:id="2176" w:author="Aline Richter" w:date="2021-04-29T19:21:00Z">
        <w:r w:rsidR="00A555E4">
          <w:t xml:space="preserve"> the Darwinian shortfalls</w:t>
        </w:r>
      </w:ins>
      <w:ins w:id="2177" w:author="Bruno Eleres" w:date="2021-05-04T15:33:00Z">
        <w:r w:rsidR="006B158F">
          <w:t xml:space="preserve"> for ray-finned fishes</w:t>
        </w:r>
      </w:ins>
      <w:ins w:id="2178" w:author="Aline Richter" w:date="2021-04-29T19:21:00Z">
        <w:r w:rsidR="00A555E4">
          <w:t>.</w:t>
        </w:r>
      </w:ins>
      <w:ins w:id="2179" w:author="Gabriel Nakamura" w:date="2021-04-29T20:23:00Z">
        <w:r w:rsidR="00C7743A">
          <w:t xml:space="preserve"> </w:t>
        </w:r>
      </w:ins>
      <w:r w:rsidR="00F769E5">
        <w:t xml:space="preserve">Therefore, we expect that </w:t>
      </w:r>
      <w:ins w:id="2180" w:author="Bruno Eleres" w:date="2021-05-04T15:33:00Z">
        <w:r w:rsidR="006B158F">
          <w:t xml:space="preserve">the </w:t>
        </w:r>
      </w:ins>
      <w:proofErr w:type="spellStart"/>
      <w:r w:rsidR="00F769E5">
        <w:t>FishPhyloMaker</w:t>
      </w:r>
      <w:proofErr w:type="spellEnd"/>
      <w:r w:rsidR="00F769E5">
        <w:t xml:space="preserve"> </w:t>
      </w:r>
      <w:ins w:id="2181" w:author="Bruno Eleres" w:date="2021-05-04T15:33:00Z">
        <w:r w:rsidR="006B158F">
          <w:t xml:space="preserve">package </w:t>
        </w:r>
      </w:ins>
      <w:r w:rsidR="00F769E5">
        <w:t>reduce</w:t>
      </w:r>
      <w:ins w:id="2182" w:author="Bruno Eleres" w:date="2021-05-04T12:40:00Z">
        <w:r w:rsidR="00C51E67">
          <w:t>s</w:t>
        </w:r>
      </w:ins>
      <w:r w:rsidR="00F769E5">
        <w:t xml:space="preserve"> the gaps and barriers</w:t>
      </w:r>
      <w:ins w:id="2183" w:author="Bruno Eleres" w:date="2021-05-04T15:34:00Z">
        <w:r w:rsidR="00AE266E">
          <w:t xml:space="preserve"> to addressing</w:t>
        </w:r>
      </w:ins>
      <w:del w:id="2184" w:author="Bruno Eleres" w:date="2021-05-04T15:34:00Z">
        <w:r w:rsidR="00F769E5" w:rsidDel="00AE266E">
          <w:delText xml:space="preserve"> found in</w:delText>
        </w:r>
      </w:del>
      <w:ins w:id="2185" w:author="Bruno Eleres" w:date="2021-05-04T15:34:00Z">
        <w:r w:rsidR="00AE266E">
          <w:t xml:space="preserve"> ecological and</w:t>
        </w:r>
      </w:ins>
      <w:r w:rsidR="00F769E5">
        <w:t xml:space="preserve"> evolutionary </w:t>
      </w:r>
      <w:ins w:id="2186" w:author="Bruno Eleres" w:date="2021-05-04T15:34:00Z">
        <w:r w:rsidR="00AE266E">
          <w:t xml:space="preserve">questions </w:t>
        </w:r>
      </w:ins>
      <w:del w:id="2187" w:author="Bruno Eleres" w:date="2021-05-04T15:34:00Z">
        <w:r w:rsidR="00F769E5" w:rsidDel="006F257A">
          <w:delText xml:space="preserve">and ecological studies </w:delText>
        </w:r>
      </w:del>
      <w:r w:rsidR="00F769E5">
        <w:t xml:space="preserve">due to the difficulty or </w:t>
      </w:r>
      <w:del w:id="2188" w:author="Bruno Eleres" w:date="2021-05-04T15:34:00Z">
        <w:r w:rsidR="00F769E5" w:rsidDel="006F257A">
          <w:delText xml:space="preserve">absence </w:delText>
        </w:r>
      </w:del>
      <w:ins w:id="2189" w:author="Bruno Eleres" w:date="2021-05-04T15:34:00Z">
        <w:r w:rsidR="006F257A">
          <w:t xml:space="preserve">lack </w:t>
        </w:r>
      </w:ins>
      <w:r w:rsidR="00F769E5">
        <w:t xml:space="preserve">of a reliable phylogenetic hypothesis for </w:t>
      </w:r>
      <w:ins w:id="2190" w:author="Bruno Eleres" w:date="2021-05-04T15:34:00Z">
        <w:r w:rsidR="006F257A">
          <w:t>local and regional pools of ray-</w:t>
        </w:r>
      </w:ins>
      <w:del w:id="2191" w:author="Aline Richter" w:date="2021-04-29T19:14:00Z">
        <w:r w:rsidR="00F769E5" w:rsidDel="00161FAC">
          <w:delText xml:space="preserve">bony </w:delText>
        </w:r>
      </w:del>
      <w:ins w:id="2192" w:author="Aline Richter" w:date="2021-04-29T19:14:00Z">
        <w:r w:rsidR="00161FAC">
          <w:t>finned</w:t>
        </w:r>
        <w:del w:id="2193" w:author="Bruno Eleres" w:date="2021-05-04T15:35:00Z">
          <w:r w:rsidR="00161FAC" w:rsidDel="006F257A">
            <w:delText>-ray</w:delText>
          </w:r>
        </w:del>
        <w:r w:rsidR="00161FAC">
          <w:t xml:space="preserve"> </w:t>
        </w:r>
      </w:ins>
      <w:r w:rsidR="00F769E5">
        <w:t>fishes.</w:t>
      </w:r>
      <w:ins w:id="2194" w:author="Aline Richter" w:date="2021-04-29T17:41:00Z">
        <w:del w:id="2195" w:author="Bruno Eleres" w:date="2021-05-04T15:30:00Z">
          <w:r w:rsidR="007E4AA4" w:rsidRPr="007E4AA4" w:rsidDel="00DF1C8D">
            <w:rPr>
              <w:rFonts w:cs="Times New Roman"/>
              <w:b/>
              <w:bCs/>
            </w:rPr>
            <w:delText xml:space="preserve"> </w:delText>
          </w:r>
        </w:del>
      </w:ins>
    </w:p>
    <w:p w14:paraId="123A69FB" w14:textId="128AE619" w:rsidR="001936A0" w:rsidRDefault="001936A0" w:rsidP="0083528E">
      <w:pPr>
        <w:ind w:firstLine="708"/>
      </w:pPr>
      <w:r>
        <w:br w:type="page"/>
      </w:r>
    </w:p>
    <w:p w14:paraId="3C245541" w14:textId="5231FA7D" w:rsidR="001936A0" w:rsidRPr="00727D48" w:rsidRDefault="001936A0" w:rsidP="001936A0">
      <w:pPr>
        <w:pStyle w:val="Ttulo1"/>
        <w:rPr>
          <w:lang w:val="pt-BR"/>
          <w:rPrChange w:id="2196" w:author="Aline Richter" w:date="2021-04-28T14:59:00Z">
            <w:rPr/>
          </w:rPrChange>
        </w:rPr>
      </w:pPr>
      <w:proofErr w:type="spellStart"/>
      <w:r w:rsidRPr="00727D48">
        <w:rPr>
          <w:lang w:val="pt-BR"/>
          <w:rPrChange w:id="2197" w:author="Aline Richter" w:date="2021-04-28T14:59:00Z">
            <w:rPr/>
          </w:rPrChange>
        </w:rPr>
        <w:lastRenderedPageBreak/>
        <w:t>References</w:t>
      </w:r>
      <w:proofErr w:type="spellEnd"/>
    </w:p>
    <w:p w14:paraId="3A6EBDDB" w14:textId="0D6D3563" w:rsidR="00251934" w:rsidRPr="00727D48" w:rsidRDefault="001936A0" w:rsidP="00251934">
      <w:pPr>
        <w:widowControl w:val="0"/>
        <w:autoSpaceDE w:val="0"/>
        <w:autoSpaceDN w:val="0"/>
        <w:adjustRightInd w:val="0"/>
        <w:ind w:left="480" w:hanging="480"/>
        <w:rPr>
          <w:rFonts w:cs="Times New Roman"/>
          <w:noProof/>
          <w:rPrChange w:id="2198" w:author="Aline Richter" w:date="2021-04-28T14:59:00Z">
            <w:rPr>
              <w:rFonts w:cs="Times New Roman"/>
              <w:noProof/>
              <w:lang w:val="pt-BR"/>
            </w:rPr>
          </w:rPrChange>
        </w:rPr>
      </w:pPr>
      <w:r>
        <w:fldChar w:fldCharType="begin" w:fldLock="1"/>
      </w:r>
      <w:r w:rsidRPr="00727D48">
        <w:rPr>
          <w:lang w:val="pt-BR"/>
          <w:rPrChange w:id="2199" w:author="Aline Richter" w:date="2021-04-28T14:59:00Z">
            <w:rPr/>
          </w:rPrChange>
        </w:rPr>
        <w:instrText xml:space="preserve">ADDIN Mendeley Bibliography CSL_BIBLIOGRAPHY </w:instrText>
      </w:r>
      <w:r>
        <w:fldChar w:fldCharType="separate"/>
      </w:r>
      <w:r w:rsidR="00251934" w:rsidRPr="00251934">
        <w:rPr>
          <w:rFonts w:cs="Times New Roman"/>
          <w:noProof/>
          <w:lang w:val="pt-BR"/>
        </w:rPr>
        <w:t xml:space="preserve">Albert, J. S., Tagliacollo, V. A., &amp; Dagosta, F. (2020). </w:t>
      </w:r>
      <w:r w:rsidR="00251934" w:rsidRPr="00727D48">
        <w:rPr>
          <w:rFonts w:cs="Times New Roman"/>
          <w:noProof/>
          <w:rPrChange w:id="2200" w:author="Aline Richter" w:date="2021-04-28T14:59:00Z">
            <w:rPr>
              <w:rFonts w:cs="Times New Roman"/>
              <w:noProof/>
              <w:lang w:val="pt-BR"/>
            </w:rPr>
          </w:rPrChange>
        </w:rPr>
        <w:t xml:space="preserve">Diversification of Neotropical Freshwater Fishes. </w:t>
      </w:r>
      <w:r w:rsidR="00251934" w:rsidRPr="00727D48">
        <w:rPr>
          <w:rFonts w:cs="Times New Roman"/>
          <w:i/>
          <w:iCs/>
          <w:noProof/>
          <w:rPrChange w:id="2201" w:author="Aline Richter" w:date="2021-04-28T14:59:00Z">
            <w:rPr>
              <w:rFonts w:cs="Times New Roman"/>
              <w:i/>
              <w:iCs/>
              <w:noProof/>
              <w:lang w:val="pt-BR"/>
            </w:rPr>
          </w:rPrChange>
        </w:rPr>
        <w:t>Annual Review of Ecology, Evolution, and Systematics</w:t>
      </w:r>
      <w:r w:rsidR="00251934" w:rsidRPr="00727D48">
        <w:rPr>
          <w:rFonts w:cs="Times New Roman"/>
          <w:noProof/>
          <w:rPrChange w:id="2202" w:author="Aline Richter" w:date="2021-04-28T14:59:00Z">
            <w:rPr>
              <w:rFonts w:cs="Times New Roman"/>
              <w:noProof/>
              <w:lang w:val="pt-BR"/>
            </w:rPr>
          </w:rPrChange>
        </w:rPr>
        <w:t xml:space="preserve">, </w:t>
      </w:r>
      <w:r w:rsidR="00251934" w:rsidRPr="00727D48">
        <w:rPr>
          <w:rFonts w:cs="Times New Roman"/>
          <w:i/>
          <w:iCs/>
          <w:noProof/>
          <w:rPrChange w:id="2203" w:author="Aline Richter" w:date="2021-04-28T14:59:00Z">
            <w:rPr>
              <w:rFonts w:cs="Times New Roman"/>
              <w:i/>
              <w:iCs/>
              <w:noProof/>
              <w:lang w:val="pt-BR"/>
            </w:rPr>
          </w:rPrChange>
        </w:rPr>
        <w:t>51</w:t>
      </w:r>
      <w:r w:rsidR="00251934" w:rsidRPr="00727D48">
        <w:rPr>
          <w:rFonts w:cs="Times New Roman"/>
          <w:noProof/>
          <w:rPrChange w:id="2204" w:author="Aline Richter" w:date="2021-04-28T14:59:00Z">
            <w:rPr>
              <w:rFonts w:cs="Times New Roman"/>
              <w:noProof/>
              <w:lang w:val="pt-BR"/>
            </w:rPr>
          </w:rPrChange>
        </w:rPr>
        <w:t>(1), 27–53. doi:10.1146/annurev-ecolsys-011620-031032</w:t>
      </w:r>
    </w:p>
    <w:p w14:paraId="45765539" w14:textId="77777777" w:rsidR="00251934" w:rsidRPr="00727D48" w:rsidRDefault="00251934" w:rsidP="00251934">
      <w:pPr>
        <w:widowControl w:val="0"/>
        <w:autoSpaceDE w:val="0"/>
        <w:autoSpaceDN w:val="0"/>
        <w:adjustRightInd w:val="0"/>
        <w:ind w:left="480" w:hanging="480"/>
        <w:rPr>
          <w:rFonts w:cs="Times New Roman"/>
          <w:noProof/>
          <w:rPrChange w:id="2205" w:author="Aline Richter" w:date="2021-04-28T14:59:00Z">
            <w:rPr>
              <w:rFonts w:cs="Times New Roman"/>
              <w:noProof/>
              <w:lang w:val="pt-BR"/>
            </w:rPr>
          </w:rPrChange>
        </w:rPr>
      </w:pPr>
      <w:r w:rsidRPr="00251934">
        <w:rPr>
          <w:rFonts w:cs="Times New Roman"/>
          <w:noProof/>
          <w:lang w:val="pt-BR"/>
        </w:rPr>
        <w:t xml:space="preserve">Betancur, R. R., Wiley, E. O., Arratia, G., Acero, A., Bailly, N., Miya, M., … </w:t>
      </w:r>
      <w:r w:rsidRPr="00727D48">
        <w:rPr>
          <w:rFonts w:cs="Times New Roman"/>
          <w:noProof/>
          <w:rPrChange w:id="2206" w:author="Aline Richter" w:date="2021-04-28T14:59:00Z">
            <w:rPr>
              <w:rFonts w:cs="Times New Roman"/>
              <w:noProof/>
              <w:lang w:val="pt-BR"/>
            </w:rPr>
          </w:rPrChange>
        </w:rPr>
        <w:t xml:space="preserve">Ortí, G. (2017). Phylogenetic classification of bony fishes. </w:t>
      </w:r>
      <w:r w:rsidRPr="00727D48">
        <w:rPr>
          <w:rFonts w:cs="Times New Roman"/>
          <w:i/>
          <w:iCs/>
          <w:noProof/>
          <w:rPrChange w:id="2207" w:author="Aline Richter" w:date="2021-04-28T14:59:00Z">
            <w:rPr>
              <w:rFonts w:cs="Times New Roman"/>
              <w:i/>
              <w:iCs/>
              <w:noProof/>
              <w:lang w:val="pt-BR"/>
            </w:rPr>
          </w:rPrChange>
        </w:rPr>
        <w:t>BMC Evolutionary Biology</w:t>
      </w:r>
      <w:r w:rsidRPr="00727D48">
        <w:rPr>
          <w:rFonts w:cs="Times New Roman"/>
          <w:noProof/>
          <w:rPrChange w:id="2208" w:author="Aline Richter" w:date="2021-04-28T14:59:00Z">
            <w:rPr>
              <w:rFonts w:cs="Times New Roman"/>
              <w:noProof/>
              <w:lang w:val="pt-BR"/>
            </w:rPr>
          </w:rPrChange>
        </w:rPr>
        <w:t xml:space="preserve">, </w:t>
      </w:r>
      <w:r w:rsidRPr="00727D48">
        <w:rPr>
          <w:rFonts w:cs="Times New Roman"/>
          <w:i/>
          <w:iCs/>
          <w:noProof/>
          <w:rPrChange w:id="2209" w:author="Aline Richter" w:date="2021-04-28T14:59:00Z">
            <w:rPr>
              <w:rFonts w:cs="Times New Roman"/>
              <w:i/>
              <w:iCs/>
              <w:noProof/>
              <w:lang w:val="pt-BR"/>
            </w:rPr>
          </w:rPrChange>
        </w:rPr>
        <w:t>17</w:t>
      </w:r>
      <w:r w:rsidRPr="00727D48">
        <w:rPr>
          <w:rFonts w:cs="Times New Roman"/>
          <w:noProof/>
          <w:rPrChange w:id="2210" w:author="Aline Richter" w:date="2021-04-28T14:59:00Z">
            <w:rPr>
              <w:rFonts w:cs="Times New Roman"/>
              <w:noProof/>
              <w:lang w:val="pt-BR"/>
            </w:rPr>
          </w:rPrChange>
        </w:rPr>
        <w:t>(1), 1–40. doi:10.1186/s12862-017-0958-3</w:t>
      </w:r>
    </w:p>
    <w:p w14:paraId="67B03D4D" w14:textId="77777777" w:rsidR="00251934" w:rsidRPr="00727D48" w:rsidRDefault="00251934" w:rsidP="00251934">
      <w:pPr>
        <w:widowControl w:val="0"/>
        <w:autoSpaceDE w:val="0"/>
        <w:autoSpaceDN w:val="0"/>
        <w:adjustRightInd w:val="0"/>
        <w:ind w:left="480" w:hanging="480"/>
        <w:rPr>
          <w:rFonts w:cs="Times New Roman"/>
          <w:noProof/>
          <w:rPrChange w:id="2211" w:author="Aline Richter" w:date="2021-04-28T14:59:00Z">
            <w:rPr>
              <w:rFonts w:cs="Times New Roman"/>
              <w:noProof/>
              <w:lang w:val="pt-BR"/>
            </w:rPr>
          </w:rPrChange>
        </w:rPr>
      </w:pPr>
      <w:r w:rsidRPr="00727D48">
        <w:rPr>
          <w:rFonts w:cs="Times New Roman"/>
          <w:noProof/>
          <w:rPrChange w:id="2212" w:author="Aline Richter" w:date="2021-04-28T14:59:00Z">
            <w:rPr>
              <w:rFonts w:cs="Times New Roman"/>
              <w:noProof/>
              <w:lang w:val="pt-BR"/>
            </w:rPr>
          </w:rPrChange>
        </w:rPr>
        <w:t xml:space="preserve">Boettiger, C., Coop, G., &amp; Ralph, P. (2012). Is your phylogeny informative? Measuring the power of comparative methods. </w:t>
      </w:r>
      <w:r w:rsidRPr="00727D48">
        <w:rPr>
          <w:rFonts w:cs="Times New Roman"/>
          <w:i/>
          <w:iCs/>
          <w:noProof/>
          <w:rPrChange w:id="2213" w:author="Aline Richter" w:date="2021-04-28T14:59:00Z">
            <w:rPr>
              <w:rFonts w:cs="Times New Roman"/>
              <w:i/>
              <w:iCs/>
              <w:noProof/>
              <w:lang w:val="pt-BR"/>
            </w:rPr>
          </w:rPrChange>
        </w:rPr>
        <w:t>Evolution</w:t>
      </w:r>
      <w:r w:rsidRPr="00727D48">
        <w:rPr>
          <w:rFonts w:cs="Times New Roman"/>
          <w:noProof/>
          <w:rPrChange w:id="2214" w:author="Aline Richter" w:date="2021-04-28T14:59:00Z">
            <w:rPr>
              <w:rFonts w:cs="Times New Roman"/>
              <w:noProof/>
              <w:lang w:val="pt-BR"/>
            </w:rPr>
          </w:rPrChange>
        </w:rPr>
        <w:t xml:space="preserve">, </w:t>
      </w:r>
      <w:r w:rsidRPr="00727D48">
        <w:rPr>
          <w:rFonts w:cs="Times New Roman"/>
          <w:i/>
          <w:iCs/>
          <w:noProof/>
          <w:rPrChange w:id="2215" w:author="Aline Richter" w:date="2021-04-28T14:59:00Z">
            <w:rPr>
              <w:rFonts w:cs="Times New Roman"/>
              <w:i/>
              <w:iCs/>
              <w:noProof/>
              <w:lang w:val="pt-BR"/>
            </w:rPr>
          </w:rPrChange>
        </w:rPr>
        <w:t>66</w:t>
      </w:r>
      <w:r w:rsidRPr="00727D48">
        <w:rPr>
          <w:rFonts w:cs="Times New Roman"/>
          <w:noProof/>
          <w:rPrChange w:id="2216" w:author="Aline Richter" w:date="2021-04-28T14:59:00Z">
            <w:rPr>
              <w:rFonts w:cs="Times New Roman"/>
              <w:noProof/>
              <w:lang w:val="pt-BR"/>
            </w:rPr>
          </w:rPrChange>
        </w:rPr>
        <w:t>(7), 2240–2251. doi:10.1111/j.1558-5646.2011.01574.x</w:t>
      </w:r>
    </w:p>
    <w:p w14:paraId="6F2CABC1" w14:textId="77777777" w:rsidR="00251934" w:rsidRPr="00727D48" w:rsidRDefault="00251934" w:rsidP="00251934">
      <w:pPr>
        <w:widowControl w:val="0"/>
        <w:autoSpaceDE w:val="0"/>
        <w:autoSpaceDN w:val="0"/>
        <w:adjustRightInd w:val="0"/>
        <w:ind w:left="480" w:hanging="480"/>
        <w:rPr>
          <w:rFonts w:cs="Times New Roman"/>
          <w:noProof/>
          <w:rPrChange w:id="2217" w:author="Aline Richter" w:date="2021-04-28T14:59:00Z">
            <w:rPr>
              <w:rFonts w:cs="Times New Roman"/>
              <w:noProof/>
              <w:lang w:val="pt-BR"/>
            </w:rPr>
          </w:rPrChange>
        </w:rPr>
      </w:pPr>
      <w:r w:rsidRPr="00727D48">
        <w:rPr>
          <w:rFonts w:cs="Times New Roman"/>
          <w:noProof/>
          <w:rPrChange w:id="2218" w:author="Aline Richter" w:date="2021-04-28T14:59:00Z">
            <w:rPr>
              <w:rFonts w:cs="Times New Roman"/>
              <w:noProof/>
              <w:lang w:val="pt-BR"/>
            </w:rPr>
          </w:rPrChange>
        </w:rPr>
        <w:t xml:space="preserve">Chang, J., Rabosky, D. L., Smith, S. A., &amp; Alfaro, M. E. (2019). An r package and online resource for macroevolutionary studies using the ray-finned fish tree of life. </w:t>
      </w:r>
      <w:r w:rsidRPr="00727D48">
        <w:rPr>
          <w:rFonts w:cs="Times New Roman"/>
          <w:i/>
          <w:iCs/>
          <w:noProof/>
          <w:rPrChange w:id="2219" w:author="Aline Richter" w:date="2021-04-28T14:59:00Z">
            <w:rPr>
              <w:rFonts w:cs="Times New Roman"/>
              <w:i/>
              <w:iCs/>
              <w:noProof/>
              <w:lang w:val="pt-BR"/>
            </w:rPr>
          </w:rPrChange>
        </w:rPr>
        <w:t>Methods in Ecology and Evolution</w:t>
      </w:r>
      <w:r w:rsidRPr="00727D48">
        <w:rPr>
          <w:rFonts w:cs="Times New Roman"/>
          <w:noProof/>
          <w:rPrChange w:id="2220" w:author="Aline Richter" w:date="2021-04-28T14:59:00Z">
            <w:rPr>
              <w:rFonts w:cs="Times New Roman"/>
              <w:noProof/>
              <w:lang w:val="pt-BR"/>
            </w:rPr>
          </w:rPrChange>
        </w:rPr>
        <w:t xml:space="preserve">, </w:t>
      </w:r>
      <w:r w:rsidRPr="00727D48">
        <w:rPr>
          <w:rFonts w:cs="Times New Roman"/>
          <w:i/>
          <w:iCs/>
          <w:noProof/>
          <w:rPrChange w:id="2221" w:author="Aline Richter" w:date="2021-04-28T14:59:00Z">
            <w:rPr>
              <w:rFonts w:cs="Times New Roman"/>
              <w:i/>
              <w:iCs/>
              <w:noProof/>
              <w:lang w:val="pt-BR"/>
            </w:rPr>
          </w:rPrChange>
        </w:rPr>
        <w:t>10</w:t>
      </w:r>
      <w:r w:rsidRPr="00727D48">
        <w:rPr>
          <w:rFonts w:cs="Times New Roman"/>
          <w:noProof/>
          <w:rPrChange w:id="2222" w:author="Aline Richter" w:date="2021-04-28T14:59:00Z">
            <w:rPr>
              <w:rFonts w:cs="Times New Roman"/>
              <w:noProof/>
              <w:lang w:val="pt-BR"/>
            </w:rPr>
          </w:rPrChange>
        </w:rPr>
        <w:t>(7), 1118–1124. doi:10.1111/2041-210X.13182</w:t>
      </w:r>
    </w:p>
    <w:p w14:paraId="1FC603D3" w14:textId="77777777" w:rsidR="00251934" w:rsidRPr="00727D48" w:rsidRDefault="00251934" w:rsidP="00251934">
      <w:pPr>
        <w:widowControl w:val="0"/>
        <w:autoSpaceDE w:val="0"/>
        <w:autoSpaceDN w:val="0"/>
        <w:adjustRightInd w:val="0"/>
        <w:ind w:left="480" w:hanging="480"/>
        <w:rPr>
          <w:rFonts w:cs="Times New Roman"/>
          <w:noProof/>
          <w:rPrChange w:id="2223" w:author="Aline Richter" w:date="2021-04-28T14:59:00Z">
            <w:rPr>
              <w:rFonts w:cs="Times New Roman"/>
              <w:noProof/>
              <w:lang w:val="pt-BR"/>
            </w:rPr>
          </w:rPrChange>
        </w:rPr>
      </w:pPr>
      <w:r w:rsidRPr="00727D48">
        <w:rPr>
          <w:rFonts w:cs="Times New Roman"/>
          <w:noProof/>
          <w:rPrChange w:id="2224" w:author="Aline Richter" w:date="2021-04-28T14:59:00Z">
            <w:rPr>
              <w:rFonts w:cs="Times New Roman"/>
              <w:noProof/>
              <w:lang w:val="pt-BR"/>
            </w:rPr>
          </w:rPrChange>
        </w:rPr>
        <w:t xml:space="preserve">Chazot, N., Willmott, K. R., Lamas, G., Freitas, A. V. L., Piron-Prunier, F., Arias, C. F., … Elias, M. (2019). Renewed diversification following Miocene landscape turnover in a Neotropical butterfly radiation. </w:t>
      </w:r>
      <w:r w:rsidRPr="00727D48">
        <w:rPr>
          <w:rFonts w:cs="Times New Roman"/>
          <w:i/>
          <w:iCs/>
          <w:noProof/>
          <w:rPrChange w:id="2225" w:author="Aline Richter" w:date="2021-04-28T14:59:00Z">
            <w:rPr>
              <w:rFonts w:cs="Times New Roman"/>
              <w:i/>
              <w:iCs/>
              <w:noProof/>
              <w:lang w:val="pt-BR"/>
            </w:rPr>
          </w:rPrChange>
        </w:rPr>
        <w:t>Global Ecology and Biogeography</w:t>
      </w:r>
      <w:r w:rsidRPr="00727D48">
        <w:rPr>
          <w:rFonts w:cs="Times New Roman"/>
          <w:noProof/>
          <w:rPrChange w:id="2226" w:author="Aline Richter" w:date="2021-04-28T14:59:00Z">
            <w:rPr>
              <w:rFonts w:cs="Times New Roman"/>
              <w:noProof/>
              <w:lang w:val="pt-BR"/>
            </w:rPr>
          </w:rPrChange>
        </w:rPr>
        <w:t xml:space="preserve">, </w:t>
      </w:r>
      <w:r w:rsidRPr="00727D48">
        <w:rPr>
          <w:rFonts w:cs="Times New Roman"/>
          <w:i/>
          <w:iCs/>
          <w:noProof/>
          <w:rPrChange w:id="2227" w:author="Aline Richter" w:date="2021-04-28T14:59:00Z">
            <w:rPr>
              <w:rFonts w:cs="Times New Roman"/>
              <w:i/>
              <w:iCs/>
              <w:noProof/>
              <w:lang w:val="pt-BR"/>
            </w:rPr>
          </w:rPrChange>
        </w:rPr>
        <w:t>28</w:t>
      </w:r>
      <w:r w:rsidRPr="00727D48">
        <w:rPr>
          <w:rFonts w:cs="Times New Roman"/>
          <w:noProof/>
          <w:rPrChange w:id="2228" w:author="Aline Richter" w:date="2021-04-28T14:59:00Z">
            <w:rPr>
              <w:rFonts w:cs="Times New Roman"/>
              <w:noProof/>
              <w:lang w:val="pt-BR"/>
            </w:rPr>
          </w:rPrChange>
        </w:rPr>
        <w:t>(8), 1118–1132. doi:10.1111/geb.12919</w:t>
      </w:r>
    </w:p>
    <w:p w14:paraId="0A8D811C" w14:textId="77777777" w:rsidR="00251934" w:rsidRPr="00727D48" w:rsidRDefault="00251934" w:rsidP="00251934">
      <w:pPr>
        <w:widowControl w:val="0"/>
        <w:autoSpaceDE w:val="0"/>
        <w:autoSpaceDN w:val="0"/>
        <w:adjustRightInd w:val="0"/>
        <w:ind w:left="480" w:hanging="480"/>
        <w:rPr>
          <w:rFonts w:cs="Times New Roman"/>
          <w:noProof/>
          <w:rPrChange w:id="2229" w:author="Aline Richter" w:date="2021-04-28T14:59:00Z">
            <w:rPr>
              <w:rFonts w:cs="Times New Roman"/>
              <w:noProof/>
              <w:lang w:val="pt-BR"/>
            </w:rPr>
          </w:rPrChange>
        </w:rPr>
      </w:pPr>
      <w:r w:rsidRPr="00727D48">
        <w:rPr>
          <w:rFonts w:cs="Times New Roman"/>
          <w:noProof/>
          <w:rPrChange w:id="2230" w:author="Aline Richter" w:date="2021-04-28T14:59:00Z">
            <w:rPr>
              <w:rFonts w:cs="Times New Roman"/>
              <w:noProof/>
              <w:lang w:val="pt-BR"/>
            </w:rPr>
          </w:rPrChange>
        </w:rPr>
        <w:t xml:space="preserve">Diniz-Filho, J. A. F., Loyola, R. D., Raia, P., Mooers, A. O., &amp; Bini, L. M. (2013). Darwinian shortfalls in biodiversity conservation. </w:t>
      </w:r>
      <w:r w:rsidRPr="00727D48">
        <w:rPr>
          <w:rFonts w:cs="Times New Roman"/>
          <w:i/>
          <w:iCs/>
          <w:noProof/>
          <w:rPrChange w:id="2231" w:author="Aline Richter" w:date="2021-04-28T14:59:00Z">
            <w:rPr>
              <w:rFonts w:cs="Times New Roman"/>
              <w:i/>
              <w:iCs/>
              <w:noProof/>
              <w:lang w:val="pt-BR"/>
            </w:rPr>
          </w:rPrChange>
        </w:rPr>
        <w:t>Trends in Ecology and Evolution</w:t>
      </w:r>
      <w:r w:rsidRPr="00727D48">
        <w:rPr>
          <w:rFonts w:cs="Times New Roman"/>
          <w:noProof/>
          <w:rPrChange w:id="2232" w:author="Aline Richter" w:date="2021-04-28T14:59:00Z">
            <w:rPr>
              <w:rFonts w:cs="Times New Roman"/>
              <w:noProof/>
              <w:lang w:val="pt-BR"/>
            </w:rPr>
          </w:rPrChange>
        </w:rPr>
        <w:t xml:space="preserve">, </w:t>
      </w:r>
      <w:r w:rsidRPr="00727D48">
        <w:rPr>
          <w:rFonts w:cs="Times New Roman"/>
          <w:i/>
          <w:iCs/>
          <w:noProof/>
          <w:rPrChange w:id="2233" w:author="Aline Richter" w:date="2021-04-28T14:59:00Z">
            <w:rPr>
              <w:rFonts w:cs="Times New Roman"/>
              <w:i/>
              <w:iCs/>
              <w:noProof/>
              <w:lang w:val="pt-BR"/>
            </w:rPr>
          </w:rPrChange>
        </w:rPr>
        <w:t>28</w:t>
      </w:r>
      <w:r w:rsidRPr="00727D48">
        <w:rPr>
          <w:rFonts w:cs="Times New Roman"/>
          <w:noProof/>
          <w:rPrChange w:id="2234" w:author="Aline Richter" w:date="2021-04-28T14:59:00Z">
            <w:rPr>
              <w:rFonts w:cs="Times New Roman"/>
              <w:noProof/>
              <w:lang w:val="pt-BR"/>
            </w:rPr>
          </w:rPrChange>
        </w:rPr>
        <w:t>(12), 689–695. doi:10.1016/j.tree.2013.09.003</w:t>
      </w:r>
    </w:p>
    <w:p w14:paraId="719EBF46" w14:textId="77777777" w:rsidR="00251934" w:rsidRPr="00727D48" w:rsidRDefault="00251934" w:rsidP="00251934">
      <w:pPr>
        <w:widowControl w:val="0"/>
        <w:autoSpaceDE w:val="0"/>
        <w:autoSpaceDN w:val="0"/>
        <w:adjustRightInd w:val="0"/>
        <w:ind w:left="480" w:hanging="480"/>
        <w:rPr>
          <w:rFonts w:cs="Times New Roman"/>
          <w:noProof/>
          <w:rPrChange w:id="2235" w:author="Aline Richter" w:date="2021-04-28T14:59:00Z">
            <w:rPr>
              <w:rFonts w:cs="Times New Roman"/>
              <w:noProof/>
              <w:lang w:val="pt-BR"/>
            </w:rPr>
          </w:rPrChange>
        </w:rPr>
      </w:pPr>
      <w:r w:rsidRPr="00727D48">
        <w:rPr>
          <w:rFonts w:cs="Times New Roman"/>
          <w:noProof/>
          <w:rPrChange w:id="2236" w:author="Aline Richter" w:date="2021-04-28T14:59:00Z">
            <w:rPr>
              <w:rFonts w:cs="Times New Roman"/>
              <w:noProof/>
              <w:lang w:val="pt-BR"/>
            </w:rPr>
          </w:rPrChange>
        </w:rPr>
        <w:t xml:space="preserve">Faith, D. P. (1992). Conservation evaluation and phylogenetic diversity. </w:t>
      </w:r>
      <w:r w:rsidRPr="00727D48">
        <w:rPr>
          <w:rFonts w:cs="Times New Roman"/>
          <w:i/>
          <w:iCs/>
          <w:noProof/>
          <w:rPrChange w:id="2237" w:author="Aline Richter" w:date="2021-04-28T14:59:00Z">
            <w:rPr>
              <w:rFonts w:cs="Times New Roman"/>
              <w:i/>
              <w:iCs/>
              <w:noProof/>
              <w:lang w:val="pt-BR"/>
            </w:rPr>
          </w:rPrChange>
        </w:rPr>
        <w:t>Biological Conservation</w:t>
      </w:r>
      <w:r w:rsidRPr="00727D48">
        <w:rPr>
          <w:rFonts w:cs="Times New Roman"/>
          <w:noProof/>
          <w:rPrChange w:id="2238" w:author="Aline Richter" w:date="2021-04-28T14:59:00Z">
            <w:rPr>
              <w:rFonts w:cs="Times New Roman"/>
              <w:noProof/>
              <w:lang w:val="pt-BR"/>
            </w:rPr>
          </w:rPrChange>
        </w:rPr>
        <w:t xml:space="preserve">, </w:t>
      </w:r>
      <w:r w:rsidRPr="00727D48">
        <w:rPr>
          <w:rFonts w:cs="Times New Roman"/>
          <w:i/>
          <w:iCs/>
          <w:noProof/>
          <w:rPrChange w:id="2239" w:author="Aline Richter" w:date="2021-04-28T14:59:00Z">
            <w:rPr>
              <w:rFonts w:cs="Times New Roman"/>
              <w:i/>
              <w:iCs/>
              <w:noProof/>
              <w:lang w:val="pt-BR"/>
            </w:rPr>
          </w:rPrChange>
        </w:rPr>
        <w:t>61</w:t>
      </w:r>
      <w:r w:rsidRPr="00727D48">
        <w:rPr>
          <w:rFonts w:cs="Times New Roman"/>
          <w:noProof/>
          <w:rPrChange w:id="2240" w:author="Aline Richter" w:date="2021-04-28T14:59:00Z">
            <w:rPr>
              <w:rFonts w:cs="Times New Roman"/>
              <w:noProof/>
              <w:lang w:val="pt-BR"/>
            </w:rPr>
          </w:rPrChange>
        </w:rPr>
        <w:t>, 1–10. doi:10.1016/0006-3207(92)91201-3</w:t>
      </w:r>
    </w:p>
    <w:p w14:paraId="721CD1CB" w14:textId="77777777" w:rsidR="00251934" w:rsidRPr="00251934" w:rsidRDefault="00251934" w:rsidP="00251934">
      <w:pPr>
        <w:widowControl w:val="0"/>
        <w:autoSpaceDE w:val="0"/>
        <w:autoSpaceDN w:val="0"/>
        <w:adjustRightInd w:val="0"/>
        <w:ind w:left="480" w:hanging="480"/>
        <w:rPr>
          <w:rFonts w:cs="Times New Roman"/>
          <w:noProof/>
          <w:lang w:val="pt-BR"/>
        </w:rPr>
      </w:pPr>
      <w:r w:rsidRPr="00727D48">
        <w:rPr>
          <w:rFonts w:cs="Times New Roman"/>
          <w:noProof/>
          <w:rPrChange w:id="2241" w:author="Aline Richter" w:date="2021-04-28T14:59:00Z">
            <w:rPr>
              <w:rFonts w:cs="Times New Roman"/>
              <w:noProof/>
              <w:lang w:val="pt-BR"/>
            </w:rPr>
          </w:rPrChange>
        </w:rPr>
        <w:t xml:space="preserve">Felsenstein, J. (1985). Phylogenies and the comparative method. </w:t>
      </w:r>
      <w:r w:rsidRPr="00251934">
        <w:rPr>
          <w:rFonts w:cs="Times New Roman"/>
          <w:i/>
          <w:iCs/>
          <w:noProof/>
          <w:lang w:val="pt-BR"/>
        </w:rPr>
        <w:t>The American Naturalist</w:t>
      </w:r>
      <w:r w:rsidRPr="00251934">
        <w:rPr>
          <w:rFonts w:cs="Times New Roman"/>
          <w:noProof/>
          <w:lang w:val="pt-BR"/>
        </w:rPr>
        <w:t xml:space="preserve">, </w:t>
      </w:r>
      <w:r w:rsidRPr="00251934">
        <w:rPr>
          <w:rFonts w:cs="Times New Roman"/>
          <w:i/>
          <w:iCs/>
          <w:noProof/>
          <w:lang w:val="pt-BR"/>
        </w:rPr>
        <w:t>125</w:t>
      </w:r>
      <w:r w:rsidRPr="00251934">
        <w:rPr>
          <w:rFonts w:cs="Times New Roman"/>
          <w:noProof/>
          <w:lang w:val="pt-BR"/>
        </w:rPr>
        <w:t>(1), 1–15. doi:0003-0147/85/2501-0001</w:t>
      </w:r>
    </w:p>
    <w:p w14:paraId="56A95234" w14:textId="77777777" w:rsidR="00251934" w:rsidRPr="00727D48" w:rsidRDefault="00251934" w:rsidP="00251934">
      <w:pPr>
        <w:widowControl w:val="0"/>
        <w:autoSpaceDE w:val="0"/>
        <w:autoSpaceDN w:val="0"/>
        <w:adjustRightInd w:val="0"/>
        <w:ind w:left="480" w:hanging="480"/>
        <w:rPr>
          <w:rFonts w:cs="Times New Roman"/>
          <w:noProof/>
          <w:rPrChange w:id="2242" w:author="Aline Richter" w:date="2021-04-28T14:59:00Z">
            <w:rPr>
              <w:rFonts w:cs="Times New Roman"/>
              <w:noProof/>
              <w:lang w:val="pt-BR"/>
            </w:rPr>
          </w:rPrChange>
        </w:rPr>
      </w:pPr>
      <w:r w:rsidRPr="00251934">
        <w:rPr>
          <w:rFonts w:cs="Times New Roman"/>
          <w:noProof/>
          <w:lang w:val="pt-BR"/>
        </w:rPr>
        <w:t xml:space="preserve">Freitas, T. M. da S., Stropp, J., Calegari, B. B., Calatayud, J., De Marco, P., Montag, L. F. de </w:t>
      </w:r>
      <w:r w:rsidRPr="00251934">
        <w:rPr>
          <w:rFonts w:cs="Times New Roman"/>
          <w:noProof/>
          <w:lang w:val="pt-BR"/>
        </w:rPr>
        <w:lastRenderedPageBreak/>
        <w:t xml:space="preserve">A., &amp; Hortal, J. (2021). </w:t>
      </w:r>
      <w:r w:rsidRPr="00727D48">
        <w:rPr>
          <w:rFonts w:cs="Times New Roman"/>
          <w:noProof/>
          <w:rPrChange w:id="2243" w:author="Aline Richter" w:date="2021-04-28T14:59:00Z">
            <w:rPr>
              <w:rFonts w:cs="Times New Roman"/>
              <w:noProof/>
              <w:lang w:val="pt-BR"/>
            </w:rPr>
          </w:rPrChange>
        </w:rPr>
        <w:t xml:space="preserve">Quantifying shortfalls in the knowledge on Neotropical Auchenipteridae fishes. </w:t>
      </w:r>
      <w:r w:rsidRPr="00727D48">
        <w:rPr>
          <w:rFonts w:cs="Times New Roman"/>
          <w:i/>
          <w:iCs/>
          <w:noProof/>
          <w:rPrChange w:id="2244" w:author="Aline Richter" w:date="2021-04-28T14:59:00Z">
            <w:rPr>
              <w:rFonts w:cs="Times New Roman"/>
              <w:i/>
              <w:iCs/>
              <w:noProof/>
              <w:lang w:val="pt-BR"/>
            </w:rPr>
          </w:rPrChange>
        </w:rPr>
        <w:t>Fish and Fisheries</w:t>
      </w:r>
      <w:r w:rsidRPr="00727D48">
        <w:rPr>
          <w:rFonts w:cs="Times New Roman"/>
          <w:noProof/>
          <w:rPrChange w:id="2245" w:author="Aline Richter" w:date="2021-04-28T14:59:00Z">
            <w:rPr>
              <w:rFonts w:cs="Times New Roman"/>
              <w:noProof/>
              <w:lang w:val="pt-BR"/>
            </w:rPr>
          </w:rPrChange>
        </w:rPr>
        <w:t xml:space="preserve">, </w:t>
      </w:r>
      <w:r w:rsidRPr="00727D48">
        <w:rPr>
          <w:rFonts w:cs="Times New Roman"/>
          <w:i/>
          <w:iCs/>
          <w:noProof/>
          <w:rPrChange w:id="2246" w:author="Aline Richter" w:date="2021-04-28T14:59:00Z">
            <w:rPr>
              <w:rFonts w:cs="Times New Roman"/>
              <w:i/>
              <w:iCs/>
              <w:noProof/>
              <w:lang w:val="pt-BR"/>
            </w:rPr>
          </w:rPrChange>
        </w:rPr>
        <w:t>22</w:t>
      </w:r>
      <w:r w:rsidRPr="00727D48">
        <w:rPr>
          <w:rFonts w:cs="Times New Roman"/>
          <w:noProof/>
          <w:rPrChange w:id="2247" w:author="Aline Richter" w:date="2021-04-28T14:59:00Z">
            <w:rPr>
              <w:rFonts w:cs="Times New Roman"/>
              <w:noProof/>
              <w:lang w:val="pt-BR"/>
            </w:rPr>
          </w:rPrChange>
        </w:rPr>
        <w:t>(1), 87–104. doi:10.1111/faf.12507</w:t>
      </w:r>
    </w:p>
    <w:p w14:paraId="38C37FAA" w14:textId="77777777" w:rsidR="00251934" w:rsidRPr="00727D48" w:rsidRDefault="00251934" w:rsidP="00251934">
      <w:pPr>
        <w:widowControl w:val="0"/>
        <w:autoSpaceDE w:val="0"/>
        <w:autoSpaceDN w:val="0"/>
        <w:adjustRightInd w:val="0"/>
        <w:ind w:left="480" w:hanging="480"/>
        <w:rPr>
          <w:rFonts w:cs="Times New Roman"/>
          <w:noProof/>
          <w:rPrChange w:id="2248" w:author="Aline Richter" w:date="2021-04-28T14:59:00Z">
            <w:rPr>
              <w:rFonts w:cs="Times New Roman"/>
              <w:noProof/>
              <w:lang w:val="pt-BR"/>
            </w:rPr>
          </w:rPrChange>
        </w:rPr>
      </w:pPr>
      <w:r w:rsidRPr="00727D48">
        <w:rPr>
          <w:rFonts w:cs="Times New Roman"/>
          <w:noProof/>
          <w:rPrChange w:id="2249" w:author="Aline Richter" w:date="2021-04-28T14:59:00Z">
            <w:rPr>
              <w:rFonts w:cs="Times New Roman"/>
              <w:noProof/>
              <w:lang w:val="pt-BR"/>
            </w:rPr>
          </w:rPrChange>
        </w:rPr>
        <w:t xml:space="preserve">Jetz, W., Thomas, G. H., Joy, J. B., Hartmann, K., &amp; Mooers, A. O. (2012a). The global diversity of birds in space and time. </w:t>
      </w:r>
      <w:r w:rsidRPr="00727D48">
        <w:rPr>
          <w:rFonts w:cs="Times New Roman"/>
          <w:i/>
          <w:iCs/>
          <w:noProof/>
          <w:rPrChange w:id="2250" w:author="Aline Richter" w:date="2021-04-28T14:59:00Z">
            <w:rPr>
              <w:rFonts w:cs="Times New Roman"/>
              <w:i/>
              <w:iCs/>
              <w:noProof/>
              <w:lang w:val="pt-BR"/>
            </w:rPr>
          </w:rPrChange>
        </w:rPr>
        <w:t>Nature</w:t>
      </w:r>
      <w:r w:rsidRPr="00727D48">
        <w:rPr>
          <w:rFonts w:cs="Times New Roman"/>
          <w:noProof/>
          <w:rPrChange w:id="2251" w:author="Aline Richter" w:date="2021-04-28T14:59:00Z">
            <w:rPr>
              <w:rFonts w:cs="Times New Roman"/>
              <w:noProof/>
              <w:lang w:val="pt-BR"/>
            </w:rPr>
          </w:rPrChange>
        </w:rPr>
        <w:t xml:space="preserve">, </w:t>
      </w:r>
      <w:r w:rsidRPr="00727D48">
        <w:rPr>
          <w:rFonts w:cs="Times New Roman"/>
          <w:i/>
          <w:iCs/>
          <w:noProof/>
          <w:rPrChange w:id="2252" w:author="Aline Richter" w:date="2021-04-28T14:59:00Z">
            <w:rPr>
              <w:rFonts w:cs="Times New Roman"/>
              <w:i/>
              <w:iCs/>
              <w:noProof/>
              <w:lang w:val="pt-BR"/>
            </w:rPr>
          </w:rPrChange>
        </w:rPr>
        <w:t>491</w:t>
      </w:r>
      <w:r w:rsidRPr="00727D48">
        <w:rPr>
          <w:rFonts w:cs="Times New Roman"/>
          <w:noProof/>
          <w:rPrChange w:id="2253" w:author="Aline Richter" w:date="2021-04-28T14:59:00Z">
            <w:rPr>
              <w:rFonts w:cs="Times New Roman"/>
              <w:noProof/>
              <w:lang w:val="pt-BR"/>
            </w:rPr>
          </w:rPrChange>
        </w:rPr>
        <w:t>(7424), 444–448. doi:10.1038/nature11631</w:t>
      </w:r>
    </w:p>
    <w:p w14:paraId="3F057061" w14:textId="77777777" w:rsidR="00251934" w:rsidRPr="00727D48" w:rsidRDefault="00251934" w:rsidP="00251934">
      <w:pPr>
        <w:widowControl w:val="0"/>
        <w:autoSpaceDE w:val="0"/>
        <w:autoSpaceDN w:val="0"/>
        <w:adjustRightInd w:val="0"/>
        <w:ind w:left="480" w:hanging="480"/>
        <w:rPr>
          <w:rFonts w:cs="Times New Roman"/>
          <w:noProof/>
          <w:rPrChange w:id="2254" w:author="Aline Richter" w:date="2021-04-28T14:59:00Z">
            <w:rPr>
              <w:rFonts w:cs="Times New Roman"/>
              <w:noProof/>
              <w:lang w:val="pt-BR"/>
            </w:rPr>
          </w:rPrChange>
        </w:rPr>
      </w:pPr>
      <w:r w:rsidRPr="00727D48">
        <w:rPr>
          <w:rFonts w:cs="Times New Roman"/>
          <w:noProof/>
          <w:rPrChange w:id="2255" w:author="Aline Richter" w:date="2021-04-28T14:59:00Z">
            <w:rPr>
              <w:rFonts w:cs="Times New Roman"/>
              <w:noProof/>
              <w:lang w:val="pt-BR"/>
            </w:rPr>
          </w:rPrChange>
        </w:rPr>
        <w:t xml:space="preserve">Jetz, W., Thomas, G. H., Joy, J. B., Hartmann, K., &amp; Mooers, A. O. (2012b). The global diversity of birds in space and time. </w:t>
      </w:r>
      <w:r w:rsidRPr="00727D48">
        <w:rPr>
          <w:rFonts w:cs="Times New Roman"/>
          <w:i/>
          <w:iCs/>
          <w:noProof/>
          <w:rPrChange w:id="2256" w:author="Aline Richter" w:date="2021-04-28T14:59:00Z">
            <w:rPr>
              <w:rFonts w:cs="Times New Roman"/>
              <w:i/>
              <w:iCs/>
              <w:noProof/>
              <w:lang w:val="pt-BR"/>
            </w:rPr>
          </w:rPrChange>
        </w:rPr>
        <w:t>Nature</w:t>
      </w:r>
      <w:r w:rsidRPr="00727D48">
        <w:rPr>
          <w:rFonts w:cs="Times New Roman"/>
          <w:noProof/>
          <w:rPrChange w:id="2257" w:author="Aline Richter" w:date="2021-04-28T14:59:00Z">
            <w:rPr>
              <w:rFonts w:cs="Times New Roman"/>
              <w:noProof/>
              <w:lang w:val="pt-BR"/>
            </w:rPr>
          </w:rPrChange>
        </w:rPr>
        <w:t xml:space="preserve">, </w:t>
      </w:r>
      <w:r w:rsidRPr="00727D48">
        <w:rPr>
          <w:rFonts w:cs="Times New Roman"/>
          <w:i/>
          <w:iCs/>
          <w:noProof/>
          <w:rPrChange w:id="2258" w:author="Aline Richter" w:date="2021-04-28T14:59:00Z">
            <w:rPr>
              <w:rFonts w:cs="Times New Roman"/>
              <w:i/>
              <w:iCs/>
              <w:noProof/>
              <w:lang w:val="pt-BR"/>
            </w:rPr>
          </w:rPrChange>
        </w:rPr>
        <w:t>491</w:t>
      </w:r>
      <w:r w:rsidRPr="00727D48">
        <w:rPr>
          <w:rFonts w:cs="Times New Roman"/>
          <w:noProof/>
          <w:rPrChange w:id="2259" w:author="Aline Richter" w:date="2021-04-28T14:59:00Z">
            <w:rPr>
              <w:rFonts w:cs="Times New Roman"/>
              <w:noProof/>
              <w:lang w:val="pt-BR"/>
            </w:rPr>
          </w:rPrChange>
        </w:rPr>
        <w:t>(7424), 444–448. doi:10.1038/nature11631</w:t>
      </w:r>
    </w:p>
    <w:p w14:paraId="4EB507FD" w14:textId="77777777" w:rsidR="00251934" w:rsidRPr="00251934" w:rsidRDefault="00251934" w:rsidP="00251934">
      <w:pPr>
        <w:widowControl w:val="0"/>
        <w:autoSpaceDE w:val="0"/>
        <w:autoSpaceDN w:val="0"/>
        <w:adjustRightInd w:val="0"/>
        <w:ind w:left="480" w:hanging="480"/>
        <w:rPr>
          <w:rFonts w:cs="Times New Roman"/>
          <w:noProof/>
          <w:lang w:val="pt-BR"/>
        </w:rPr>
      </w:pPr>
      <w:r w:rsidRPr="00727D48">
        <w:rPr>
          <w:rFonts w:cs="Times New Roman"/>
          <w:noProof/>
          <w:rPrChange w:id="2260" w:author="Aline Richter" w:date="2021-04-28T14:59:00Z">
            <w:rPr>
              <w:rFonts w:cs="Times New Roman"/>
              <w:noProof/>
              <w:lang w:val="pt-BR"/>
            </w:rPr>
          </w:rPrChange>
        </w:rPr>
        <w:t xml:space="preserve">Jin, Y., &amp; Qian, H. (2019). V.PhyloMaker: an R package that can generate very large phylogenies for vascular plants. </w:t>
      </w:r>
      <w:r w:rsidRPr="00251934">
        <w:rPr>
          <w:rFonts w:cs="Times New Roman"/>
          <w:i/>
          <w:iCs/>
          <w:noProof/>
          <w:lang w:val="pt-BR"/>
        </w:rPr>
        <w:t>Ecography</w:t>
      </w:r>
      <w:r w:rsidRPr="00251934">
        <w:rPr>
          <w:rFonts w:cs="Times New Roman"/>
          <w:noProof/>
          <w:lang w:val="pt-BR"/>
        </w:rPr>
        <w:t xml:space="preserve">, </w:t>
      </w:r>
      <w:r w:rsidRPr="00251934">
        <w:rPr>
          <w:rFonts w:cs="Times New Roman"/>
          <w:i/>
          <w:iCs/>
          <w:noProof/>
          <w:lang w:val="pt-BR"/>
        </w:rPr>
        <w:t>42</w:t>
      </w:r>
      <w:r w:rsidRPr="00251934">
        <w:rPr>
          <w:rFonts w:cs="Times New Roman"/>
          <w:noProof/>
          <w:lang w:val="pt-BR"/>
        </w:rPr>
        <w:t>(8), 1353–1359. doi:10.1111/ecog.04434</w:t>
      </w:r>
    </w:p>
    <w:p w14:paraId="12004B15" w14:textId="77777777" w:rsidR="00251934" w:rsidRPr="00727D48" w:rsidRDefault="00251934" w:rsidP="00251934">
      <w:pPr>
        <w:widowControl w:val="0"/>
        <w:autoSpaceDE w:val="0"/>
        <w:autoSpaceDN w:val="0"/>
        <w:adjustRightInd w:val="0"/>
        <w:ind w:left="480" w:hanging="480"/>
        <w:rPr>
          <w:rFonts w:cs="Times New Roman"/>
          <w:noProof/>
          <w:rPrChange w:id="2261" w:author="Aline Richter" w:date="2021-04-28T14:59:00Z">
            <w:rPr>
              <w:rFonts w:cs="Times New Roman"/>
              <w:noProof/>
              <w:lang w:val="pt-BR"/>
            </w:rPr>
          </w:rPrChange>
        </w:rPr>
      </w:pPr>
      <w:r w:rsidRPr="00251934">
        <w:rPr>
          <w:rFonts w:cs="Times New Roman"/>
          <w:noProof/>
          <w:lang w:val="pt-BR"/>
        </w:rPr>
        <w:t xml:space="preserve">Maestri, R., Monteiro, L. R., Fornel, R., Upham, N. S., Patterson, B. D., &amp; de Freitas, T. R. O. (2017). </w:t>
      </w:r>
      <w:r w:rsidRPr="00727D48">
        <w:rPr>
          <w:rFonts w:cs="Times New Roman"/>
          <w:noProof/>
          <w:rPrChange w:id="2262" w:author="Aline Richter" w:date="2021-04-28T14:59:00Z">
            <w:rPr>
              <w:rFonts w:cs="Times New Roman"/>
              <w:noProof/>
              <w:lang w:val="pt-BR"/>
            </w:rPr>
          </w:rPrChange>
        </w:rPr>
        <w:t xml:space="preserve">The ecology of a continental evolutionary radiation: Is the radiation of sigmodontine rodents adaptive? </w:t>
      </w:r>
      <w:r w:rsidRPr="00727D48">
        <w:rPr>
          <w:rFonts w:cs="Times New Roman"/>
          <w:i/>
          <w:iCs/>
          <w:noProof/>
          <w:rPrChange w:id="2263" w:author="Aline Richter" w:date="2021-04-28T14:59:00Z">
            <w:rPr>
              <w:rFonts w:cs="Times New Roman"/>
              <w:i/>
              <w:iCs/>
              <w:noProof/>
              <w:lang w:val="pt-BR"/>
            </w:rPr>
          </w:rPrChange>
        </w:rPr>
        <w:t>Evolution</w:t>
      </w:r>
      <w:r w:rsidRPr="00727D48">
        <w:rPr>
          <w:rFonts w:cs="Times New Roman"/>
          <w:noProof/>
          <w:rPrChange w:id="2264" w:author="Aline Richter" w:date="2021-04-28T14:59:00Z">
            <w:rPr>
              <w:rFonts w:cs="Times New Roman"/>
              <w:noProof/>
              <w:lang w:val="pt-BR"/>
            </w:rPr>
          </w:rPrChange>
        </w:rPr>
        <w:t xml:space="preserve">, </w:t>
      </w:r>
      <w:r w:rsidRPr="00727D48">
        <w:rPr>
          <w:rFonts w:cs="Times New Roman"/>
          <w:i/>
          <w:iCs/>
          <w:noProof/>
          <w:rPrChange w:id="2265" w:author="Aline Richter" w:date="2021-04-28T14:59:00Z">
            <w:rPr>
              <w:rFonts w:cs="Times New Roman"/>
              <w:i/>
              <w:iCs/>
              <w:noProof/>
              <w:lang w:val="pt-BR"/>
            </w:rPr>
          </w:rPrChange>
        </w:rPr>
        <w:t>71</w:t>
      </w:r>
      <w:r w:rsidRPr="00727D48">
        <w:rPr>
          <w:rFonts w:cs="Times New Roman"/>
          <w:noProof/>
          <w:rPrChange w:id="2266" w:author="Aline Richter" w:date="2021-04-28T14:59:00Z">
            <w:rPr>
              <w:rFonts w:cs="Times New Roman"/>
              <w:noProof/>
              <w:lang w:val="pt-BR"/>
            </w:rPr>
          </w:rPrChange>
        </w:rPr>
        <w:t>(3), 610–632. doi:10.1111/evo.13155</w:t>
      </w:r>
    </w:p>
    <w:p w14:paraId="304D13C3" w14:textId="77777777" w:rsidR="00251934" w:rsidRPr="00251934" w:rsidRDefault="00251934" w:rsidP="00251934">
      <w:pPr>
        <w:widowControl w:val="0"/>
        <w:autoSpaceDE w:val="0"/>
        <w:autoSpaceDN w:val="0"/>
        <w:adjustRightInd w:val="0"/>
        <w:ind w:left="480" w:hanging="480"/>
        <w:rPr>
          <w:rFonts w:cs="Times New Roman"/>
          <w:noProof/>
          <w:lang w:val="pt-BR"/>
        </w:rPr>
      </w:pPr>
      <w:r w:rsidRPr="00727D48">
        <w:rPr>
          <w:rFonts w:cs="Times New Roman"/>
          <w:noProof/>
          <w:rPrChange w:id="2267" w:author="Aline Richter" w:date="2021-04-28T14:59:00Z">
            <w:rPr>
              <w:rFonts w:cs="Times New Roman"/>
              <w:noProof/>
              <w:lang w:val="pt-BR"/>
            </w:rPr>
          </w:rPrChange>
        </w:rPr>
        <w:t xml:space="preserve">Magallón, S., Gómez-Acevedo, S., Sánchez-Reyes, L. L., &amp; Hernández-Hernández, T. (2015). A metacalibrated time-tree documents the early rise of flowering plant phylogenetic diversity. </w:t>
      </w:r>
      <w:r w:rsidRPr="00251934">
        <w:rPr>
          <w:rFonts w:cs="Times New Roman"/>
          <w:i/>
          <w:iCs/>
          <w:noProof/>
          <w:lang w:val="pt-BR"/>
        </w:rPr>
        <w:t>New Phytologist</w:t>
      </w:r>
      <w:r w:rsidRPr="00251934">
        <w:rPr>
          <w:rFonts w:cs="Times New Roman"/>
          <w:noProof/>
          <w:lang w:val="pt-BR"/>
        </w:rPr>
        <w:t xml:space="preserve">, </w:t>
      </w:r>
      <w:r w:rsidRPr="00251934">
        <w:rPr>
          <w:rFonts w:cs="Times New Roman"/>
          <w:i/>
          <w:iCs/>
          <w:noProof/>
          <w:lang w:val="pt-BR"/>
        </w:rPr>
        <w:t>207</w:t>
      </w:r>
      <w:r w:rsidRPr="00251934">
        <w:rPr>
          <w:rFonts w:cs="Times New Roman"/>
          <w:noProof/>
          <w:lang w:val="pt-BR"/>
        </w:rPr>
        <w:t>(2), 437–453. doi:10.1111/nph.13264</w:t>
      </w:r>
    </w:p>
    <w:p w14:paraId="17FBDCFC" w14:textId="77777777" w:rsidR="00251934" w:rsidRPr="00727D48" w:rsidRDefault="00251934" w:rsidP="00251934">
      <w:pPr>
        <w:widowControl w:val="0"/>
        <w:autoSpaceDE w:val="0"/>
        <w:autoSpaceDN w:val="0"/>
        <w:adjustRightInd w:val="0"/>
        <w:ind w:left="480" w:hanging="480"/>
        <w:rPr>
          <w:rFonts w:cs="Times New Roman"/>
          <w:noProof/>
          <w:rPrChange w:id="2268" w:author="Aline Richter" w:date="2021-04-28T14:59:00Z">
            <w:rPr>
              <w:rFonts w:cs="Times New Roman"/>
              <w:noProof/>
              <w:lang w:val="pt-BR"/>
            </w:rPr>
          </w:rPrChange>
        </w:rPr>
      </w:pPr>
      <w:r w:rsidRPr="00251934">
        <w:rPr>
          <w:rFonts w:cs="Times New Roman"/>
          <w:noProof/>
          <w:lang w:val="pt-BR"/>
        </w:rPr>
        <w:t xml:space="preserve">Martins, W. S., Carmo, W. C., Longo, H. J., Rosa, T. C., &amp; Rangel, T. F. (2013). </w:t>
      </w:r>
      <w:r w:rsidRPr="00727D48">
        <w:rPr>
          <w:rFonts w:cs="Times New Roman"/>
          <w:noProof/>
          <w:rPrChange w:id="2269" w:author="Aline Richter" w:date="2021-04-28T14:59:00Z">
            <w:rPr>
              <w:rFonts w:cs="Times New Roman"/>
              <w:noProof/>
              <w:lang w:val="pt-BR"/>
            </w:rPr>
          </w:rPrChange>
        </w:rPr>
        <w:t xml:space="preserve">SUNPLIN: Simulation with Uncertainty for Phylogenetic Investigations. </w:t>
      </w:r>
      <w:r w:rsidRPr="00727D48">
        <w:rPr>
          <w:rFonts w:cs="Times New Roman"/>
          <w:i/>
          <w:iCs/>
          <w:noProof/>
          <w:rPrChange w:id="2270" w:author="Aline Richter" w:date="2021-04-28T14:59:00Z">
            <w:rPr>
              <w:rFonts w:cs="Times New Roman"/>
              <w:i/>
              <w:iCs/>
              <w:noProof/>
              <w:lang w:val="pt-BR"/>
            </w:rPr>
          </w:rPrChange>
        </w:rPr>
        <w:t>BMC Bioinformatics</w:t>
      </w:r>
      <w:r w:rsidRPr="00727D48">
        <w:rPr>
          <w:rFonts w:cs="Times New Roman"/>
          <w:noProof/>
          <w:rPrChange w:id="2271" w:author="Aline Richter" w:date="2021-04-28T14:59:00Z">
            <w:rPr>
              <w:rFonts w:cs="Times New Roman"/>
              <w:noProof/>
              <w:lang w:val="pt-BR"/>
            </w:rPr>
          </w:rPrChange>
        </w:rPr>
        <w:t xml:space="preserve">, </w:t>
      </w:r>
      <w:r w:rsidRPr="00727D48">
        <w:rPr>
          <w:rFonts w:cs="Times New Roman"/>
          <w:i/>
          <w:iCs/>
          <w:noProof/>
          <w:rPrChange w:id="2272" w:author="Aline Richter" w:date="2021-04-28T14:59:00Z">
            <w:rPr>
              <w:rFonts w:cs="Times New Roman"/>
              <w:i/>
              <w:iCs/>
              <w:noProof/>
              <w:lang w:val="pt-BR"/>
            </w:rPr>
          </w:rPrChange>
        </w:rPr>
        <w:t>14</w:t>
      </w:r>
      <w:r w:rsidRPr="00727D48">
        <w:rPr>
          <w:rFonts w:cs="Times New Roman"/>
          <w:noProof/>
          <w:rPrChange w:id="2273" w:author="Aline Richter" w:date="2021-04-28T14:59:00Z">
            <w:rPr>
              <w:rFonts w:cs="Times New Roman"/>
              <w:noProof/>
              <w:lang w:val="pt-BR"/>
            </w:rPr>
          </w:rPrChange>
        </w:rPr>
        <w:t>(1). doi:10.1186/1471-2105-14-324</w:t>
      </w:r>
    </w:p>
    <w:p w14:paraId="34596B6A"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Nakamura, G., Vicentin, W., &amp; Súarez, Y. R. (2021). </w:t>
      </w:r>
      <w:r w:rsidRPr="00727D48">
        <w:rPr>
          <w:rFonts w:cs="Times New Roman"/>
          <w:noProof/>
          <w:rPrChange w:id="2274" w:author="Aline Richter" w:date="2021-04-28T14:59:00Z">
            <w:rPr>
              <w:rFonts w:cs="Times New Roman"/>
              <w:noProof/>
              <w:lang w:val="pt-BR"/>
            </w:rPr>
          </w:rPrChange>
        </w:rPr>
        <w:t xml:space="preserve">Taxonomic and phylogenetic beta diversity in headwater stream fish communities of the Paraná and Paraguai River basins. </w:t>
      </w:r>
      <w:r w:rsidRPr="00251934">
        <w:rPr>
          <w:rFonts w:cs="Times New Roman"/>
          <w:i/>
          <w:iCs/>
          <w:noProof/>
          <w:lang w:val="pt-BR"/>
        </w:rPr>
        <w:t>Neotropical Ichthyology</w:t>
      </w:r>
      <w:r w:rsidRPr="00251934">
        <w:rPr>
          <w:rFonts w:cs="Times New Roman"/>
          <w:noProof/>
          <w:lang w:val="pt-BR"/>
        </w:rPr>
        <w:t xml:space="preserve">, </w:t>
      </w:r>
      <w:r w:rsidRPr="00251934">
        <w:rPr>
          <w:rFonts w:cs="Times New Roman"/>
          <w:i/>
          <w:iCs/>
          <w:noProof/>
          <w:lang w:val="pt-BR"/>
        </w:rPr>
        <w:t>19</w:t>
      </w:r>
      <w:r w:rsidRPr="00251934">
        <w:rPr>
          <w:rFonts w:cs="Times New Roman"/>
          <w:noProof/>
          <w:lang w:val="pt-BR"/>
        </w:rPr>
        <w:t>(1), 1–17. doi:10.1590/1982-0224-2020-0126</w:t>
      </w:r>
    </w:p>
    <w:p w14:paraId="657AA05D" w14:textId="77777777" w:rsidR="00251934" w:rsidRPr="00727D48" w:rsidRDefault="00251934" w:rsidP="00251934">
      <w:pPr>
        <w:widowControl w:val="0"/>
        <w:autoSpaceDE w:val="0"/>
        <w:autoSpaceDN w:val="0"/>
        <w:adjustRightInd w:val="0"/>
        <w:ind w:left="480" w:hanging="480"/>
        <w:rPr>
          <w:rFonts w:cs="Times New Roman"/>
          <w:noProof/>
          <w:rPrChange w:id="2275" w:author="Aline Richter" w:date="2021-04-28T14:59:00Z">
            <w:rPr>
              <w:rFonts w:cs="Times New Roman"/>
              <w:noProof/>
              <w:lang w:val="pt-BR"/>
            </w:rPr>
          </w:rPrChange>
        </w:rPr>
      </w:pPr>
      <w:r w:rsidRPr="00251934">
        <w:rPr>
          <w:rFonts w:cs="Times New Roman"/>
          <w:noProof/>
          <w:lang w:val="pt-BR"/>
        </w:rPr>
        <w:t xml:space="preserve">Nakamura, G., Vicentin, W., Súarez, Y. R., &amp; Duarte, L. (2020). </w:t>
      </w:r>
      <w:r w:rsidRPr="00727D48">
        <w:rPr>
          <w:rFonts w:cs="Times New Roman"/>
          <w:noProof/>
          <w:rPrChange w:id="2276" w:author="Aline Richter" w:date="2021-04-28T14:59:00Z">
            <w:rPr>
              <w:rFonts w:cs="Times New Roman"/>
              <w:noProof/>
              <w:lang w:val="pt-BR"/>
            </w:rPr>
          </w:rPrChange>
        </w:rPr>
        <w:t xml:space="preserve">A multifaceted approach to analyzing taxonomic, functional, and phylogenetic </w:t>
      </w:r>
      <w:r w:rsidRPr="00251934">
        <w:rPr>
          <w:rFonts w:cs="Times New Roman"/>
          <w:noProof/>
          <w:lang w:val="pt-BR"/>
        </w:rPr>
        <w:t>β</w:t>
      </w:r>
      <w:r w:rsidRPr="00727D48">
        <w:rPr>
          <w:rFonts w:cs="Times New Roman"/>
          <w:noProof/>
          <w:rPrChange w:id="2277" w:author="Aline Richter" w:date="2021-04-28T14:59:00Z">
            <w:rPr>
              <w:rFonts w:cs="Times New Roman"/>
              <w:noProof/>
              <w:lang w:val="pt-BR"/>
            </w:rPr>
          </w:rPrChange>
        </w:rPr>
        <w:t xml:space="preserve">‐diversity. </w:t>
      </w:r>
      <w:r w:rsidRPr="00727D48">
        <w:rPr>
          <w:rFonts w:cs="Times New Roman"/>
          <w:i/>
          <w:iCs/>
          <w:noProof/>
          <w:rPrChange w:id="2278" w:author="Aline Richter" w:date="2021-04-28T14:59:00Z">
            <w:rPr>
              <w:rFonts w:cs="Times New Roman"/>
              <w:i/>
              <w:iCs/>
              <w:noProof/>
              <w:lang w:val="pt-BR"/>
            </w:rPr>
          </w:rPrChange>
        </w:rPr>
        <w:t>Ecology</w:t>
      </w:r>
      <w:r w:rsidRPr="00727D48">
        <w:rPr>
          <w:rFonts w:cs="Times New Roman"/>
          <w:noProof/>
          <w:rPrChange w:id="2279" w:author="Aline Richter" w:date="2021-04-28T14:59:00Z">
            <w:rPr>
              <w:rFonts w:cs="Times New Roman"/>
              <w:noProof/>
              <w:lang w:val="pt-BR"/>
            </w:rPr>
          </w:rPrChange>
        </w:rPr>
        <w:t>. doi:10.1002/ecy.3122</w:t>
      </w:r>
    </w:p>
    <w:p w14:paraId="2C670E57" w14:textId="77777777" w:rsidR="00251934" w:rsidRPr="00727D48" w:rsidRDefault="00251934" w:rsidP="00251934">
      <w:pPr>
        <w:widowControl w:val="0"/>
        <w:autoSpaceDE w:val="0"/>
        <w:autoSpaceDN w:val="0"/>
        <w:adjustRightInd w:val="0"/>
        <w:ind w:left="480" w:hanging="480"/>
        <w:rPr>
          <w:rFonts w:cs="Times New Roman"/>
          <w:noProof/>
          <w:rPrChange w:id="2280" w:author="Aline Richter" w:date="2021-04-28T14:59:00Z">
            <w:rPr>
              <w:rFonts w:cs="Times New Roman"/>
              <w:noProof/>
              <w:lang w:val="pt-BR"/>
            </w:rPr>
          </w:rPrChange>
        </w:rPr>
      </w:pPr>
      <w:r w:rsidRPr="00727D48">
        <w:rPr>
          <w:rFonts w:cs="Times New Roman"/>
          <w:noProof/>
          <w:rPrChange w:id="2281" w:author="Aline Richter" w:date="2021-04-28T14:59:00Z">
            <w:rPr>
              <w:rFonts w:cs="Times New Roman"/>
              <w:noProof/>
              <w:lang w:val="pt-BR"/>
            </w:rPr>
          </w:rPrChange>
        </w:rPr>
        <w:lastRenderedPageBreak/>
        <w:t>Pearse, W. D., Purvis, A., Cavender-bares, J., &amp; Helmus, M. R. (2014). Metrics and Models of Community Phylogenetics, 451–464. doi:10.1007/978-3-662-43550-2</w:t>
      </w:r>
    </w:p>
    <w:p w14:paraId="089DF16E" w14:textId="77777777" w:rsidR="00251934" w:rsidRPr="00727D48" w:rsidRDefault="00251934" w:rsidP="00251934">
      <w:pPr>
        <w:widowControl w:val="0"/>
        <w:autoSpaceDE w:val="0"/>
        <w:autoSpaceDN w:val="0"/>
        <w:adjustRightInd w:val="0"/>
        <w:ind w:left="480" w:hanging="480"/>
        <w:rPr>
          <w:rFonts w:cs="Times New Roman"/>
          <w:noProof/>
          <w:rPrChange w:id="2282" w:author="Aline Richter" w:date="2021-04-28T14:59:00Z">
            <w:rPr>
              <w:rFonts w:cs="Times New Roman"/>
              <w:noProof/>
              <w:lang w:val="pt-BR"/>
            </w:rPr>
          </w:rPrChange>
        </w:rPr>
      </w:pPr>
      <w:r w:rsidRPr="00727D48">
        <w:rPr>
          <w:rFonts w:cs="Times New Roman"/>
          <w:noProof/>
          <w:rPrChange w:id="2283" w:author="Aline Richter" w:date="2021-04-28T14:59:00Z">
            <w:rPr>
              <w:rFonts w:cs="Times New Roman"/>
              <w:noProof/>
              <w:lang w:val="pt-BR"/>
            </w:rPr>
          </w:rPrChange>
        </w:rPr>
        <w:t xml:space="preserve">Pillar, V. D., &amp; Duarte, L. D. S. (2010). A framework for metacommunity analysis of phylogenetic structure. </w:t>
      </w:r>
      <w:r w:rsidRPr="00727D48">
        <w:rPr>
          <w:rFonts w:cs="Times New Roman"/>
          <w:i/>
          <w:iCs/>
          <w:noProof/>
          <w:rPrChange w:id="2284" w:author="Aline Richter" w:date="2021-04-28T14:59:00Z">
            <w:rPr>
              <w:rFonts w:cs="Times New Roman"/>
              <w:i/>
              <w:iCs/>
              <w:noProof/>
              <w:lang w:val="pt-BR"/>
            </w:rPr>
          </w:rPrChange>
        </w:rPr>
        <w:t>Ecology Letters</w:t>
      </w:r>
      <w:r w:rsidRPr="00727D48">
        <w:rPr>
          <w:rFonts w:cs="Times New Roman"/>
          <w:noProof/>
          <w:rPrChange w:id="2285" w:author="Aline Richter" w:date="2021-04-28T14:59:00Z">
            <w:rPr>
              <w:rFonts w:cs="Times New Roman"/>
              <w:noProof/>
              <w:lang w:val="pt-BR"/>
            </w:rPr>
          </w:rPrChange>
        </w:rPr>
        <w:t xml:space="preserve">, </w:t>
      </w:r>
      <w:r w:rsidRPr="00727D48">
        <w:rPr>
          <w:rFonts w:cs="Times New Roman"/>
          <w:i/>
          <w:iCs/>
          <w:noProof/>
          <w:rPrChange w:id="2286" w:author="Aline Richter" w:date="2021-04-28T14:59:00Z">
            <w:rPr>
              <w:rFonts w:cs="Times New Roman"/>
              <w:i/>
              <w:iCs/>
              <w:noProof/>
              <w:lang w:val="pt-BR"/>
            </w:rPr>
          </w:rPrChange>
        </w:rPr>
        <w:t>13</w:t>
      </w:r>
      <w:r w:rsidRPr="00727D48">
        <w:rPr>
          <w:rFonts w:cs="Times New Roman"/>
          <w:noProof/>
          <w:rPrChange w:id="2287" w:author="Aline Richter" w:date="2021-04-28T14:59:00Z">
            <w:rPr>
              <w:rFonts w:cs="Times New Roman"/>
              <w:noProof/>
              <w:lang w:val="pt-BR"/>
            </w:rPr>
          </w:rPrChange>
        </w:rPr>
        <w:t>, 587–596. doi:10.1111/j.1461-0248.2010.01456.x</w:t>
      </w:r>
    </w:p>
    <w:p w14:paraId="2E43C9ED" w14:textId="0F473BA9" w:rsidR="00251934" w:rsidRPr="00727D48" w:rsidRDefault="00251934" w:rsidP="00251934">
      <w:pPr>
        <w:widowControl w:val="0"/>
        <w:autoSpaceDE w:val="0"/>
        <w:autoSpaceDN w:val="0"/>
        <w:adjustRightInd w:val="0"/>
        <w:ind w:left="480" w:hanging="480"/>
        <w:rPr>
          <w:rFonts w:cs="Times New Roman"/>
          <w:noProof/>
          <w:rPrChange w:id="2288" w:author="Aline Richter" w:date="2021-04-28T14:59:00Z">
            <w:rPr>
              <w:rFonts w:cs="Times New Roman"/>
              <w:noProof/>
              <w:lang w:val="pt-BR"/>
            </w:rPr>
          </w:rPrChange>
        </w:rPr>
      </w:pPr>
      <w:r w:rsidRPr="00727D48">
        <w:rPr>
          <w:rFonts w:cs="Times New Roman"/>
          <w:noProof/>
          <w:rPrChange w:id="2289" w:author="Aline Richter" w:date="2021-04-28T14:59:00Z">
            <w:rPr>
              <w:rFonts w:cs="Times New Roman"/>
              <w:noProof/>
              <w:lang w:val="pt-BR"/>
            </w:rPr>
          </w:rPrChange>
        </w:rPr>
        <w:t xml:space="preserve">Pinto-Ledezma, J. N., Villalobos, F., Reich, P. B., Catford, J. A., Larkin, D. J., &amp; Cavender-Bares, J. (2020). Testing </w:t>
      </w:r>
      <w:del w:id="2290" w:author="Bruno Eleres" w:date="2021-05-04T11:01:00Z">
        <w:r w:rsidRPr="00727D48" w:rsidDel="00A95620">
          <w:rPr>
            <w:rFonts w:cs="Times New Roman"/>
            <w:noProof/>
            <w:rPrChange w:id="2291" w:author="Aline Richter" w:date="2021-04-28T14:59:00Z">
              <w:rPr>
                <w:rFonts w:cs="Times New Roman"/>
                <w:noProof/>
                <w:lang w:val="pt-BR"/>
              </w:rPr>
            </w:rPrChange>
          </w:rPr>
          <w:delText xml:space="preserve">Darwin’s </w:delText>
        </w:r>
      </w:del>
      <w:ins w:id="2292" w:author="Bruno Eleres" w:date="2021-05-04T11:01:00Z">
        <w:r w:rsidR="00A95620" w:rsidRPr="00727D48">
          <w:rPr>
            <w:rFonts w:cs="Times New Roman"/>
            <w:noProof/>
            <w:rPrChange w:id="2293" w:author="Aline Richter" w:date="2021-04-28T14:59:00Z">
              <w:rPr>
                <w:rFonts w:cs="Times New Roman"/>
                <w:noProof/>
                <w:lang w:val="pt-BR"/>
              </w:rPr>
            </w:rPrChange>
          </w:rPr>
          <w:t>Darwin</w:t>
        </w:r>
        <w:r w:rsidR="00A95620">
          <w:rPr>
            <w:rFonts w:cs="Times New Roman"/>
            <w:noProof/>
          </w:rPr>
          <w:t>'</w:t>
        </w:r>
        <w:r w:rsidR="00A95620" w:rsidRPr="00727D48">
          <w:rPr>
            <w:rFonts w:cs="Times New Roman"/>
            <w:noProof/>
            <w:rPrChange w:id="2294" w:author="Aline Richter" w:date="2021-04-28T14:59:00Z">
              <w:rPr>
                <w:rFonts w:cs="Times New Roman"/>
                <w:noProof/>
                <w:lang w:val="pt-BR"/>
              </w:rPr>
            </w:rPrChange>
          </w:rPr>
          <w:t xml:space="preserve">s </w:t>
        </w:r>
      </w:ins>
      <w:r w:rsidRPr="00727D48">
        <w:rPr>
          <w:rFonts w:cs="Times New Roman"/>
          <w:noProof/>
          <w:rPrChange w:id="2295" w:author="Aline Richter" w:date="2021-04-28T14:59:00Z">
            <w:rPr>
              <w:rFonts w:cs="Times New Roman"/>
              <w:noProof/>
              <w:lang w:val="pt-BR"/>
            </w:rPr>
          </w:rPrChange>
        </w:rPr>
        <w:t xml:space="preserve">naturalization conundrum based on taxonomic, phylogenetic, and functional dimensions of vascular plants. </w:t>
      </w:r>
      <w:r w:rsidRPr="00727D48">
        <w:rPr>
          <w:rFonts w:cs="Times New Roman"/>
          <w:i/>
          <w:iCs/>
          <w:noProof/>
          <w:rPrChange w:id="2296" w:author="Aline Richter" w:date="2021-04-28T14:59:00Z">
            <w:rPr>
              <w:rFonts w:cs="Times New Roman"/>
              <w:i/>
              <w:iCs/>
              <w:noProof/>
              <w:lang w:val="pt-BR"/>
            </w:rPr>
          </w:rPrChange>
        </w:rPr>
        <w:t>Ecological Monographs</w:t>
      </w:r>
      <w:r w:rsidRPr="00727D48">
        <w:rPr>
          <w:rFonts w:cs="Times New Roman"/>
          <w:noProof/>
          <w:rPrChange w:id="2297" w:author="Aline Richter" w:date="2021-04-28T14:59:00Z">
            <w:rPr>
              <w:rFonts w:cs="Times New Roman"/>
              <w:noProof/>
              <w:lang w:val="pt-BR"/>
            </w:rPr>
          </w:rPrChange>
        </w:rPr>
        <w:t>. doi:10.1002/ecm.1420</w:t>
      </w:r>
    </w:p>
    <w:p w14:paraId="79A64F14" w14:textId="77777777" w:rsidR="00251934" w:rsidRPr="00251934" w:rsidRDefault="00251934" w:rsidP="00251934">
      <w:pPr>
        <w:widowControl w:val="0"/>
        <w:autoSpaceDE w:val="0"/>
        <w:autoSpaceDN w:val="0"/>
        <w:adjustRightInd w:val="0"/>
        <w:ind w:left="480" w:hanging="480"/>
        <w:rPr>
          <w:rFonts w:cs="Times New Roman"/>
          <w:noProof/>
          <w:lang w:val="pt-BR"/>
        </w:rPr>
      </w:pPr>
      <w:r w:rsidRPr="00727D48">
        <w:rPr>
          <w:rFonts w:cs="Times New Roman"/>
          <w:noProof/>
          <w:rPrChange w:id="2298" w:author="Aline Richter" w:date="2021-04-28T14:59:00Z">
            <w:rPr>
              <w:rFonts w:cs="Times New Roman"/>
              <w:noProof/>
              <w:lang w:val="pt-BR"/>
            </w:rPr>
          </w:rPrChange>
        </w:rPr>
        <w:t xml:space="preserve">Rabosky, D. L., Chang, J., Title, P. O., Cowman, P. F., Sallan, L., Friedman, M., … Alfaro, M. E. (2018). An inverse latitudinal gradient in speciation rate for marine fishes. </w:t>
      </w:r>
      <w:r w:rsidRPr="00251934">
        <w:rPr>
          <w:rFonts w:cs="Times New Roman"/>
          <w:i/>
          <w:iCs/>
          <w:noProof/>
          <w:lang w:val="pt-BR"/>
        </w:rPr>
        <w:t>Nature</w:t>
      </w:r>
      <w:r w:rsidRPr="00251934">
        <w:rPr>
          <w:rFonts w:cs="Times New Roman"/>
          <w:noProof/>
          <w:lang w:val="pt-BR"/>
        </w:rPr>
        <w:t xml:space="preserve">, </w:t>
      </w:r>
      <w:r w:rsidRPr="00251934">
        <w:rPr>
          <w:rFonts w:cs="Times New Roman"/>
          <w:i/>
          <w:iCs/>
          <w:noProof/>
          <w:lang w:val="pt-BR"/>
        </w:rPr>
        <w:t>559</w:t>
      </w:r>
      <w:r w:rsidRPr="00251934">
        <w:rPr>
          <w:rFonts w:cs="Times New Roman"/>
          <w:noProof/>
          <w:lang w:val="pt-BR"/>
        </w:rPr>
        <w:t>(7714), 392–395. doi:10.1038/s41586-018-0273-1</w:t>
      </w:r>
    </w:p>
    <w:p w14:paraId="7C34A521"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Roa-Fuentes, C. A., Heino, J., Cianciaruso, M. V., Ferraz, S., Zeni, J. O., &amp; Casatti, L. (2019). </w:t>
      </w:r>
      <w:r w:rsidRPr="00727D48">
        <w:rPr>
          <w:rFonts w:cs="Times New Roman"/>
          <w:noProof/>
          <w:rPrChange w:id="2299" w:author="Aline Richter" w:date="2021-04-28T14:59:00Z">
            <w:rPr>
              <w:rFonts w:cs="Times New Roman"/>
              <w:noProof/>
              <w:lang w:val="pt-BR"/>
            </w:rPr>
          </w:rPrChange>
        </w:rPr>
        <w:t xml:space="preserve">Taxonomic, functional, and phylogenetic </w:t>
      </w:r>
      <w:r w:rsidRPr="00251934">
        <w:rPr>
          <w:rFonts w:cs="Times New Roman"/>
          <w:noProof/>
          <w:lang w:val="pt-BR"/>
        </w:rPr>
        <w:t>β</w:t>
      </w:r>
      <w:r w:rsidRPr="00727D48">
        <w:rPr>
          <w:rFonts w:cs="Times New Roman"/>
          <w:noProof/>
          <w:rPrChange w:id="2300" w:author="Aline Richter" w:date="2021-04-28T14:59:00Z">
            <w:rPr>
              <w:rFonts w:cs="Times New Roman"/>
              <w:noProof/>
              <w:lang w:val="pt-BR"/>
            </w:rPr>
          </w:rPrChange>
        </w:rPr>
        <w:t xml:space="preserve">-diversity patterns of stream fish assemblages in tropical agroecosystems. </w:t>
      </w:r>
      <w:r w:rsidRPr="00251934">
        <w:rPr>
          <w:rFonts w:cs="Times New Roman"/>
          <w:i/>
          <w:iCs/>
          <w:noProof/>
          <w:lang w:val="pt-BR"/>
        </w:rPr>
        <w:t>Freshwater Biology</w:t>
      </w:r>
      <w:r w:rsidRPr="00251934">
        <w:rPr>
          <w:rFonts w:cs="Times New Roman"/>
          <w:noProof/>
          <w:lang w:val="pt-BR"/>
        </w:rPr>
        <w:t xml:space="preserve">, </w:t>
      </w:r>
      <w:r w:rsidRPr="00251934">
        <w:rPr>
          <w:rFonts w:cs="Times New Roman"/>
          <w:i/>
          <w:iCs/>
          <w:noProof/>
          <w:lang w:val="pt-BR"/>
        </w:rPr>
        <w:t>64</w:t>
      </w:r>
      <w:r w:rsidRPr="00251934">
        <w:rPr>
          <w:rFonts w:cs="Times New Roman"/>
          <w:noProof/>
          <w:lang w:val="pt-BR"/>
        </w:rPr>
        <w:t>(3), 447–460. doi:10.1111/fwb.13233</w:t>
      </w:r>
    </w:p>
    <w:p w14:paraId="0AAFCE5D" w14:textId="77777777" w:rsidR="00251934" w:rsidRPr="00727D48" w:rsidRDefault="00251934" w:rsidP="00251934">
      <w:pPr>
        <w:widowControl w:val="0"/>
        <w:autoSpaceDE w:val="0"/>
        <w:autoSpaceDN w:val="0"/>
        <w:adjustRightInd w:val="0"/>
        <w:ind w:left="480" w:hanging="480"/>
        <w:rPr>
          <w:rFonts w:cs="Times New Roman"/>
          <w:noProof/>
          <w:rPrChange w:id="2301" w:author="Aline Richter" w:date="2021-04-28T14:59:00Z">
            <w:rPr>
              <w:rFonts w:cs="Times New Roman"/>
              <w:noProof/>
              <w:lang w:val="pt-BR"/>
            </w:rPr>
          </w:rPrChange>
        </w:rPr>
      </w:pPr>
      <w:r w:rsidRPr="00251934">
        <w:rPr>
          <w:rFonts w:cs="Times New Roman"/>
          <w:noProof/>
          <w:lang w:val="pt-BR"/>
        </w:rPr>
        <w:t xml:space="preserve">Roa-Fuentes, C. A., Heino, J., Zeni, J. O., Ferraz, S., Cianciaruso, M. V., &amp; Casatti, L. (2020). </w:t>
      </w:r>
      <w:r w:rsidRPr="00727D48">
        <w:rPr>
          <w:rFonts w:cs="Times New Roman"/>
          <w:noProof/>
          <w:rPrChange w:id="2302" w:author="Aline Richter" w:date="2021-04-28T14:59:00Z">
            <w:rPr>
              <w:rFonts w:cs="Times New Roman"/>
              <w:noProof/>
              <w:lang w:val="pt-BR"/>
            </w:rPr>
          </w:rPrChange>
        </w:rPr>
        <w:t xml:space="preserve">Importance of local and landscape variables on multiple facets of stream fish biodiversity in a Neotropical agroecosystem. </w:t>
      </w:r>
      <w:r w:rsidRPr="00727D48">
        <w:rPr>
          <w:rFonts w:cs="Times New Roman"/>
          <w:i/>
          <w:iCs/>
          <w:noProof/>
          <w:rPrChange w:id="2303" w:author="Aline Richter" w:date="2021-04-28T14:59:00Z">
            <w:rPr>
              <w:rFonts w:cs="Times New Roman"/>
              <w:i/>
              <w:iCs/>
              <w:noProof/>
              <w:lang w:val="pt-BR"/>
            </w:rPr>
          </w:rPrChange>
        </w:rPr>
        <w:t>Hydrobiologia</w:t>
      </w:r>
      <w:r w:rsidRPr="00727D48">
        <w:rPr>
          <w:rFonts w:cs="Times New Roman"/>
          <w:noProof/>
          <w:rPrChange w:id="2304" w:author="Aline Richter" w:date="2021-04-28T14:59:00Z">
            <w:rPr>
              <w:rFonts w:cs="Times New Roman"/>
              <w:noProof/>
              <w:lang w:val="pt-BR"/>
            </w:rPr>
          </w:rPrChange>
        </w:rPr>
        <w:t xml:space="preserve">, </w:t>
      </w:r>
      <w:r w:rsidRPr="00727D48">
        <w:rPr>
          <w:rFonts w:cs="Times New Roman"/>
          <w:i/>
          <w:iCs/>
          <w:noProof/>
          <w:rPrChange w:id="2305" w:author="Aline Richter" w:date="2021-04-28T14:59:00Z">
            <w:rPr>
              <w:rFonts w:cs="Times New Roman"/>
              <w:i/>
              <w:iCs/>
              <w:noProof/>
              <w:lang w:val="pt-BR"/>
            </w:rPr>
          </w:rPrChange>
        </w:rPr>
        <w:t>7</w:t>
      </w:r>
      <w:r w:rsidRPr="00727D48">
        <w:rPr>
          <w:rFonts w:cs="Times New Roman"/>
          <w:noProof/>
          <w:rPrChange w:id="2306" w:author="Aline Richter" w:date="2021-04-28T14:59:00Z">
            <w:rPr>
              <w:rFonts w:cs="Times New Roman"/>
              <w:noProof/>
              <w:lang w:val="pt-BR"/>
            </w:rPr>
          </w:rPrChange>
        </w:rPr>
        <w:t>. doi:10.1007/s10750-020-04396-7</w:t>
      </w:r>
    </w:p>
    <w:p w14:paraId="158C8481" w14:textId="77777777" w:rsidR="00251934" w:rsidRPr="00727D48" w:rsidRDefault="00251934" w:rsidP="00251934">
      <w:pPr>
        <w:widowControl w:val="0"/>
        <w:autoSpaceDE w:val="0"/>
        <w:autoSpaceDN w:val="0"/>
        <w:adjustRightInd w:val="0"/>
        <w:ind w:left="480" w:hanging="480"/>
        <w:rPr>
          <w:rFonts w:cs="Times New Roman"/>
          <w:noProof/>
          <w:rPrChange w:id="2307" w:author="Aline Richter" w:date="2021-04-28T14:59:00Z">
            <w:rPr>
              <w:rFonts w:cs="Times New Roman"/>
              <w:noProof/>
              <w:lang w:val="pt-BR"/>
            </w:rPr>
          </w:rPrChange>
        </w:rPr>
      </w:pPr>
      <w:r w:rsidRPr="00727D48">
        <w:rPr>
          <w:rFonts w:cs="Times New Roman"/>
          <w:noProof/>
          <w:rPrChange w:id="2308" w:author="Aline Richter" w:date="2021-04-28T14:59:00Z">
            <w:rPr>
              <w:rFonts w:cs="Times New Roman"/>
              <w:noProof/>
              <w:lang w:val="pt-BR"/>
            </w:rPr>
          </w:rPrChange>
        </w:rPr>
        <w:t xml:space="preserve">Roquet, C., Thuiller, W., &amp; Lavergne, S. (2013). Building megaphylogenies for macroecology: Taking up the challenge. </w:t>
      </w:r>
      <w:r w:rsidRPr="00727D48">
        <w:rPr>
          <w:rFonts w:cs="Times New Roman"/>
          <w:i/>
          <w:iCs/>
          <w:noProof/>
          <w:rPrChange w:id="2309" w:author="Aline Richter" w:date="2021-04-28T14:59:00Z">
            <w:rPr>
              <w:rFonts w:cs="Times New Roman"/>
              <w:i/>
              <w:iCs/>
              <w:noProof/>
              <w:lang w:val="pt-BR"/>
            </w:rPr>
          </w:rPrChange>
        </w:rPr>
        <w:t>Ecography</w:t>
      </w:r>
      <w:r w:rsidRPr="00727D48">
        <w:rPr>
          <w:rFonts w:cs="Times New Roman"/>
          <w:noProof/>
          <w:rPrChange w:id="2310" w:author="Aline Richter" w:date="2021-04-28T14:59:00Z">
            <w:rPr>
              <w:rFonts w:cs="Times New Roman"/>
              <w:noProof/>
              <w:lang w:val="pt-BR"/>
            </w:rPr>
          </w:rPrChange>
        </w:rPr>
        <w:t xml:space="preserve">, </w:t>
      </w:r>
      <w:r w:rsidRPr="00727D48">
        <w:rPr>
          <w:rFonts w:cs="Times New Roman"/>
          <w:i/>
          <w:iCs/>
          <w:noProof/>
          <w:rPrChange w:id="2311" w:author="Aline Richter" w:date="2021-04-28T14:59:00Z">
            <w:rPr>
              <w:rFonts w:cs="Times New Roman"/>
              <w:i/>
              <w:iCs/>
              <w:noProof/>
              <w:lang w:val="pt-BR"/>
            </w:rPr>
          </w:rPrChange>
        </w:rPr>
        <w:t>36</w:t>
      </w:r>
      <w:r w:rsidRPr="00727D48">
        <w:rPr>
          <w:rFonts w:cs="Times New Roman"/>
          <w:noProof/>
          <w:rPrChange w:id="2312" w:author="Aline Richter" w:date="2021-04-28T14:59:00Z">
            <w:rPr>
              <w:rFonts w:cs="Times New Roman"/>
              <w:noProof/>
              <w:lang w:val="pt-BR"/>
            </w:rPr>
          </w:rPrChange>
        </w:rPr>
        <w:t>(1), 13–26. doi:10.1111/j.1600-0587.2012.07773.x</w:t>
      </w:r>
    </w:p>
    <w:p w14:paraId="4AC3FD9D" w14:textId="77777777" w:rsidR="00251934" w:rsidRPr="00727D48" w:rsidRDefault="00251934" w:rsidP="00251934">
      <w:pPr>
        <w:widowControl w:val="0"/>
        <w:autoSpaceDE w:val="0"/>
        <w:autoSpaceDN w:val="0"/>
        <w:adjustRightInd w:val="0"/>
        <w:ind w:left="480" w:hanging="480"/>
        <w:rPr>
          <w:rFonts w:cs="Times New Roman"/>
          <w:noProof/>
          <w:rPrChange w:id="2313" w:author="Aline Richter" w:date="2021-04-28T14:59:00Z">
            <w:rPr>
              <w:rFonts w:cs="Times New Roman"/>
              <w:noProof/>
              <w:lang w:val="pt-BR"/>
            </w:rPr>
          </w:rPrChange>
        </w:rPr>
      </w:pPr>
      <w:r w:rsidRPr="00727D48">
        <w:rPr>
          <w:rFonts w:cs="Times New Roman"/>
          <w:noProof/>
          <w:rPrChange w:id="2314" w:author="Aline Richter" w:date="2021-04-28T14:59:00Z">
            <w:rPr>
              <w:rFonts w:cs="Times New Roman"/>
              <w:noProof/>
              <w:lang w:val="pt-BR"/>
            </w:rPr>
          </w:rPrChange>
        </w:rPr>
        <w:t xml:space="preserve">Tedesco, P. A., Beauchard, O., Bigorne, R., Blanchet, S., Buisson, L., Conti, L., … Oberdorff, T. (2017). Data Descriptor: A global database on freshwater fish species </w:t>
      </w:r>
      <w:r w:rsidRPr="00727D48">
        <w:rPr>
          <w:rFonts w:cs="Times New Roman"/>
          <w:noProof/>
          <w:rPrChange w:id="2315" w:author="Aline Richter" w:date="2021-04-28T14:59:00Z">
            <w:rPr>
              <w:rFonts w:cs="Times New Roman"/>
              <w:noProof/>
              <w:lang w:val="pt-BR"/>
            </w:rPr>
          </w:rPrChange>
        </w:rPr>
        <w:lastRenderedPageBreak/>
        <w:t xml:space="preserve">occurrence in drainage basins. </w:t>
      </w:r>
      <w:r w:rsidRPr="00727D48">
        <w:rPr>
          <w:rFonts w:cs="Times New Roman"/>
          <w:i/>
          <w:iCs/>
          <w:noProof/>
          <w:rPrChange w:id="2316" w:author="Aline Richter" w:date="2021-04-28T14:59:00Z">
            <w:rPr>
              <w:rFonts w:cs="Times New Roman"/>
              <w:i/>
              <w:iCs/>
              <w:noProof/>
              <w:lang w:val="pt-BR"/>
            </w:rPr>
          </w:rPrChange>
        </w:rPr>
        <w:t>Scientific Data</w:t>
      </w:r>
      <w:r w:rsidRPr="00727D48">
        <w:rPr>
          <w:rFonts w:cs="Times New Roman"/>
          <w:noProof/>
          <w:rPrChange w:id="2317" w:author="Aline Richter" w:date="2021-04-28T14:59:00Z">
            <w:rPr>
              <w:rFonts w:cs="Times New Roman"/>
              <w:noProof/>
              <w:lang w:val="pt-BR"/>
            </w:rPr>
          </w:rPrChange>
        </w:rPr>
        <w:t xml:space="preserve">, </w:t>
      </w:r>
      <w:r w:rsidRPr="00727D48">
        <w:rPr>
          <w:rFonts w:cs="Times New Roman"/>
          <w:i/>
          <w:iCs/>
          <w:noProof/>
          <w:rPrChange w:id="2318" w:author="Aline Richter" w:date="2021-04-28T14:59:00Z">
            <w:rPr>
              <w:rFonts w:cs="Times New Roman"/>
              <w:i/>
              <w:iCs/>
              <w:noProof/>
              <w:lang w:val="pt-BR"/>
            </w:rPr>
          </w:rPrChange>
        </w:rPr>
        <w:t>4</w:t>
      </w:r>
      <w:r w:rsidRPr="00727D48">
        <w:rPr>
          <w:rFonts w:cs="Times New Roman"/>
          <w:noProof/>
          <w:rPrChange w:id="2319" w:author="Aline Richter" w:date="2021-04-28T14:59:00Z">
            <w:rPr>
              <w:rFonts w:cs="Times New Roman"/>
              <w:noProof/>
              <w:lang w:val="pt-BR"/>
            </w:rPr>
          </w:rPrChange>
        </w:rPr>
        <w:t>, 1–6. doi:10.1038/sdata.2017.141</w:t>
      </w:r>
    </w:p>
    <w:p w14:paraId="5BE54514" w14:textId="77777777" w:rsidR="00251934" w:rsidRPr="00727D48" w:rsidRDefault="00251934" w:rsidP="00251934">
      <w:pPr>
        <w:widowControl w:val="0"/>
        <w:autoSpaceDE w:val="0"/>
        <w:autoSpaceDN w:val="0"/>
        <w:adjustRightInd w:val="0"/>
        <w:ind w:left="480" w:hanging="480"/>
        <w:rPr>
          <w:rFonts w:cs="Times New Roman"/>
          <w:noProof/>
          <w:rPrChange w:id="2320" w:author="Aline Richter" w:date="2021-04-28T14:59:00Z">
            <w:rPr>
              <w:rFonts w:cs="Times New Roman"/>
              <w:noProof/>
              <w:lang w:val="pt-BR"/>
            </w:rPr>
          </w:rPrChange>
        </w:rPr>
      </w:pPr>
      <w:r w:rsidRPr="00727D48">
        <w:rPr>
          <w:rFonts w:cs="Times New Roman"/>
          <w:noProof/>
          <w:rPrChange w:id="2321" w:author="Aline Richter" w:date="2021-04-28T14:59:00Z">
            <w:rPr>
              <w:rFonts w:cs="Times New Roman"/>
              <w:noProof/>
              <w:lang w:val="pt-BR"/>
            </w:rPr>
          </w:rPrChange>
        </w:rPr>
        <w:t xml:space="preserve">Webb, C. O., Ackerly, D. D., &amp; Kembel, S. W. (2008). Phylocom: Software for the analysis of phylogenetic community structure and trait evolution. </w:t>
      </w:r>
      <w:r w:rsidRPr="00727D48">
        <w:rPr>
          <w:rFonts w:cs="Times New Roman"/>
          <w:i/>
          <w:iCs/>
          <w:noProof/>
          <w:rPrChange w:id="2322" w:author="Aline Richter" w:date="2021-04-28T14:59:00Z">
            <w:rPr>
              <w:rFonts w:cs="Times New Roman"/>
              <w:i/>
              <w:iCs/>
              <w:noProof/>
              <w:lang w:val="pt-BR"/>
            </w:rPr>
          </w:rPrChange>
        </w:rPr>
        <w:t>Bioinformatics</w:t>
      </w:r>
      <w:r w:rsidRPr="00727D48">
        <w:rPr>
          <w:rFonts w:cs="Times New Roman"/>
          <w:noProof/>
          <w:rPrChange w:id="2323" w:author="Aline Richter" w:date="2021-04-28T14:59:00Z">
            <w:rPr>
              <w:rFonts w:cs="Times New Roman"/>
              <w:noProof/>
              <w:lang w:val="pt-BR"/>
            </w:rPr>
          </w:rPrChange>
        </w:rPr>
        <w:t xml:space="preserve">, </w:t>
      </w:r>
      <w:r w:rsidRPr="00727D48">
        <w:rPr>
          <w:rFonts w:cs="Times New Roman"/>
          <w:i/>
          <w:iCs/>
          <w:noProof/>
          <w:rPrChange w:id="2324" w:author="Aline Richter" w:date="2021-04-28T14:59:00Z">
            <w:rPr>
              <w:rFonts w:cs="Times New Roman"/>
              <w:i/>
              <w:iCs/>
              <w:noProof/>
              <w:lang w:val="pt-BR"/>
            </w:rPr>
          </w:rPrChange>
        </w:rPr>
        <w:t>24</w:t>
      </w:r>
      <w:r w:rsidRPr="00727D48">
        <w:rPr>
          <w:rFonts w:cs="Times New Roman"/>
          <w:noProof/>
          <w:rPrChange w:id="2325" w:author="Aline Richter" w:date="2021-04-28T14:59:00Z">
            <w:rPr>
              <w:rFonts w:cs="Times New Roman"/>
              <w:noProof/>
              <w:lang w:val="pt-BR"/>
            </w:rPr>
          </w:rPrChange>
        </w:rPr>
        <w:t>(18), 2098–2100. doi:10.1093/bioinformatics/btn358</w:t>
      </w:r>
    </w:p>
    <w:p w14:paraId="0597F054" w14:textId="77777777" w:rsidR="00251934" w:rsidRPr="00251934" w:rsidRDefault="00251934" w:rsidP="00251934">
      <w:pPr>
        <w:widowControl w:val="0"/>
        <w:autoSpaceDE w:val="0"/>
        <w:autoSpaceDN w:val="0"/>
        <w:adjustRightInd w:val="0"/>
        <w:ind w:left="480" w:hanging="480"/>
        <w:rPr>
          <w:rFonts w:cs="Times New Roman"/>
          <w:noProof/>
        </w:rPr>
      </w:pPr>
      <w:r w:rsidRPr="00727D48">
        <w:rPr>
          <w:rFonts w:cs="Times New Roman"/>
          <w:noProof/>
          <w:rPrChange w:id="2326" w:author="Aline Richter" w:date="2021-04-28T14:59:00Z">
            <w:rPr>
              <w:rFonts w:cs="Times New Roman"/>
              <w:noProof/>
              <w:lang w:val="pt-BR"/>
            </w:rPr>
          </w:rPrChange>
        </w:rPr>
        <w:t xml:space="preserve">Webb, C. O., &amp; Donoghue, M. J. (2005). Phylomatic: Tree assembly for applied phylogenetics. </w:t>
      </w:r>
      <w:r w:rsidRPr="00251934">
        <w:rPr>
          <w:rFonts w:cs="Times New Roman"/>
          <w:i/>
          <w:iCs/>
          <w:noProof/>
          <w:lang w:val="pt-BR"/>
        </w:rPr>
        <w:t>Molecular Ecology Notes</w:t>
      </w:r>
      <w:r w:rsidRPr="00251934">
        <w:rPr>
          <w:rFonts w:cs="Times New Roman"/>
          <w:noProof/>
          <w:lang w:val="pt-BR"/>
        </w:rPr>
        <w:t xml:space="preserve">, </w:t>
      </w:r>
      <w:r w:rsidRPr="00251934">
        <w:rPr>
          <w:rFonts w:cs="Times New Roman"/>
          <w:i/>
          <w:iCs/>
          <w:noProof/>
          <w:lang w:val="pt-BR"/>
        </w:rPr>
        <w:t>5</w:t>
      </w:r>
      <w:r w:rsidRPr="00251934">
        <w:rPr>
          <w:rFonts w:cs="Times New Roman"/>
          <w:noProof/>
          <w:lang w:val="pt-BR"/>
        </w:rPr>
        <w:t>(1), 181–183. doi:10.1111/j.1471-8286.2004.00829.x</w:t>
      </w:r>
    </w:p>
    <w:p w14:paraId="626367EC" w14:textId="30EB74BF" w:rsidR="001936A0" w:rsidRPr="001936A0" w:rsidRDefault="001936A0" w:rsidP="00251934">
      <w:pPr>
        <w:widowControl w:val="0"/>
        <w:autoSpaceDE w:val="0"/>
        <w:autoSpaceDN w:val="0"/>
        <w:adjustRightInd w:val="0"/>
        <w:ind w:left="480" w:hanging="480"/>
      </w:pPr>
      <w:r>
        <w:fldChar w:fldCharType="end"/>
      </w:r>
    </w:p>
    <w:sectPr w:rsidR="001936A0" w:rsidRPr="001936A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6" w:author="Aline Richter" w:date="2021-04-28T17:47:00Z" w:initials="AR">
    <w:p w14:paraId="6997CA42" w14:textId="77777777" w:rsidR="00CB409D" w:rsidRPr="00FA67C3" w:rsidRDefault="00CB409D" w:rsidP="00FA67C3">
      <w:pPr>
        <w:pStyle w:val="Textodecomentrio"/>
        <w:rPr>
          <w:lang w:val="pt-BR"/>
        </w:rPr>
      </w:pPr>
      <w:r>
        <w:rPr>
          <w:rStyle w:val="Refdecomentrio"/>
        </w:rPr>
        <w:annotationRef/>
      </w:r>
      <w:r>
        <w:rPr>
          <w:rStyle w:val="Refdecomentrio"/>
        </w:rPr>
        <w:annotationRef/>
      </w:r>
      <w:r w:rsidRPr="00FA67C3">
        <w:rPr>
          <w:lang w:val="pt-BR"/>
        </w:rPr>
        <w:t>Esse paragrafo ta meio estranho pr</w:t>
      </w:r>
      <w:r>
        <w:rPr>
          <w:lang w:val="pt-BR"/>
        </w:rPr>
        <w:t>a mim, acho que tem muitas informações: tu começa falando do Darwinian  e no fim tu falas bastante de como as filogenias podem ser obtidas</w:t>
      </w:r>
    </w:p>
    <w:p w14:paraId="7EE04B6A" w14:textId="7F372DC0" w:rsidR="00CB409D" w:rsidRPr="00FA67C3" w:rsidRDefault="00CB409D">
      <w:pPr>
        <w:pStyle w:val="Textodecomentrio"/>
        <w:rPr>
          <w:lang w:val="pt-BR"/>
        </w:rPr>
      </w:pPr>
    </w:p>
  </w:comment>
  <w:comment w:id="339" w:author="Aline Richter" w:date="2021-04-28T17:18:00Z" w:initials="AR">
    <w:p w14:paraId="1D194F94" w14:textId="70D82542" w:rsidR="00CB409D" w:rsidRPr="001D4CA7" w:rsidRDefault="00CB409D">
      <w:pPr>
        <w:pStyle w:val="Textodecomentrio"/>
        <w:rPr>
          <w:lang w:val="pt-BR"/>
        </w:rPr>
      </w:pPr>
      <w:r>
        <w:rPr>
          <w:rStyle w:val="Refdecomentrio"/>
        </w:rPr>
        <w:annotationRef/>
      </w:r>
      <w:r w:rsidRPr="001D4CA7">
        <w:rPr>
          <w:lang w:val="pt-BR"/>
        </w:rPr>
        <w:t>Acho que essa não é u</w:t>
      </w:r>
      <w:r>
        <w:rPr>
          <w:lang w:val="pt-BR"/>
        </w:rPr>
        <w:t xml:space="preserve">ma justificativa. Seria se </w:t>
      </w:r>
      <w:r>
        <w:rPr>
          <w:lang w:val="pt-BR"/>
        </w:rPr>
        <w:t xml:space="preserve">tu já tivesse dado mais ênfase no </w:t>
      </w:r>
      <w:r>
        <w:rPr>
          <w:lang w:val="pt-BR"/>
        </w:rPr>
        <w:t>paragrafo acima sobre a problemática da subamostragem/falta de recursos para dados genéticos...</w:t>
      </w:r>
    </w:p>
  </w:comment>
  <w:comment w:id="340" w:author="Aline Richter" w:date="2021-04-28T17:45:00Z" w:initials="AR">
    <w:p w14:paraId="5A44CEF8" w14:textId="5BB1C4A2" w:rsidR="00CB409D" w:rsidRPr="00FA67C3" w:rsidRDefault="00CB409D" w:rsidP="00FA67C3">
      <w:pPr>
        <w:pStyle w:val="Textodecomentrio"/>
        <w:rPr>
          <w:lang w:val="pt-BR"/>
        </w:rPr>
      </w:pPr>
      <w:r>
        <w:rPr>
          <w:rStyle w:val="Refdecomentrio"/>
        </w:rPr>
        <w:annotationRef/>
      </w:r>
    </w:p>
  </w:comment>
  <w:comment w:id="358" w:author="Bruno Eleres" w:date="2021-05-03T12:10:00Z" w:initials="BE">
    <w:p w14:paraId="288EAF4F" w14:textId="2BD2BDF3" w:rsidR="00F559B7" w:rsidRPr="00F559B7" w:rsidRDefault="00F559B7">
      <w:pPr>
        <w:pStyle w:val="Textodecomentrio"/>
        <w:rPr>
          <w:lang w:val="pt-BR"/>
        </w:rPr>
      </w:pPr>
      <w:r>
        <w:rPr>
          <w:rStyle w:val="Refdecomentrio"/>
        </w:rPr>
        <w:annotationRef/>
      </w:r>
      <w:r w:rsidRPr="00F559B7">
        <w:rPr>
          <w:lang w:val="pt-BR"/>
        </w:rPr>
        <w:t xml:space="preserve">Será </w:t>
      </w:r>
      <w:r w:rsidRPr="00F559B7">
        <w:rPr>
          <w:lang w:val="pt-BR"/>
        </w:rPr>
        <w:t>q Podemos citar o</w:t>
      </w:r>
      <w:r>
        <w:rPr>
          <w:lang w:val="pt-BR"/>
        </w:rPr>
        <w:t xml:space="preserve"> capítulo do livro de peixes aqui? Falamos dos artigos em geral</w:t>
      </w:r>
    </w:p>
  </w:comment>
  <w:comment w:id="528" w:author="Bruno Eleres" w:date="2021-05-03T23:05:00Z" w:initials="BE">
    <w:p w14:paraId="563434ED" w14:textId="5ED34D35" w:rsidR="00AC4500" w:rsidRPr="00AC4500" w:rsidRDefault="00AC4500">
      <w:pPr>
        <w:pStyle w:val="Textodecomentrio"/>
        <w:rPr>
          <w:lang w:val="pt-BR"/>
        </w:rPr>
      </w:pPr>
      <w:r>
        <w:rPr>
          <w:rStyle w:val="Refdecomentrio"/>
        </w:rPr>
        <w:annotationRef/>
      </w:r>
      <w:r w:rsidRPr="00AC4500">
        <w:rPr>
          <w:lang w:val="pt-BR"/>
        </w:rPr>
        <w:t>Adicionar uma descrição geral</w:t>
      </w:r>
      <w:r>
        <w:rPr>
          <w:lang w:val="pt-BR"/>
        </w:rPr>
        <w:t xml:space="preserve"> no início do parágrafo</w:t>
      </w:r>
      <w:r w:rsidRPr="00AC4500">
        <w:rPr>
          <w:lang w:val="pt-BR"/>
        </w:rPr>
        <w:t xml:space="preserve"> como </w:t>
      </w:r>
      <w:r>
        <w:rPr>
          <w:lang w:val="pt-BR"/>
        </w:rPr>
        <w:t>n</w:t>
      </w:r>
      <w:r w:rsidRPr="00AC4500">
        <w:rPr>
          <w:lang w:val="pt-BR"/>
        </w:rPr>
        <w:t xml:space="preserve">a </w:t>
      </w:r>
      <w:r>
        <w:rPr>
          <w:lang w:val="pt-BR"/>
        </w:rPr>
        <w:t xml:space="preserve">descrição da </w:t>
      </w:r>
      <w:r w:rsidRPr="00AC4500">
        <w:rPr>
          <w:lang w:val="pt-BR"/>
        </w:rPr>
        <w:t>função</w:t>
      </w:r>
      <w:r>
        <w:rPr>
          <w:lang w:val="pt-BR"/>
        </w:rPr>
        <w:t xml:space="preserve"> seguinte?</w:t>
      </w:r>
    </w:p>
  </w:comment>
  <w:comment w:id="776" w:author="Bruno Eleres" w:date="2021-05-04T14:35:00Z" w:initials="BE">
    <w:p w14:paraId="22FE58A7" w14:textId="3B6C412B" w:rsidR="009A5F02" w:rsidRPr="009A5F02" w:rsidRDefault="009A5F02">
      <w:pPr>
        <w:pStyle w:val="Textodecomentrio"/>
        <w:rPr>
          <w:lang w:val="pt-BR"/>
        </w:rPr>
      </w:pPr>
      <w:r>
        <w:rPr>
          <w:rStyle w:val="Refdecomentrio"/>
        </w:rPr>
        <w:annotationRef/>
      </w:r>
      <w:r w:rsidRPr="009A5F02">
        <w:rPr>
          <w:lang w:val="pt-BR"/>
        </w:rPr>
        <w:t xml:space="preserve">Acho que tem que </w:t>
      </w:r>
      <w:r>
        <w:rPr>
          <w:lang w:val="pt-BR"/>
        </w:rPr>
        <w:t>descrever a filogenia do Rabosky e o pacote deles em algum lugar, talvez nessa seção aqui ou antes.</w:t>
      </w:r>
    </w:p>
  </w:comment>
  <w:comment w:id="1778" w:author="Bruno Eleres" w:date="2021-05-04T14:33:00Z" w:initials="BE">
    <w:p w14:paraId="2B07640F" w14:textId="62C72EAE" w:rsidR="00787CA0" w:rsidRPr="00787CA0" w:rsidRDefault="00787CA0">
      <w:pPr>
        <w:pStyle w:val="Textodecomentrio"/>
        <w:rPr>
          <w:lang w:val="pt-BR"/>
        </w:rPr>
      </w:pPr>
      <w:r>
        <w:rPr>
          <w:rStyle w:val="Refdecomentrio"/>
        </w:rPr>
        <w:annotationRef/>
      </w:r>
      <w:r w:rsidRPr="00787CA0">
        <w:rPr>
          <w:lang w:val="pt-BR"/>
        </w:rPr>
        <w:t xml:space="preserve">Talvez colocar o número de </w:t>
      </w:r>
      <w:r>
        <w:rPr>
          <w:lang w:val="pt-BR"/>
        </w:rPr>
        <w:t xml:space="preserve">espécies e de inserções para cada </w:t>
      </w:r>
      <w:r>
        <w:rPr>
          <w:lang w:val="pt-BR"/>
        </w:rPr>
        <w:t>ecorregi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E04B6A" w15:done="0"/>
  <w15:commentEx w15:paraId="1D194F94" w15:done="0"/>
  <w15:commentEx w15:paraId="5A44CEF8" w15:paraIdParent="1D194F94" w15:done="0"/>
  <w15:commentEx w15:paraId="288EAF4F" w15:done="0"/>
  <w15:commentEx w15:paraId="563434ED" w15:done="0"/>
  <w15:commentEx w15:paraId="22FE58A7" w15:done="0"/>
  <w15:commentEx w15:paraId="2B0764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41E23" w16cex:dateUtc="2021-04-28T20:47:00Z"/>
  <w16cex:commentExtensible w16cex:durableId="24341772" w16cex:dateUtc="2021-04-28T20:18:00Z"/>
  <w16cex:commentExtensible w16cex:durableId="24341DA9" w16cex:dateUtc="2021-04-28T20:45:00Z"/>
  <w16cex:commentExtensible w16cex:durableId="243A66B9" w16cex:dateUtc="2021-05-03T15:10:00Z"/>
  <w16cex:commentExtensible w16cex:durableId="243B0047" w16cex:dateUtc="2021-05-04T02:05:00Z"/>
  <w16cex:commentExtensible w16cex:durableId="243BDA4F" w16cex:dateUtc="2021-05-04T17:35:00Z"/>
  <w16cex:commentExtensible w16cex:durableId="243BD9A3" w16cex:dateUtc="2021-05-04T17: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E04B6A" w16cid:durableId="24341E23"/>
  <w16cid:commentId w16cid:paraId="1D194F94" w16cid:durableId="24341772"/>
  <w16cid:commentId w16cid:paraId="5A44CEF8" w16cid:durableId="24341DA9"/>
  <w16cid:commentId w16cid:paraId="288EAF4F" w16cid:durableId="243A66B9"/>
  <w16cid:commentId w16cid:paraId="563434ED" w16cid:durableId="243B0047"/>
  <w16cid:commentId w16cid:paraId="22FE58A7" w16cid:durableId="243BDA4F"/>
  <w16cid:commentId w16cid:paraId="2B07640F" w16cid:durableId="243BD9A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altName w:val="﷽﷽﷽﷽﷽﷽﷽﷽ԝ눀羻"/>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926C99"/>
    <w:multiLevelType w:val="hybridMultilevel"/>
    <w:tmpl w:val="90F48BD4"/>
    <w:lvl w:ilvl="0" w:tplc="4F167BB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uno Eleres">
    <w15:presenceInfo w15:providerId="Windows Live" w15:userId="1dacb37ac745e44a"/>
  </w15:person>
  <w15:person w15:author="Aline Richter">
    <w15:presenceInfo w15:providerId="None" w15:userId="Aline Richter"/>
  </w15:person>
  <w15:person w15:author="Gabriel Nakamura">
    <w15:presenceInfo w15:providerId="Windows Live" w15:userId="1da8a255b971a0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NLW0MDQytDCyNLRQ0lEKTi0uzszPAykwNKgFAAA9SE0tAAAA"/>
  </w:docVars>
  <w:rsids>
    <w:rsidRoot w:val="00E443FE"/>
    <w:rsid w:val="0000240D"/>
    <w:rsid w:val="00003737"/>
    <w:rsid w:val="000046DC"/>
    <w:rsid w:val="0000617C"/>
    <w:rsid w:val="000068FA"/>
    <w:rsid w:val="0000792E"/>
    <w:rsid w:val="00010C20"/>
    <w:rsid w:val="00012E14"/>
    <w:rsid w:val="00013D15"/>
    <w:rsid w:val="00014A5C"/>
    <w:rsid w:val="00020E7E"/>
    <w:rsid w:val="000236E9"/>
    <w:rsid w:val="00031266"/>
    <w:rsid w:val="000339CC"/>
    <w:rsid w:val="00043814"/>
    <w:rsid w:val="00044BCE"/>
    <w:rsid w:val="000454F7"/>
    <w:rsid w:val="00046266"/>
    <w:rsid w:val="00047368"/>
    <w:rsid w:val="00054D7C"/>
    <w:rsid w:val="0005529E"/>
    <w:rsid w:val="00055B13"/>
    <w:rsid w:val="00055D3F"/>
    <w:rsid w:val="00056AE6"/>
    <w:rsid w:val="000614BC"/>
    <w:rsid w:val="000615CF"/>
    <w:rsid w:val="00063105"/>
    <w:rsid w:val="000635D9"/>
    <w:rsid w:val="00063FE8"/>
    <w:rsid w:val="00064900"/>
    <w:rsid w:val="00064EBD"/>
    <w:rsid w:val="000665A5"/>
    <w:rsid w:val="000670D2"/>
    <w:rsid w:val="000706BE"/>
    <w:rsid w:val="0007093C"/>
    <w:rsid w:val="00072083"/>
    <w:rsid w:val="00072900"/>
    <w:rsid w:val="00072B5C"/>
    <w:rsid w:val="00074D2D"/>
    <w:rsid w:val="00076350"/>
    <w:rsid w:val="00077A76"/>
    <w:rsid w:val="000818FD"/>
    <w:rsid w:val="00081DE6"/>
    <w:rsid w:val="000830B0"/>
    <w:rsid w:val="000860ED"/>
    <w:rsid w:val="000869E4"/>
    <w:rsid w:val="00091404"/>
    <w:rsid w:val="00091A82"/>
    <w:rsid w:val="00092FD9"/>
    <w:rsid w:val="00093A3C"/>
    <w:rsid w:val="00096144"/>
    <w:rsid w:val="000A2F54"/>
    <w:rsid w:val="000B0106"/>
    <w:rsid w:val="000B249C"/>
    <w:rsid w:val="000B58F4"/>
    <w:rsid w:val="000B678A"/>
    <w:rsid w:val="000C1156"/>
    <w:rsid w:val="000C1D0E"/>
    <w:rsid w:val="000C4B8D"/>
    <w:rsid w:val="000C5627"/>
    <w:rsid w:val="000C7016"/>
    <w:rsid w:val="000C7E84"/>
    <w:rsid w:val="000D1662"/>
    <w:rsid w:val="000D195B"/>
    <w:rsid w:val="000D6354"/>
    <w:rsid w:val="000E09F5"/>
    <w:rsid w:val="000E136B"/>
    <w:rsid w:val="000E3C2C"/>
    <w:rsid w:val="000E3F7F"/>
    <w:rsid w:val="000E4309"/>
    <w:rsid w:val="000E4BB9"/>
    <w:rsid w:val="000E690F"/>
    <w:rsid w:val="000F089C"/>
    <w:rsid w:val="000F089F"/>
    <w:rsid w:val="000F0EC0"/>
    <w:rsid w:val="000F2A03"/>
    <w:rsid w:val="000F3BFF"/>
    <w:rsid w:val="000F755A"/>
    <w:rsid w:val="000F7DBC"/>
    <w:rsid w:val="00101493"/>
    <w:rsid w:val="0010587F"/>
    <w:rsid w:val="00106243"/>
    <w:rsid w:val="00106478"/>
    <w:rsid w:val="001118CF"/>
    <w:rsid w:val="00112169"/>
    <w:rsid w:val="001139D1"/>
    <w:rsid w:val="001159E4"/>
    <w:rsid w:val="00120435"/>
    <w:rsid w:val="00122592"/>
    <w:rsid w:val="001230B0"/>
    <w:rsid w:val="00124D55"/>
    <w:rsid w:val="00130E33"/>
    <w:rsid w:val="001310BF"/>
    <w:rsid w:val="001317CC"/>
    <w:rsid w:val="0013209E"/>
    <w:rsid w:val="00132A53"/>
    <w:rsid w:val="00133209"/>
    <w:rsid w:val="0013580C"/>
    <w:rsid w:val="00140823"/>
    <w:rsid w:val="00143CA3"/>
    <w:rsid w:val="00143D1B"/>
    <w:rsid w:val="001441D3"/>
    <w:rsid w:val="00144249"/>
    <w:rsid w:val="00144B5E"/>
    <w:rsid w:val="00145E73"/>
    <w:rsid w:val="00147E51"/>
    <w:rsid w:val="00151459"/>
    <w:rsid w:val="00152AE8"/>
    <w:rsid w:val="001537B9"/>
    <w:rsid w:val="001544F4"/>
    <w:rsid w:val="001545C0"/>
    <w:rsid w:val="001579DF"/>
    <w:rsid w:val="00160A35"/>
    <w:rsid w:val="00161FAC"/>
    <w:rsid w:val="00166617"/>
    <w:rsid w:val="00166CE1"/>
    <w:rsid w:val="00167A89"/>
    <w:rsid w:val="001758CB"/>
    <w:rsid w:val="00180C84"/>
    <w:rsid w:val="00180CFE"/>
    <w:rsid w:val="00180D16"/>
    <w:rsid w:val="00181086"/>
    <w:rsid w:val="0018151C"/>
    <w:rsid w:val="00181BFB"/>
    <w:rsid w:val="00181DCC"/>
    <w:rsid w:val="00182BEA"/>
    <w:rsid w:val="001876F6"/>
    <w:rsid w:val="0019289A"/>
    <w:rsid w:val="00192CB7"/>
    <w:rsid w:val="001936A0"/>
    <w:rsid w:val="001942B6"/>
    <w:rsid w:val="00195A9C"/>
    <w:rsid w:val="001966BE"/>
    <w:rsid w:val="00196BF1"/>
    <w:rsid w:val="001A267C"/>
    <w:rsid w:val="001A4331"/>
    <w:rsid w:val="001A5CDE"/>
    <w:rsid w:val="001A6AAD"/>
    <w:rsid w:val="001B144F"/>
    <w:rsid w:val="001B3261"/>
    <w:rsid w:val="001B369C"/>
    <w:rsid w:val="001B37D9"/>
    <w:rsid w:val="001B388C"/>
    <w:rsid w:val="001B785B"/>
    <w:rsid w:val="001C118F"/>
    <w:rsid w:val="001C1BB7"/>
    <w:rsid w:val="001C1CF4"/>
    <w:rsid w:val="001C22FE"/>
    <w:rsid w:val="001D11DA"/>
    <w:rsid w:val="001D23A8"/>
    <w:rsid w:val="001D29AA"/>
    <w:rsid w:val="001D2BE2"/>
    <w:rsid w:val="001D4655"/>
    <w:rsid w:val="001D4CA7"/>
    <w:rsid w:val="001E1FA1"/>
    <w:rsid w:val="001E679F"/>
    <w:rsid w:val="001F01F6"/>
    <w:rsid w:val="001F4311"/>
    <w:rsid w:val="001F4D7C"/>
    <w:rsid w:val="001F65BB"/>
    <w:rsid w:val="001F6B56"/>
    <w:rsid w:val="001F7895"/>
    <w:rsid w:val="001F7C6E"/>
    <w:rsid w:val="001F7FD8"/>
    <w:rsid w:val="00200AA5"/>
    <w:rsid w:val="00200B2D"/>
    <w:rsid w:val="00205B53"/>
    <w:rsid w:val="00213316"/>
    <w:rsid w:val="00214C21"/>
    <w:rsid w:val="002176F3"/>
    <w:rsid w:val="00221549"/>
    <w:rsid w:val="002224F6"/>
    <w:rsid w:val="00222AF9"/>
    <w:rsid w:val="00230489"/>
    <w:rsid w:val="00231123"/>
    <w:rsid w:val="00234CC9"/>
    <w:rsid w:val="0023592B"/>
    <w:rsid w:val="0023608F"/>
    <w:rsid w:val="002362A6"/>
    <w:rsid w:val="00240A32"/>
    <w:rsid w:val="002414D3"/>
    <w:rsid w:val="002424DD"/>
    <w:rsid w:val="002428C8"/>
    <w:rsid w:val="00242FEB"/>
    <w:rsid w:val="0024357D"/>
    <w:rsid w:val="00243C75"/>
    <w:rsid w:val="00243DA9"/>
    <w:rsid w:val="00251934"/>
    <w:rsid w:val="00254D59"/>
    <w:rsid w:val="00256674"/>
    <w:rsid w:val="00256984"/>
    <w:rsid w:val="002570C7"/>
    <w:rsid w:val="00257393"/>
    <w:rsid w:val="00257AB9"/>
    <w:rsid w:val="002603B0"/>
    <w:rsid w:val="00261504"/>
    <w:rsid w:val="00261953"/>
    <w:rsid w:val="00261AF1"/>
    <w:rsid w:val="00262511"/>
    <w:rsid w:val="00262C2F"/>
    <w:rsid w:val="00263103"/>
    <w:rsid w:val="002639A8"/>
    <w:rsid w:val="002658F4"/>
    <w:rsid w:val="0026709D"/>
    <w:rsid w:val="00271037"/>
    <w:rsid w:val="00273E67"/>
    <w:rsid w:val="00274D3A"/>
    <w:rsid w:val="00275668"/>
    <w:rsid w:val="002770FA"/>
    <w:rsid w:val="00280681"/>
    <w:rsid w:val="0028103F"/>
    <w:rsid w:val="00282A14"/>
    <w:rsid w:val="00284A61"/>
    <w:rsid w:val="00284E0E"/>
    <w:rsid w:val="00285EFD"/>
    <w:rsid w:val="00286219"/>
    <w:rsid w:val="00286956"/>
    <w:rsid w:val="00290AC0"/>
    <w:rsid w:val="00291B4F"/>
    <w:rsid w:val="00291D7E"/>
    <w:rsid w:val="00292218"/>
    <w:rsid w:val="0029334F"/>
    <w:rsid w:val="00295CA0"/>
    <w:rsid w:val="00296446"/>
    <w:rsid w:val="002A1071"/>
    <w:rsid w:val="002A1A4B"/>
    <w:rsid w:val="002A2CA1"/>
    <w:rsid w:val="002A761D"/>
    <w:rsid w:val="002B1167"/>
    <w:rsid w:val="002B27E7"/>
    <w:rsid w:val="002B4076"/>
    <w:rsid w:val="002B586B"/>
    <w:rsid w:val="002B59AB"/>
    <w:rsid w:val="002C1CAC"/>
    <w:rsid w:val="002C2B62"/>
    <w:rsid w:val="002C3434"/>
    <w:rsid w:val="002E06C5"/>
    <w:rsid w:val="002E3A5A"/>
    <w:rsid w:val="002E609F"/>
    <w:rsid w:val="002E7C26"/>
    <w:rsid w:val="002F296F"/>
    <w:rsid w:val="002F2B7A"/>
    <w:rsid w:val="002F4117"/>
    <w:rsid w:val="002F4430"/>
    <w:rsid w:val="00301D52"/>
    <w:rsid w:val="00301FFC"/>
    <w:rsid w:val="003031EE"/>
    <w:rsid w:val="00305401"/>
    <w:rsid w:val="0030570A"/>
    <w:rsid w:val="00305A79"/>
    <w:rsid w:val="00311A82"/>
    <w:rsid w:val="00311D85"/>
    <w:rsid w:val="00312732"/>
    <w:rsid w:val="00314702"/>
    <w:rsid w:val="00317262"/>
    <w:rsid w:val="003178B9"/>
    <w:rsid w:val="00323163"/>
    <w:rsid w:val="00324CBB"/>
    <w:rsid w:val="00331451"/>
    <w:rsid w:val="00332067"/>
    <w:rsid w:val="0033577C"/>
    <w:rsid w:val="00335B06"/>
    <w:rsid w:val="00336444"/>
    <w:rsid w:val="00337257"/>
    <w:rsid w:val="00337654"/>
    <w:rsid w:val="00337ED6"/>
    <w:rsid w:val="00340892"/>
    <w:rsid w:val="0034217E"/>
    <w:rsid w:val="003424BC"/>
    <w:rsid w:val="00343501"/>
    <w:rsid w:val="00346348"/>
    <w:rsid w:val="003466B3"/>
    <w:rsid w:val="00347468"/>
    <w:rsid w:val="00354F0B"/>
    <w:rsid w:val="00354F96"/>
    <w:rsid w:val="003562B6"/>
    <w:rsid w:val="00357038"/>
    <w:rsid w:val="00363313"/>
    <w:rsid w:val="00365F69"/>
    <w:rsid w:val="0036691C"/>
    <w:rsid w:val="0037282B"/>
    <w:rsid w:val="003751CC"/>
    <w:rsid w:val="003755DA"/>
    <w:rsid w:val="00380AC3"/>
    <w:rsid w:val="00381D30"/>
    <w:rsid w:val="00382125"/>
    <w:rsid w:val="00384E74"/>
    <w:rsid w:val="00385B33"/>
    <w:rsid w:val="00390CD7"/>
    <w:rsid w:val="00391EDC"/>
    <w:rsid w:val="0039355B"/>
    <w:rsid w:val="00393B8A"/>
    <w:rsid w:val="00395424"/>
    <w:rsid w:val="003A4477"/>
    <w:rsid w:val="003A5AD4"/>
    <w:rsid w:val="003B1A83"/>
    <w:rsid w:val="003B3BE5"/>
    <w:rsid w:val="003B443F"/>
    <w:rsid w:val="003C0891"/>
    <w:rsid w:val="003C24F3"/>
    <w:rsid w:val="003C25AC"/>
    <w:rsid w:val="003C577C"/>
    <w:rsid w:val="003C5D93"/>
    <w:rsid w:val="003C637E"/>
    <w:rsid w:val="003D4E45"/>
    <w:rsid w:val="003D5EE9"/>
    <w:rsid w:val="003E0A35"/>
    <w:rsid w:val="003E53FC"/>
    <w:rsid w:val="003F0E85"/>
    <w:rsid w:val="003F0ED0"/>
    <w:rsid w:val="00402BAF"/>
    <w:rsid w:val="004035FF"/>
    <w:rsid w:val="00404DED"/>
    <w:rsid w:val="004065A4"/>
    <w:rsid w:val="00406711"/>
    <w:rsid w:val="00406BBF"/>
    <w:rsid w:val="00410D38"/>
    <w:rsid w:val="00412C28"/>
    <w:rsid w:val="004131DD"/>
    <w:rsid w:val="00414219"/>
    <w:rsid w:val="00414696"/>
    <w:rsid w:val="004154AF"/>
    <w:rsid w:val="00417616"/>
    <w:rsid w:val="0041781D"/>
    <w:rsid w:val="00421E76"/>
    <w:rsid w:val="00423A8B"/>
    <w:rsid w:val="00425CB8"/>
    <w:rsid w:val="00430AF7"/>
    <w:rsid w:val="00433665"/>
    <w:rsid w:val="00436155"/>
    <w:rsid w:val="00437024"/>
    <w:rsid w:val="004373B1"/>
    <w:rsid w:val="0043772E"/>
    <w:rsid w:val="0043783F"/>
    <w:rsid w:val="00441F6D"/>
    <w:rsid w:val="00444E55"/>
    <w:rsid w:val="00445FDE"/>
    <w:rsid w:val="00446CBF"/>
    <w:rsid w:val="00454774"/>
    <w:rsid w:val="004557BB"/>
    <w:rsid w:val="00456FCE"/>
    <w:rsid w:val="00456FE6"/>
    <w:rsid w:val="00460C14"/>
    <w:rsid w:val="004757D1"/>
    <w:rsid w:val="00477C29"/>
    <w:rsid w:val="00485BD8"/>
    <w:rsid w:val="004905B0"/>
    <w:rsid w:val="00492467"/>
    <w:rsid w:val="00495B61"/>
    <w:rsid w:val="004A4616"/>
    <w:rsid w:val="004A4B57"/>
    <w:rsid w:val="004A6E59"/>
    <w:rsid w:val="004A7F39"/>
    <w:rsid w:val="004B061B"/>
    <w:rsid w:val="004B3160"/>
    <w:rsid w:val="004C3E68"/>
    <w:rsid w:val="004C4547"/>
    <w:rsid w:val="004C4551"/>
    <w:rsid w:val="004C49E1"/>
    <w:rsid w:val="004C6176"/>
    <w:rsid w:val="004C6CAF"/>
    <w:rsid w:val="004C71E4"/>
    <w:rsid w:val="004C7454"/>
    <w:rsid w:val="004C776A"/>
    <w:rsid w:val="004C7FE5"/>
    <w:rsid w:val="004D6232"/>
    <w:rsid w:val="004D7CF0"/>
    <w:rsid w:val="004E34E3"/>
    <w:rsid w:val="004E5E0D"/>
    <w:rsid w:val="004E6C7D"/>
    <w:rsid w:val="004F13C3"/>
    <w:rsid w:val="004F18A0"/>
    <w:rsid w:val="004F40FF"/>
    <w:rsid w:val="004F4310"/>
    <w:rsid w:val="004F5478"/>
    <w:rsid w:val="004F607F"/>
    <w:rsid w:val="004F647F"/>
    <w:rsid w:val="004F6E1D"/>
    <w:rsid w:val="004F77AD"/>
    <w:rsid w:val="00501710"/>
    <w:rsid w:val="0050392A"/>
    <w:rsid w:val="005054DD"/>
    <w:rsid w:val="00506746"/>
    <w:rsid w:val="00510D1C"/>
    <w:rsid w:val="00512BA3"/>
    <w:rsid w:val="00514728"/>
    <w:rsid w:val="00514BCE"/>
    <w:rsid w:val="00515FA8"/>
    <w:rsid w:val="00520C68"/>
    <w:rsid w:val="00521ACF"/>
    <w:rsid w:val="00521E9E"/>
    <w:rsid w:val="00522070"/>
    <w:rsid w:val="0052399A"/>
    <w:rsid w:val="00524D2B"/>
    <w:rsid w:val="00525CA7"/>
    <w:rsid w:val="0052630F"/>
    <w:rsid w:val="00530727"/>
    <w:rsid w:val="00530C05"/>
    <w:rsid w:val="0053129B"/>
    <w:rsid w:val="00532CB4"/>
    <w:rsid w:val="005337EC"/>
    <w:rsid w:val="00534498"/>
    <w:rsid w:val="00535E88"/>
    <w:rsid w:val="00537795"/>
    <w:rsid w:val="00544614"/>
    <w:rsid w:val="00546F99"/>
    <w:rsid w:val="005471D4"/>
    <w:rsid w:val="00547CFA"/>
    <w:rsid w:val="00550C94"/>
    <w:rsid w:val="00553B30"/>
    <w:rsid w:val="005544FA"/>
    <w:rsid w:val="00555BF1"/>
    <w:rsid w:val="00556C1C"/>
    <w:rsid w:val="00563442"/>
    <w:rsid w:val="00564A4B"/>
    <w:rsid w:val="005679EB"/>
    <w:rsid w:val="0057144C"/>
    <w:rsid w:val="00571C2F"/>
    <w:rsid w:val="00572855"/>
    <w:rsid w:val="005731ED"/>
    <w:rsid w:val="005739F1"/>
    <w:rsid w:val="0057539A"/>
    <w:rsid w:val="005801E4"/>
    <w:rsid w:val="00580D5A"/>
    <w:rsid w:val="00585734"/>
    <w:rsid w:val="00586699"/>
    <w:rsid w:val="0058670D"/>
    <w:rsid w:val="00590C3E"/>
    <w:rsid w:val="00590DC9"/>
    <w:rsid w:val="005941E4"/>
    <w:rsid w:val="005941E7"/>
    <w:rsid w:val="00594D43"/>
    <w:rsid w:val="00596562"/>
    <w:rsid w:val="005970F6"/>
    <w:rsid w:val="005A2544"/>
    <w:rsid w:val="005A3F49"/>
    <w:rsid w:val="005A4B93"/>
    <w:rsid w:val="005A5F22"/>
    <w:rsid w:val="005A61C3"/>
    <w:rsid w:val="005A63D3"/>
    <w:rsid w:val="005A68BC"/>
    <w:rsid w:val="005B0870"/>
    <w:rsid w:val="005B3A8D"/>
    <w:rsid w:val="005B5701"/>
    <w:rsid w:val="005B6CC2"/>
    <w:rsid w:val="005C44FB"/>
    <w:rsid w:val="005C6190"/>
    <w:rsid w:val="005C677D"/>
    <w:rsid w:val="005C7DB0"/>
    <w:rsid w:val="005D25D6"/>
    <w:rsid w:val="005D4498"/>
    <w:rsid w:val="005D4C58"/>
    <w:rsid w:val="005D5C48"/>
    <w:rsid w:val="005D7733"/>
    <w:rsid w:val="005E3AF7"/>
    <w:rsid w:val="005E4928"/>
    <w:rsid w:val="005E4E99"/>
    <w:rsid w:val="005E6513"/>
    <w:rsid w:val="005E657A"/>
    <w:rsid w:val="005F0936"/>
    <w:rsid w:val="005F15AC"/>
    <w:rsid w:val="005F383D"/>
    <w:rsid w:val="005F756B"/>
    <w:rsid w:val="006017D9"/>
    <w:rsid w:val="00602582"/>
    <w:rsid w:val="00602F23"/>
    <w:rsid w:val="00603E7B"/>
    <w:rsid w:val="0060649E"/>
    <w:rsid w:val="00611F29"/>
    <w:rsid w:val="0061436C"/>
    <w:rsid w:val="0061790A"/>
    <w:rsid w:val="00620191"/>
    <w:rsid w:val="00623DA9"/>
    <w:rsid w:val="0062470C"/>
    <w:rsid w:val="006248FB"/>
    <w:rsid w:val="006255EF"/>
    <w:rsid w:val="006303CD"/>
    <w:rsid w:val="0063256F"/>
    <w:rsid w:val="00642F54"/>
    <w:rsid w:val="006432C3"/>
    <w:rsid w:val="00646148"/>
    <w:rsid w:val="00650853"/>
    <w:rsid w:val="00651C03"/>
    <w:rsid w:val="00652C93"/>
    <w:rsid w:val="00654372"/>
    <w:rsid w:val="00655211"/>
    <w:rsid w:val="006552FA"/>
    <w:rsid w:val="006567EF"/>
    <w:rsid w:val="006570B0"/>
    <w:rsid w:val="00660130"/>
    <w:rsid w:val="006624D3"/>
    <w:rsid w:val="0066715A"/>
    <w:rsid w:val="00672A85"/>
    <w:rsid w:val="006730C9"/>
    <w:rsid w:val="00677E3E"/>
    <w:rsid w:val="00680A35"/>
    <w:rsid w:val="00681675"/>
    <w:rsid w:val="006869B2"/>
    <w:rsid w:val="006873B8"/>
    <w:rsid w:val="006946B7"/>
    <w:rsid w:val="00694740"/>
    <w:rsid w:val="00696383"/>
    <w:rsid w:val="006A1470"/>
    <w:rsid w:val="006A28DA"/>
    <w:rsid w:val="006A4009"/>
    <w:rsid w:val="006A42FC"/>
    <w:rsid w:val="006A4B4B"/>
    <w:rsid w:val="006A578C"/>
    <w:rsid w:val="006A7E3B"/>
    <w:rsid w:val="006A7F7B"/>
    <w:rsid w:val="006B158F"/>
    <w:rsid w:val="006B23FE"/>
    <w:rsid w:val="006B3B93"/>
    <w:rsid w:val="006B7A8C"/>
    <w:rsid w:val="006C1198"/>
    <w:rsid w:val="006C21A4"/>
    <w:rsid w:val="006C3AC5"/>
    <w:rsid w:val="006C4694"/>
    <w:rsid w:val="006C648F"/>
    <w:rsid w:val="006C7E88"/>
    <w:rsid w:val="006D0D21"/>
    <w:rsid w:val="006D4BBD"/>
    <w:rsid w:val="006D502F"/>
    <w:rsid w:val="006D5039"/>
    <w:rsid w:val="006E02D1"/>
    <w:rsid w:val="006E03C5"/>
    <w:rsid w:val="006E10FB"/>
    <w:rsid w:val="006E5FC6"/>
    <w:rsid w:val="006E7E4B"/>
    <w:rsid w:val="006F2427"/>
    <w:rsid w:val="006F257A"/>
    <w:rsid w:val="006F35A6"/>
    <w:rsid w:val="006F4262"/>
    <w:rsid w:val="006F77BE"/>
    <w:rsid w:val="0070009A"/>
    <w:rsid w:val="00701C0F"/>
    <w:rsid w:val="007035A8"/>
    <w:rsid w:val="00706BDC"/>
    <w:rsid w:val="00707730"/>
    <w:rsid w:val="007106D4"/>
    <w:rsid w:val="007149A1"/>
    <w:rsid w:val="00714E0E"/>
    <w:rsid w:val="00717B70"/>
    <w:rsid w:val="00720B60"/>
    <w:rsid w:val="00722395"/>
    <w:rsid w:val="007255FD"/>
    <w:rsid w:val="007264D1"/>
    <w:rsid w:val="00727538"/>
    <w:rsid w:val="00727D48"/>
    <w:rsid w:val="0073216B"/>
    <w:rsid w:val="00733158"/>
    <w:rsid w:val="007338E0"/>
    <w:rsid w:val="00733BB8"/>
    <w:rsid w:val="00733EB0"/>
    <w:rsid w:val="00735C83"/>
    <w:rsid w:val="00736A68"/>
    <w:rsid w:val="007370F6"/>
    <w:rsid w:val="00746997"/>
    <w:rsid w:val="00750E22"/>
    <w:rsid w:val="0075209C"/>
    <w:rsid w:val="007541D0"/>
    <w:rsid w:val="00757315"/>
    <w:rsid w:val="00762872"/>
    <w:rsid w:val="0076505E"/>
    <w:rsid w:val="007711B9"/>
    <w:rsid w:val="0077373C"/>
    <w:rsid w:val="00774FFC"/>
    <w:rsid w:val="0077600D"/>
    <w:rsid w:val="00780022"/>
    <w:rsid w:val="007809A8"/>
    <w:rsid w:val="00780B79"/>
    <w:rsid w:val="007818FA"/>
    <w:rsid w:val="00782C4F"/>
    <w:rsid w:val="00785968"/>
    <w:rsid w:val="007872A6"/>
    <w:rsid w:val="00787CA0"/>
    <w:rsid w:val="007918BA"/>
    <w:rsid w:val="00793621"/>
    <w:rsid w:val="007A194F"/>
    <w:rsid w:val="007A3B10"/>
    <w:rsid w:val="007A68E8"/>
    <w:rsid w:val="007A6BDB"/>
    <w:rsid w:val="007A7C10"/>
    <w:rsid w:val="007B63D9"/>
    <w:rsid w:val="007C0A44"/>
    <w:rsid w:val="007C2F2A"/>
    <w:rsid w:val="007C3340"/>
    <w:rsid w:val="007C4074"/>
    <w:rsid w:val="007D0784"/>
    <w:rsid w:val="007D0C47"/>
    <w:rsid w:val="007D24F7"/>
    <w:rsid w:val="007D3E2B"/>
    <w:rsid w:val="007D4201"/>
    <w:rsid w:val="007D4F3F"/>
    <w:rsid w:val="007D56D2"/>
    <w:rsid w:val="007D60B8"/>
    <w:rsid w:val="007D6522"/>
    <w:rsid w:val="007D6A39"/>
    <w:rsid w:val="007E277E"/>
    <w:rsid w:val="007E343E"/>
    <w:rsid w:val="007E4AA4"/>
    <w:rsid w:val="007E6172"/>
    <w:rsid w:val="007E72C3"/>
    <w:rsid w:val="007E7E87"/>
    <w:rsid w:val="007F116A"/>
    <w:rsid w:val="007F4037"/>
    <w:rsid w:val="007F60BA"/>
    <w:rsid w:val="007F65ED"/>
    <w:rsid w:val="008004C3"/>
    <w:rsid w:val="00801ED3"/>
    <w:rsid w:val="00804815"/>
    <w:rsid w:val="00805CC8"/>
    <w:rsid w:val="00806FC9"/>
    <w:rsid w:val="00811298"/>
    <w:rsid w:val="00812772"/>
    <w:rsid w:val="00816151"/>
    <w:rsid w:val="008166F4"/>
    <w:rsid w:val="008204A4"/>
    <w:rsid w:val="008240DA"/>
    <w:rsid w:val="00824B72"/>
    <w:rsid w:val="00825E47"/>
    <w:rsid w:val="00827759"/>
    <w:rsid w:val="008317F8"/>
    <w:rsid w:val="0083285F"/>
    <w:rsid w:val="00832920"/>
    <w:rsid w:val="00833B08"/>
    <w:rsid w:val="0083528E"/>
    <w:rsid w:val="00837787"/>
    <w:rsid w:val="00840061"/>
    <w:rsid w:val="00840987"/>
    <w:rsid w:val="00841D38"/>
    <w:rsid w:val="00842864"/>
    <w:rsid w:val="00842CF0"/>
    <w:rsid w:val="0084405D"/>
    <w:rsid w:val="00846082"/>
    <w:rsid w:val="00855162"/>
    <w:rsid w:val="00856FDB"/>
    <w:rsid w:val="00857288"/>
    <w:rsid w:val="00857CD2"/>
    <w:rsid w:val="00860933"/>
    <w:rsid w:val="00860F02"/>
    <w:rsid w:val="0086306F"/>
    <w:rsid w:val="008630CB"/>
    <w:rsid w:val="008653C8"/>
    <w:rsid w:val="00866C9A"/>
    <w:rsid w:val="00867A58"/>
    <w:rsid w:val="00870F20"/>
    <w:rsid w:val="0087206E"/>
    <w:rsid w:val="008725B9"/>
    <w:rsid w:val="0087277B"/>
    <w:rsid w:val="008824D8"/>
    <w:rsid w:val="0088270A"/>
    <w:rsid w:val="00884151"/>
    <w:rsid w:val="008852AD"/>
    <w:rsid w:val="00885B62"/>
    <w:rsid w:val="00885E3A"/>
    <w:rsid w:val="008923D7"/>
    <w:rsid w:val="0089339B"/>
    <w:rsid w:val="0089372E"/>
    <w:rsid w:val="008945C6"/>
    <w:rsid w:val="00895DE9"/>
    <w:rsid w:val="008966C7"/>
    <w:rsid w:val="008A0D01"/>
    <w:rsid w:val="008A2F70"/>
    <w:rsid w:val="008B1B06"/>
    <w:rsid w:val="008B22A6"/>
    <w:rsid w:val="008B459A"/>
    <w:rsid w:val="008B69E7"/>
    <w:rsid w:val="008C2CC4"/>
    <w:rsid w:val="008C4501"/>
    <w:rsid w:val="008C4854"/>
    <w:rsid w:val="008C5A73"/>
    <w:rsid w:val="008C7744"/>
    <w:rsid w:val="008C7DDA"/>
    <w:rsid w:val="008D08AE"/>
    <w:rsid w:val="008D1616"/>
    <w:rsid w:val="008D3215"/>
    <w:rsid w:val="008D3DC9"/>
    <w:rsid w:val="008D6790"/>
    <w:rsid w:val="008D68DC"/>
    <w:rsid w:val="008D741D"/>
    <w:rsid w:val="008D7840"/>
    <w:rsid w:val="008E1692"/>
    <w:rsid w:val="008E27FA"/>
    <w:rsid w:val="008E47BA"/>
    <w:rsid w:val="008E5090"/>
    <w:rsid w:val="008E696A"/>
    <w:rsid w:val="008F058C"/>
    <w:rsid w:val="008F34E6"/>
    <w:rsid w:val="008F38F8"/>
    <w:rsid w:val="008F3DA2"/>
    <w:rsid w:val="008F729A"/>
    <w:rsid w:val="008F74E3"/>
    <w:rsid w:val="00901147"/>
    <w:rsid w:val="00903452"/>
    <w:rsid w:val="00904D90"/>
    <w:rsid w:val="0091005A"/>
    <w:rsid w:val="00910895"/>
    <w:rsid w:val="00910A7B"/>
    <w:rsid w:val="00913980"/>
    <w:rsid w:val="00914E53"/>
    <w:rsid w:val="00920A9F"/>
    <w:rsid w:val="00924950"/>
    <w:rsid w:val="00925387"/>
    <w:rsid w:val="00927620"/>
    <w:rsid w:val="00930324"/>
    <w:rsid w:val="00931721"/>
    <w:rsid w:val="009341A4"/>
    <w:rsid w:val="009341F2"/>
    <w:rsid w:val="00940CA5"/>
    <w:rsid w:val="00941D33"/>
    <w:rsid w:val="009421B0"/>
    <w:rsid w:val="00944BA6"/>
    <w:rsid w:val="00945DD8"/>
    <w:rsid w:val="009469C7"/>
    <w:rsid w:val="0095001E"/>
    <w:rsid w:val="0095282D"/>
    <w:rsid w:val="009544D7"/>
    <w:rsid w:val="00956D64"/>
    <w:rsid w:val="009604BE"/>
    <w:rsid w:val="009604FE"/>
    <w:rsid w:val="009623AE"/>
    <w:rsid w:val="009641CF"/>
    <w:rsid w:val="00965BAB"/>
    <w:rsid w:val="009676A1"/>
    <w:rsid w:val="0097006A"/>
    <w:rsid w:val="009712F2"/>
    <w:rsid w:val="00974E05"/>
    <w:rsid w:val="009800DD"/>
    <w:rsid w:val="00983DE2"/>
    <w:rsid w:val="00985BFB"/>
    <w:rsid w:val="00991981"/>
    <w:rsid w:val="009923D1"/>
    <w:rsid w:val="00997014"/>
    <w:rsid w:val="0099730B"/>
    <w:rsid w:val="009A1066"/>
    <w:rsid w:val="009A1341"/>
    <w:rsid w:val="009A1ABC"/>
    <w:rsid w:val="009A523C"/>
    <w:rsid w:val="009A5F02"/>
    <w:rsid w:val="009B12CE"/>
    <w:rsid w:val="009B19C4"/>
    <w:rsid w:val="009B2207"/>
    <w:rsid w:val="009B556B"/>
    <w:rsid w:val="009B7AE6"/>
    <w:rsid w:val="009C0CA3"/>
    <w:rsid w:val="009C1144"/>
    <w:rsid w:val="009C15B8"/>
    <w:rsid w:val="009C3431"/>
    <w:rsid w:val="009C6CCF"/>
    <w:rsid w:val="009D09EF"/>
    <w:rsid w:val="009D0BBE"/>
    <w:rsid w:val="009D0DE9"/>
    <w:rsid w:val="009D276F"/>
    <w:rsid w:val="009D2C48"/>
    <w:rsid w:val="009E2314"/>
    <w:rsid w:val="009E3671"/>
    <w:rsid w:val="009E368F"/>
    <w:rsid w:val="009E3E36"/>
    <w:rsid w:val="009E4287"/>
    <w:rsid w:val="009E5044"/>
    <w:rsid w:val="009E575E"/>
    <w:rsid w:val="009E71A3"/>
    <w:rsid w:val="009F19AA"/>
    <w:rsid w:val="009F20A6"/>
    <w:rsid w:val="009F75A6"/>
    <w:rsid w:val="00A013DB"/>
    <w:rsid w:val="00A0348C"/>
    <w:rsid w:val="00A03DFD"/>
    <w:rsid w:val="00A05F9C"/>
    <w:rsid w:val="00A07C42"/>
    <w:rsid w:val="00A10B73"/>
    <w:rsid w:val="00A11724"/>
    <w:rsid w:val="00A1639E"/>
    <w:rsid w:val="00A23169"/>
    <w:rsid w:val="00A26A91"/>
    <w:rsid w:val="00A26D30"/>
    <w:rsid w:val="00A27D63"/>
    <w:rsid w:val="00A32BAB"/>
    <w:rsid w:val="00A340EE"/>
    <w:rsid w:val="00A3469A"/>
    <w:rsid w:val="00A35C68"/>
    <w:rsid w:val="00A51A65"/>
    <w:rsid w:val="00A525AE"/>
    <w:rsid w:val="00A54F59"/>
    <w:rsid w:val="00A55528"/>
    <w:rsid w:val="00A555E4"/>
    <w:rsid w:val="00A55EC7"/>
    <w:rsid w:val="00A5632F"/>
    <w:rsid w:val="00A5661E"/>
    <w:rsid w:val="00A577BF"/>
    <w:rsid w:val="00A6144C"/>
    <w:rsid w:val="00A61920"/>
    <w:rsid w:val="00A61FF5"/>
    <w:rsid w:val="00A62CCE"/>
    <w:rsid w:val="00A64390"/>
    <w:rsid w:val="00A6461A"/>
    <w:rsid w:val="00A65458"/>
    <w:rsid w:val="00A744F7"/>
    <w:rsid w:val="00A849C8"/>
    <w:rsid w:val="00A8634A"/>
    <w:rsid w:val="00A90BFE"/>
    <w:rsid w:val="00A90D70"/>
    <w:rsid w:val="00A918A7"/>
    <w:rsid w:val="00A93439"/>
    <w:rsid w:val="00A93805"/>
    <w:rsid w:val="00A95230"/>
    <w:rsid w:val="00A95620"/>
    <w:rsid w:val="00AA275E"/>
    <w:rsid w:val="00AA4D0B"/>
    <w:rsid w:val="00AA578A"/>
    <w:rsid w:val="00AA6CDA"/>
    <w:rsid w:val="00AA7F4D"/>
    <w:rsid w:val="00AB3441"/>
    <w:rsid w:val="00AB36DB"/>
    <w:rsid w:val="00AB7BC6"/>
    <w:rsid w:val="00AC2E8E"/>
    <w:rsid w:val="00AC3D4E"/>
    <w:rsid w:val="00AC3E8A"/>
    <w:rsid w:val="00AC4500"/>
    <w:rsid w:val="00AC4D60"/>
    <w:rsid w:val="00AD0312"/>
    <w:rsid w:val="00AD089F"/>
    <w:rsid w:val="00AD2B08"/>
    <w:rsid w:val="00AD3DA1"/>
    <w:rsid w:val="00AD428C"/>
    <w:rsid w:val="00AD46B8"/>
    <w:rsid w:val="00AD5443"/>
    <w:rsid w:val="00AE0621"/>
    <w:rsid w:val="00AE1A6E"/>
    <w:rsid w:val="00AE266E"/>
    <w:rsid w:val="00AE5537"/>
    <w:rsid w:val="00AE5BB2"/>
    <w:rsid w:val="00AE5CF5"/>
    <w:rsid w:val="00AE625F"/>
    <w:rsid w:val="00AE7108"/>
    <w:rsid w:val="00AF0F83"/>
    <w:rsid w:val="00AF13F3"/>
    <w:rsid w:val="00AF23F1"/>
    <w:rsid w:val="00AF326F"/>
    <w:rsid w:val="00AF3A49"/>
    <w:rsid w:val="00AF499A"/>
    <w:rsid w:val="00AF49DE"/>
    <w:rsid w:val="00B01B4B"/>
    <w:rsid w:val="00B03DBD"/>
    <w:rsid w:val="00B04AF8"/>
    <w:rsid w:val="00B07B0B"/>
    <w:rsid w:val="00B1248C"/>
    <w:rsid w:val="00B12E03"/>
    <w:rsid w:val="00B13047"/>
    <w:rsid w:val="00B13924"/>
    <w:rsid w:val="00B14670"/>
    <w:rsid w:val="00B20160"/>
    <w:rsid w:val="00B21783"/>
    <w:rsid w:val="00B2262E"/>
    <w:rsid w:val="00B247F8"/>
    <w:rsid w:val="00B31590"/>
    <w:rsid w:val="00B31C50"/>
    <w:rsid w:val="00B337F6"/>
    <w:rsid w:val="00B33C29"/>
    <w:rsid w:val="00B37997"/>
    <w:rsid w:val="00B42E10"/>
    <w:rsid w:val="00B43AF4"/>
    <w:rsid w:val="00B46919"/>
    <w:rsid w:val="00B526FF"/>
    <w:rsid w:val="00B532B0"/>
    <w:rsid w:val="00B54A1B"/>
    <w:rsid w:val="00B569EF"/>
    <w:rsid w:val="00B5763E"/>
    <w:rsid w:val="00B600EA"/>
    <w:rsid w:val="00B6053F"/>
    <w:rsid w:val="00B60FF3"/>
    <w:rsid w:val="00B66257"/>
    <w:rsid w:val="00B724F7"/>
    <w:rsid w:val="00B725CF"/>
    <w:rsid w:val="00B7314B"/>
    <w:rsid w:val="00B76217"/>
    <w:rsid w:val="00B805A7"/>
    <w:rsid w:val="00B80C8B"/>
    <w:rsid w:val="00B80EBC"/>
    <w:rsid w:val="00B82432"/>
    <w:rsid w:val="00B83CE4"/>
    <w:rsid w:val="00B83D21"/>
    <w:rsid w:val="00B8605F"/>
    <w:rsid w:val="00B86A5F"/>
    <w:rsid w:val="00B8774E"/>
    <w:rsid w:val="00B94B70"/>
    <w:rsid w:val="00B94B95"/>
    <w:rsid w:val="00B95A79"/>
    <w:rsid w:val="00B966A3"/>
    <w:rsid w:val="00B96A84"/>
    <w:rsid w:val="00BA0262"/>
    <w:rsid w:val="00BA0D96"/>
    <w:rsid w:val="00BA194C"/>
    <w:rsid w:val="00BA328B"/>
    <w:rsid w:val="00BA4298"/>
    <w:rsid w:val="00BA6031"/>
    <w:rsid w:val="00BB1039"/>
    <w:rsid w:val="00BB31D5"/>
    <w:rsid w:val="00BB3A9A"/>
    <w:rsid w:val="00BB4A89"/>
    <w:rsid w:val="00BC06A3"/>
    <w:rsid w:val="00BC0F79"/>
    <w:rsid w:val="00BC33DD"/>
    <w:rsid w:val="00BC4063"/>
    <w:rsid w:val="00BD3549"/>
    <w:rsid w:val="00BD4116"/>
    <w:rsid w:val="00BD4A8C"/>
    <w:rsid w:val="00BD50DC"/>
    <w:rsid w:val="00BE0372"/>
    <w:rsid w:val="00BE04FD"/>
    <w:rsid w:val="00BE1024"/>
    <w:rsid w:val="00BE1A28"/>
    <w:rsid w:val="00BE2087"/>
    <w:rsid w:val="00BE21E5"/>
    <w:rsid w:val="00BE7FCC"/>
    <w:rsid w:val="00BF055F"/>
    <w:rsid w:val="00BF36D0"/>
    <w:rsid w:val="00BF3857"/>
    <w:rsid w:val="00BF55C9"/>
    <w:rsid w:val="00BF6CCA"/>
    <w:rsid w:val="00BF788B"/>
    <w:rsid w:val="00C00CFA"/>
    <w:rsid w:val="00C01EC1"/>
    <w:rsid w:val="00C02E5F"/>
    <w:rsid w:val="00C04CD4"/>
    <w:rsid w:val="00C07402"/>
    <w:rsid w:val="00C121A3"/>
    <w:rsid w:val="00C1234F"/>
    <w:rsid w:val="00C13399"/>
    <w:rsid w:val="00C13739"/>
    <w:rsid w:val="00C16C1B"/>
    <w:rsid w:val="00C2006F"/>
    <w:rsid w:val="00C20381"/>
    <w:rsid w:val="00C216D6"/>
    <w:rsid w:val="00C219F9"/>
    <w:rsid w:val="00C23B5D"/>
    <w:rsid w:val="00C26F4E"/>
    <w:rsid w:val="00C314A8"/>
    <w:rsid w:val="00C31BA0"/>
    <w:rsid w:val="00C32D61"/>
    <w:rsid w:val="00C33FB3"/>
    <w:rsid w:val="00C408E2"/>
    <w:rsid w:val="00C409EE"/>
    <w:rsid w:val="00C4202C"/>
    <w:rsid w:val="00C430B3"/>
    <w:rsid w:val="00C432B3"/>
    <w:rsid w:val="00C43D88"/>
    <w:rsid w:val="00C44D0F"/>
    <w:rsid w:val="00C457E2"/>
    <w:rsid w:val="00C500A3"/>
    <w:rsid w:val="00C51A79"/>
    <w:rsid w:val="00C51E67"/>
    <w:rsid w:val="00C52967"/>
    <w:rsid w:val="00C52D74"/>
    <w:rsid w:val="00C533CD"/>
    <w:rsid w:val="00C53D10"/>
    <w:rsid w:val="00C55B83"/>
    <w:rsid w:val="00C60664"/>
    <w:rsid w:val="00C60816"/>
    <w:rsid w:val="00C62F99"/>
    <w:rsid w:val="00C6309A"/>
    <w:rsid w:val="00C63315"/>
    <w:rsid w:val="00C6590F"/>
    <w:rsid w:val="00C70B95"/>
    <w:rsid w:val="00C7142B"/>
    <w:rsid w:val="00C718E4"/>
    <w:rsid w:val="00C7226F"/>
    <w:rsid w:val="00C7336C"/>
    <w:rsid w:val="00C7743A"/>
    <w:rsid w:val="00C8093C"/>
    <w:rsid w:val="00C826DF"/>
    <w:rsid w:val="00C83302"/>
    <w:rsid w:val="00C85C6F"/>
    <w:rsid w:val="00C86E95"/>
    <w:rsid w:val="00C90E2E"/>
    <w:rsid w:val="00C938EF"/>
    <w:rsid w:val="00C93B03"/>
    <w:rsid w:val="00C94795"/>
    <w:rsid w:val="00C95C73"/>
    <w:rsid w:val="00C9683B"/>
    <w:rsid w:val="00CA0420"/>
    <w:rsid w:val="00CA1A05"/>
    <w:rsid w:val="00CA1A26"/>
    <w:rsid w:val="00CA4D0B"/>
    <w:rsid w:val="00CA4D1B"/>
    <w:rsid w:val="00CA66D6"/>
    <w:rsid w:val="00CB01FF"/>
    <w:rsid w:val="00CB1C61"/>
    <w:rsid w:val="00CB2AB3"/>
    <w:rsid w:val="00CB409D"/>
    <w:rsid w:val="00CB576F"/>
    <w:rsid w:val="00CB6C19"/>
    <w:rsid w:val="00CC1295"/>
    <w:rsid w:val="00CC1A38"/>
    <w:rsid w:val="00CC4337"/>
    <w:rsid w:val="00CC5AE9"/>
    <w:rsid w:val="00CC6C84"/>
    <w:rsid w:val="00CD10A7"/>
    <w:rsid w:val="00CD285E"/>
    <w:rsid w:val="00CE2C83"/>
    <w:rsid w:val="00CE36E6"/>
    <w:rsid w:val="00CE3BE4"/>
    <w:rsid w:val="00CE482C"/>
    <w:rsid w:val="00CE5482"/>
    <w:rsid w:val="00CE7ACE"/>
    <w:rsid w:val="00CF3831"/>
    <w:rsid w:val="00CF38E8"/>
    <w:rsid w:val="00CF74F6"/>
    <w:rsid w:val="00D02136"/>
    <w:rsid w:val="00D02733"/>
    <w:rsid w:val="00D03CFB"/>
    <w:rsid w:val="00D102B8"/>
    <w:rsid w:val="00D13157"/>
    <w:rsid w:val="00D13448"/>
    <w:rsid w:val="00D16482"/>
    <w:rsid w:val="00D16E9C"/>
    <w:rsid w:val="00D23C42"/>
    <w:rsid w:val="00D24336"/>
    <w:rsid w:val="00D25CD2"/>
    <w:rsid w:val="00D25F62"/>
    <w:rsid w:val="00D264FA"/>
    <w:rsid w:val="00D30B6C"/>
    <w:rsid w:val="00D30D2A"/>
    <w:rsid w:val="00D31E09"/>
    <w:rsid w:val="00D34BF1"/>
    <w:rsid w:val="00D35F57"/>
    <w:rsid w:val="00D362CD"/>
    <w:rsid w:val="00D36EC4"/>
    <w:rsid w:val="00D3768A"/>
    <w:rsid w:val="00D41D2C"/>
    <w:rsid w:val="00D4466C"/>
    <w:rsid w:val="00D47EF4"/>
    <w:rsid w:val="00D508BC"/>
    <w:rsid w:val="00D51236"/>
    <w:rsid w:val="00D5138C"/>
    <w:rsid w:val="00D54421"/>
    <w:rsid w:val="00D62852"/>
    <w:rsid w:val="00D63805"/>
    <w:rsid w:val="00D700D0"/>
    <w:rsid w:val="00D70D53"/>
    <w:rsid w:val="00D7326C"/>
    <w:rsid w:val="00D74B4C"/>
    <w:rsid w:val="00D80074"/>
    <w:rsid w:val="00D81C50"/>
    <w:rsid w:val="00D845C1"/>
    <w:rsid w:val="00D85332"/>
    <w:rsid w:val="00D8586E"/>
    <w:rsid w:val="00D862C3"/>
    <w:rsid w:val="00D86615"/>
    <w:rsid w:val="00D92D57"/>
    <w:rsid w:val="00D93842"/>
    <w:rsid w:val="00D9580D"/>
    <w:rsid w:val="00D95C45"/>
    <w:rsid w:val="00D961DF"/>
    <w:rsid w:val="00D96444"/>
    <w:rsid w:val="00D9695A"/>
    <w:rsid w:val="00D972C2"/>
    <w:rsid w:val="00D976CA"/>
    <w:rsid w:val="00DA0010"/>
    <w:rsid w:val="00DA0602"/>
    <w:rsid w:val="00DA219E"/>
    <w:rsid w:val="00DA4524"/>
    <w:rsid w:val="00DA49A1"/>
    <w:rsid w:val="00DA55EE"/>
    <w:rsid w:val="00DA6615"/>
    <w:rsid w:val="00DB5D88"/>
    <w:rsid w:val="00DB7D35"/>
    <w:rsid w:val="00DC0CD2"/>
    <w:rsid w:val="00DC31F7"/>
    <w:rsid w:val="00DC4597"/>
    <w:rsid w:val="00DC5390"/>
    <w:rsid w:val="00DC6EF6"/>
    <w:rsid w:val="00DD2C6B"/>
    <w:rsid w:val="00DD44B9"/>
    <w:rsid w:val="00DD5807"/>
    <w:rsid w:val="00DD60CB"/>
    <w:rsid w:val="00DD6286"/>
    <w:rsid w:val="00DD6E97"/>
    <w:rsid w:val="00DE1DC7"/>
    <w:rsid w:val="00DE67B1"/>
    <w:rsid w:val="00DF1117"/>
    <w:rsid w:val="00DF1C8D"/>
    <w:rsid w:val="00DF1D83"/>
    <w:rsid w:val="00DF24B3"/>
    <w:rsid w:val="00DF3832"/>
    <w:rsid w:val="00DF6813"/>
    <w:rsid w:val="00E004CD"/>
    <w:rsid w:val="00E0225C"/>
    <w:rsid w:val="00E03FF3"/>
    <w:rsid w:val="00E04926"/>
    <w:rsid w:val="00E056C2"/>
    <w:rsid w:val="00E06A63"/>
    <w:rsid w:val="00E0790F"/>
    <w:rsid w:val="00E0797E"/>
    <w:rsid w:val="00E139E9"/>
    <w:rsid w:val="00E16F95"/>
    <w:rsid w:val="00E17C31"/>
    <w:rsid w:val="00E20C42"/>
    <w:rsid w:val="00E21517"/>
    <w:rsid w:val="00E21982"/>
    <w:rsid w:val="00E24758"/>
    <w:rsid w:val="00E25A53"/>
    <w:rsid w:val="00E318A9"/>
    <w:rsid w:val="00E3630A"/>
    <w:rsid w:val="00E3671D"/>
    <w:rsid w:val="00E368AA"/>
    <w:rsid w:val="00E368F6"/>
    <w:rsid w:val="00E374DC"/>
    <w:rsid w:val="00E42F7B"/>
    <w:rsid w:val="00E443FE"/>
    <w:rsid w:val="00E453EC"/>
    <w:rsid w:val="00E459B3"/>
    <w:rsid w:val="00E51FA5"/>
    <w:rsid w:val="00E5243E"/>
    <w:rsid w:val="00E5273A"/>
    <w:rsid w:val="00E54A7C"/>
    <w:rsid w:val="00E54CBB"/>
    <w:rsid w:val="00E55697"/>
    <w:rsid w:val="00E55CE8"/>
    <w:rsid w:val="00E57C4B"/>
    <w:rsid w:val="00E62C3B"/>
    <w:rsid w:val="00E64347"/>
    <w:rsid w:val="00E67481"/>
    <w:rsid w:val="00E72917"/>
    <w:rsid w:val="00E72B8C"/>
    <w:rsid w:val="00E73D64"/>
    <w:rsid w:val="00E74946"/>
    <w:rsid w:val="00E752C8"/>
    <w:rsid w:val="00E778A3"/>
    <w:rsid w:val="00E80950"/>
    <w:rsid w:val="00E809E8"/>
    <w:rsid w:val="00E8281B"/>
    <w:rsid w:val="00E82AB1"/>
    <w:rsid w:val="00E83EFD"/>
    <w:rsid w:val="00E8421C"/>
    <w:rsid w:val="00E84A61"/>
    <w:rsid w:val="00E85D79"/>
    <w:rsid w:val="00E86775"/>
    <w:rsid w:val="00E87263"/>
    <w:rsid w:val="00E879CD"/>
    <w:rsid w:val="00E91FC8"/>
    <w:rsid w:val="00E9454D"/>
    <w:rsid w:val="00E96761"/>
    <w:rsid w:val="00EA0D69"/>
    <w:rsid w:val="00EA235B"/>
    <w:rsid w:val="00EA3B20"/>
    <w:rsid w:val="00EA3B9C"/>
    <w:rsid w:val="00EA7602"/>
    <w:rsid w:val="00EA79EC"/>
    <w:rsid w:val="00EB16F4"/>
    <w:rsid w:val="00EB5449"/>
    <w:rsid w:val="00EB6BD9"/>
    <w:rsid w:val="00EC0DE3"/>
    <w:rsid w:val="00EC1DE5"/>
    <w:rsid w:val="00EC422E"/>
    <w:rsid w:val="00EC5AED"/>
    <w:rsid w:val="00EC76A5"/>
    <w:rsid w:val="00ED1EB5"/>
    <w:rsid w:val="00ED20B1"/>
    <w:rsid w:val="00ED2AEB"/>
    <w:rsid w:val="00ED4CF4"/>
    <w:rsid w:val="00ED6A0F"/>
    <w:rsid w:val="00EE23D5"/>
    <w:rsid w:val="00EE4372"/>
    <w:rsid w:val="00EE6956"/>
    <w:rsid w:val="00EF0F06"/>
    <w:rsid w:val="00EF24C3"/>
    <w:rsid w:val="00EF43B2"/>
    <w:rsid w:val="00EF4A99"/>
    <w:rsid w:val="00EF547B"/>
    <w:rsid w:val="00EF62F8"/>
    <w:rsid w:val="00EF6855"/>
    <w:rsid w:val="00EF6947"/>
    <w:rsid w:val="00F00C11"/>
    <w:rsid w:val="00F02E4E"/>
    <w:rsid w:val="00F0368F"/>
    <w:rsid w:val="00F07562"/>
    <w:rsid w:val="00F106D1"/>
    <w:rsid w:val="00F12D8F"/>
    <w:rsid w:val="00F1330C"/>
    <w:rsid w:val="00F13B05"/>
    <w:rsid w:val="00F14B83"/>
    <w:rsid w:val="00F15298"/>
    <w:rsid w:val="00F162A7"/>
    <w:rsid w:val="00F162B1"/>
    <w:rsid w:val="00F20BD3"/>
    <w:rsid w:val="00F215AF"/>
    <w:rsid w:val="00F22355"/>
    <w:rsid w:val="00F25171"/>
    <w:rsid w:val="00F2589A"/>
    <w:rsid w:val="00F31B4D"/>
    <w:rsid w:val="00F3736C"/>
    <w:rsid w:val="00F408B1"/>
    <w:rsid w:val="00F42072"/>
    <w:rsid w:val="00F456D2"/>
    <w:rsid w:val="00F53618"/>
    <w:rsid w:val="00F54049"/>
    <w:rsid w:val="00F543AA"/>
    <w:rsid w:val="00F54431"/>
    <w:rsid w:val="00F559B7"/>
    <w:rsid w:val="00F55F8C"/>
    <w:rsid w:val="00F57090"/>
    <w:rsid w:val="00F572FA"/>
    <w:rsid w:val="00F60555"/>
    <w:rsid w:val="00F607AF"/>
    <w:rsid w:val="00F61325"/>
    <w:rsid w:val="00F650A2"/>
    <w:rsid w:val="00F718DE"/>
    <w:rsid w:val="00F731D8"/>
    <w:rsid w:val="00F7535A"/>
    <w:rsid w:val="00F75D8B"/>
    <w:rsid w:val="00F75EE9"/>
    <w:rsid w:val="00F769E5"/>
    <w:rsid w:val="00F774B4"/>
    <w:rsid w:val="00F802A1"/>
    <w:rsid w:val="00F81996"/>
    <w:rsid w:val="00F842BC"/>
    <w:rsid w:val="00F84F63"/>
    <w:rsid w:val="00F905AF"/>
    <w:rsid w:val="00F90CDB"/>
    <w:rsid w:val="00F9275F"/>
    <w:rsid w:val="00F92B01"/>
    <w:rsid w:val="00F9510C"/>
    <w:rsid w:val="00F95F90"/>
    <w:rsid w:val="00F97DE1"/>
    <w:rsid w:val="00FA1093"/>
    <w:rsid w:val="00FA162C"/>
    <w:rsid w:val="00FA2625"/>
    <w:rsid w:val="00FA2C1B"/>
    <w:rsid w:val="00FA6522"/>
    <w:rsid w:val="00FA67C3"/>
    <w:rsid w:val="00FA7F5D"/>
    <w:rsid w:val="00FB1A99"/>
    <w:rsid w:val="00FB3026"/>
    <w:rsid w:val="00FB75AA"/>
    <w:rsid w:val="00FC182A"/>
    <w:rsid w:val="00FC4DBB"/>
    <w:rsid w:val="00FC5D03"/>
    <w:rsid w:val="00FC6242"/>
    <w:rsid w:val="00FD09DD"/>
    <w:rsid w:val="00FD32D6"/>
    <w:rsid w:val="00FD5629"/>
    <w:rsid w:val="00FD7A5F"/>
    <w:rsid w:val="00FE10E1"/>
    <w:rsid w:val="00FE1D79"/>
    <w:rsid w:val="00FE54B9"/>
    <w:rsid w:val="00FE5EB9"/>
    <w:rsid w:val="00FE5F54"/>
    <w:rsid w:val="00FF11C0"/>
    <w:rsid w:val="00FF2184"/>
    <w:rsid w:val="00FF2EAF"/>
    <w:rsid w:val="00FF6E7C"/>
    <w:rsid w:val="00FF7B4B"/>
    <w:rsid w:val="018403B2"/>
    <w:rsid w:val="143F565D"/>
    <w:rsid w:val="14F01A9F"/>
    <w:rsid w:val="15C58B31"/>
    <w:rsid w:val="188BCEFA"/>
    <w:rsid w:val="196E88EC"/>
    <w:rsid w:val="1A44F59D"/>
    <w:rsid w:val="1B0A594D"/>
    <w:rsid w:val="1F3DDC5E"/>
    <w:rsid w:val="28063297"/>
    <w:rsid w:val="325E0BF0"/>
    <w:rsid w:val="3298EA4A"/>
    <w:rsid w:val="32F4DE87"/>
    <w:rsid w:val="35570EB7"/>
    <w:rsid w:val="373DCA54"/>
    <w:rsid w:val="3B5101CB"/>
    <w:rsid w:val="3FA4D076"/>
    <w:rsid w:val="4647CD17"/>
    <w:rsid w:val="464FEC73"/>
    <w:rsid w:val="48828F6B"/>
    <w:rsid w:val="49722479"/>
    <w:rsid w:val="4D8C7F2D"/>
    <w:rsid w:val="4FC83DA0"/>
    <w:rsid w:val="557E68B5"/>
    <w:rsid w:val="57A4BE6C"/>
    <w:rsid w:val="5A6B0235"/>
    <w:rsid w:val="5B7C4D40"/>
    <w:rsid w:val="606D14A5"/>
    <w:rsid w:val="6333586E"/>
    <w:rsid w:val="6EB9D314"/>
    <w:rsid w:val="7AA36534"/>
    <w:rsid w:val="7BD302A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F4023"/>
  <w15:chartTrackingRefBased/>
  <w15:docId w15:val="{B863369A-4840-9E4F-B877-853D09C6B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A5A"/>
    <w:pPr>
      <w:spacing w:line="480" w:lineRule="auto"/>
    </w:pPr>
    <w:rPr>
      <w:rFonts w:ascii="Times New Roman" w:hAnsi="Times New Roman"/>
    </w:rPr>
  </w:style>
  <w:style w:type="paragraph" w:styleId="Ttulo1">
    <w:name w:val="heading 1"/>
    <w:basedOn w:val="Normal"/>
    <w:next w:val="Normal"/>
    <w:link w:val="Ttulo1Char"/>
    <w:uiPriority w:val="9"/>
    <w:qFormat/>
    <w:rsid w:val="00286956"/>
    <w:pPr>
      <w:keepNext/>
      <w:keepLines/>
      <w:spacing w:before="120"/>
      <w:outlineLvl w:val="0"/>
    </w:pPr>
    <w:rPr>
      <w:rFonts w:ascii="Times" w:eastAsiaTheme="majorEastAsia" w:hAnsi="Times" w:cstheme="majorBidi"/>
      <w:b/>
      <w:color w:val="000000" w:themeColor="text1"/>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0C1D0E"/>
    <w:pPr>
      <w:ind w:left="720"/>
      <w:contextualSpacing/>
    </w:pPr>
  </w:style>
  <w:style w:type="character" w:customStyle="1" w:styleId="Ttulo1Char">
    <w:name w:val="Título 1 Char"/>
    <w:basedOn w:val="Fontepargpadro"/>
    <w:link w:val="Ttulo1"/>
    <w:uiPriority w:val="9"/>
    <w:rsid w:val="00286956"/>
    <w:rPr>
      <w:rFonts w:ascii="Times" w:eastAsiaTheme="majorEastAsia" w:hAnsi="Times" w:cstheme="majorBidi"/>
      <w:b/>
      <w:color w:val="000000" w:themeColor="text1"/>
      <w:szCs w:val="32"/>
    </w:rPr>
  </w:style>
  <w:style w:type="table" w:styleId="Tabelacomgrade">
    <w:name w:val="Table Grid"/>
    <w:basedOn w:val="Tabelanormal"/>
    <w:uiPriority w:val="39"/>
    <w:rsid w:val="00C826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195A9C"/>
    <w:rPr>
      <w:color w:val="0563C1" w:themeColor="hyperlink"/>
      <w:u w:val="single"/>
    </w:rPr>
  </w:style>
  <w:style w:type="character" w:styleId="MenoPendente">
    <w:name w:val="Unresolved Mention"/>
    <w:basedOn w:val="Fontepargpadro"/>
    <w:uiPriority w:val="99"/>
    <w:semiHidden/>
    <w:unhideWhenUsed/>
    <w:rsid w:val="00195A9C"/>
    <w:rPr>
      <w:color w:val="605E5C"/>
      <w:shd w:val="clear" w:color="auto" w:fill="E1DFDD"/>
    </w:rPr>
  </w:style>
  <w:style w:type="character" w:styleId="HiperlinkVisitado">
    <w:name w:val="FollowedHyperlink"/>
    <w:basedOn w:val="Fontepargpadro"/>
    <w:uiPriority w:val="99"/>
    <w:semiHidden/>
    <w:unhideWhenUsed/>
    <w:rsid w:val="009F19AA"/>
    <w:rPr>
      <w:color w:val="954F72" w:themeColor="followedHyperlink"/>
      <w:u w:val="single"/>
    </w:rPr>
  </w:style>
  <w:style w:type="character" w:styleId="Refdecomentrio">
    <w:name w:val="annotation reference"/>
    <w:basedOn w:val="Fontepargpadro"/>
    <w:uiPriority w:val="99"/>
    <w:semiHidden/>
    <w:unhideWhenUsed/>
    <w:rsid w:val="00106243"/>
    <w:rPr>
      <w:sz w:val="16"/>
      <w:szCs w:val="16"/>
    </w:rPr>
  </w:style>
  <w:style w:type="paragraph" w:styleId="Textodecomentrio">
    <w:name w:val="annotation text"/>
    <w:basedOn w:val="Normal"/>
    <w:link w:val="TextodecomentrioChar"/>
    <w:uiPriority w:val="99"/>
    <w:unhideWhenUsed/>
    <w:rsid w:val="00106243"/>
    <w:pPr>
      <w:spacing w:line="240" w:lineRule="auto"/>
    </w:pPr>
    <w:rPr>
      <w:sz w:val="20"/>
      <w:szCs w:val="20"/>
    </w:rPr>
  </w:style>
  <w:style w:type="character" w:customStyle="1" w:styleId="TextodecomentrioChar">
    <w:name w:val="Texto de comentário Char"/>
    <w:basedOn w:val="Fontepargpadro"/>
    <w:link w:val="Textodecomentrio"/>
    <w:uiPriority w:val="99"/>
    <w:rsid w:val="00106243"/>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106243"/>
    <w:rPr>
      <w:b/>
      <w:bCs/>
    </w:rPr>
  </w:style>
  <w:style w:type="character" w:customStyle="1" w:styleId="AssuntodocomentrioChar">
    <w:name w:val="Assunto do comentário Char"/>
    <w:basedOn w:val="TextodecomentrioChar"/>
    <w:link w:val="Assuntodocomentrio"/>
    <w:uiPriority w:val="99"/>
    <w:semiHidden/>
    <w:rsid w:val="00106243"/>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67BFC5-EAF3-6B46-8A1A-1C7D94B75C5F}">
  <we:reference id="wa200001011" version="1.2.0.0" store="pt-BR"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4F8593-47B1-F542-965E-EEBC86369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2</TotalTime>
  <Pages>17</Pages>
  <Words>22892</Words>
  <Characters>135979</Characters>
  <Application>Microsoft Office Word</Application>
  <DocSecurity>0</DocSecurity>
  <Lines>2229</Lines>
  <Paragraphs>6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8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Bruno Eleres</cp:lastModifiedBy>
  <cp:revision>406</cp:revision>
  <dcterms:created xsi:type="dcterms:W3CDTF">2021-04-28T21:42:00Z</dcterms:created>
  <dcterms:modified xsi:type="dcterms:W3CDTF">2021-05-05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ical-journal-of-the-linnean-society</vt:lpwstr>
  </property>
  <property fmtid="{D5CDD505-2E9C-101B-9397-08002B2CF9AE}" pid="3" name="Mendeley Recent Style Name 0_1">
    <vt:lpwstr>Biological Journal of the Linnean Society</vt:lpwstr>
  </property>
  <property fmtid="{D5CDD505-2E9C-101B-9397-08002B2CF9AE}" pid="4" name="Mendeley Recent Style Id 1_1">
    <vt:lpwstr>http://www.zotero.org/styles/canadian-journal-of-fisheries-and-aquatic-sciences</vt:lpwstr>
  </property>
  <property fmtid="{D5CDD505-2E9C-101B-9397-08002B2CF9AE}" pid="5" name="Mendeley Recent Style Name 1_1">
    <vt:lpwstr>Canadian Journal of Fisheries and Aquatic Sciences</vt:lpwstr>
  </property>
  <property fmtid="{D5CDD505-2E9C-101B-9397-08002B2CF9AE}" pid="6" name="Mendeley Recent Style Id 2_1">
    <vt:lpwstr>http://www.zotero.org/styles/ecography</vt:lpwstr>
  </property>
  <property fmtid="{D5CDD505-2E9C-101B-9397-08002B2CF9AE}" pid="7" name="Mendeley Recent Style Name 2_1">
    <vt:lpwstr>Ecography</vt:lpwstr>
  </property>
  <property fmtid="{D5CDD505-2E9C-101B-9397-08002B2CF9AE}" pid="8" name="Mendeley Recent Style Id 3_1">
    <vt:lpwstr>http://www.zotero.org/styles/ecological-indicators</vt:lpwstr>
  </property>
  <property fmtid="{D5CDD505-2E9C-101B-9397-08002B2CF9AE}" pid="9" name="Mendeley Recent Style Name 3_1">
    <vt:lpwstr>Ecological Indicators</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methods-in-ecology-and-evolution</vt:lpwstr>
  </property>
  <property fmtid="{D5CDD505-2E9C-101B-9397-08002B2CF9AE}" pid="15" name="Mendeley Recent Style Name 6_1">
    <vt:lpwstr>Methods in Ecology and Evolution</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methods-in-ecology-and-evolution</vt:lpwstr>
  </property>
  <property fmtid="{D5CDD505-2E9C-101B-9397-08002B2CF9AE}" pid="24" name="Mendeley Unique User Id_1">
    <vt:lpwstr>5dcd8991-9fd4-323d-aec5-c93fff0cdbf2</vt:lpwstr>
  </property>
  <property fmtid="{D5CDD505-2E9C-101B-9397-08002B2CF9AE}" pid="25" name="grammarly_documentId">
    <vt:lpwstr>documentId_9626</vt:lpwstr>
  </property>
  <property fmtid="{D5CDD505-2E9C-101B-9397-08002B2CF9AE}" pid="26" name="grammarly_documentContext">
    <vt:lpwstr>{"goals":[],"domain":"general","emotions":[],"dialect":"american"}</vt:lpwstr>
  </property>
</Properties>
</file>